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body>
    <w:p w14:paraId="637AEEAE" w14:textId="57C8B530" w:rsidR="005332D8" w:rsidRPr="005332D8" w:rsidRDefault="005332D8" w:rsidP="002779FE">
      <w:pPr>
        <w:jc w:val="left"/>
        <w:rPr>
          <w:rFonts w:eastAsia="Times New Roman" w:cs="Times New Roman"/>
          <w:b/>
          <w:bCs/>
          <w:sz w:val="36"/>
          <w:szCs w:val="36"/>
        </w:rPr>
      </w:pPr>
      <w:r w:rsidRPr="005332D8">
        <w:rPr>
          <w:rFonts w:eastAsia="Times New Roman" w:cs="Times New Roman"/>
          <w:b/>
          <w:bCs/>
          <w:sz w:val="36"/>
          <w:szCs w:val="36"/>
        </w:rPr>
        <w:t xml:space="preserve">More Diverse, More Skeptical? How Changes in </w:t>
      </w:r>
      <w:r w:rsidR="0056101C">
        <w:rPr>
          <w:rFonts w:eastAsia="Times New Roman" w:cs="Times New Roman"/>
          <w:b/>
          <w:bCs/>
          <w:sz w:val="36"/>
          <w:szCs w:val="36"/>
        </w:rPr>
        <w:t xml:space="preserve">Class-based </w:t>
      </w:r>
      <w:r w:rsidRPr="005332D8">
        <w:rPr>
          <w:rFonts w:eastAsia="Times New Roman" w:cs="Times New Roman"/>
          <w:b/>
          <w:bCs/>
          <w:sz w:val="36"/>
          <w:szCs w:val="36"/>
        </w:rPr>
        <w:t xml:space="preserve">Network </w:t>
      </w:r>
      <w:r w:rsidR="007B72DB">
        <w:rPr>
          <w:rFonts w:eastAsia="Times New Roman" w:cs="Times New Roman"/>
          <w:b/>
          <w:bCs/>
          <w:sz w:val="36"/>
          <w:szCs w:val="36"/>
        </w:rPr>
        <w:t>Diversity</w:t>
      </w:r>
      <w:r w:rsidRPr="005332D8">
        <w:rPr>
          <w:rFonts w:eastAsia="Times New Roman" w:cs="Times New Roman"/>
          <w:b/>
          <w:bCs/>
          <w:sz w:val="36"/>
          <w:szCs w:val="36"/>
        </w:rPr>
        <w:t xml:space="preserve"> Shape </w:t>
      </w:r>
      <w:r w:rsidR="006C5C2D" w:rsidRPr="006C5C2D">
        <w:rPr>
          <w:rFonts w:eastAsia="Times New Roman" w:cs="Times New Roman"/>
          <w:b/>
          <w:bCs/>
          <w:sz w:val="36"/>
          <w:szCs w:val="36"/>
        </w:rPr>
        <w:t>Public Support</w:t>
      </w:r>
      <w:r w:rsidR="006C5C2D">
        <w:rPr>
          <w:rFonts w:eastAsia="Times New Roman" w:cs="Times New Roman"/>
          <w:b/>
          <w:bCs/>
          <w:sz w:val="36"/>
          <w:szCs w:val="36"/>
        </w:rPr>
        <w:t xml:space="preserve"> </w:t>
      </w:r>
      <w:r w:rsidRPr="005332D8">
        <w:rPr>
          <w:rFonts w:eastAsia="Times New Roman" w:cs="Times New Roman"/>
          <w:b/>
          <w:bCs/>
          <w:sz w:val="36"/>
          <w:szCs w:val="36"/>
        </w:rPr>
        <w:t xml:space="preserve">for Commodified </w:t>
      </w:r>
      <w:r w:rsidR="00CD647C" w:rsidRPr="00CD647C">
        <w:rPr>
          <w:rFonts w:eastAsia="Times New Roman" w:cs="Times New Roman"/>
          <w:b/>
          <w:bCs/>
          <w:sz w:val="36"/>
          <w:szCs w:val="36"/>
        </w:rPr>
        <w:t>Welfare</w:t>
      </w:r>
      <w:r w:rsidR="009570C9">
        <w:rPr>
          <w:rFonts w:eastAsia="Times New Roman" w:cs="Times New Roman"/>
          <w:b/>
          <w:bCs/>
          <w:sz w:val="36"/>
          <w:szCs w:val="36"/>
        </w:rPr>
        <w:t xml:space="preserve"> Services</w:t>
      </w:r>
      <w:r w:rsidR="00E34981">
        <w:rPr>
          <w:rFonts w:eastAsia="Times New Roman" w:cs="Times New Roman"/>
          <w:b/>
          <w:bCs/>
          <w:sz w:val="36"/>
          <w:szCs w:val="36"/>
        </w:rPr>
        <w:t xml:space="preserve">: </w:t>
      </w:r>
      <w:r w:rsidR="00E34981" w:rsidRPr="00E34981">
        <w:rPr>
          <w:rFonts w:eastAsia="Times New Roman" w:cs="Times New Roman"/>
          <w:b/>
          <w:bCs/>
          <w:sz w:val="36"/>
          <w:szCs w:val="36"/>
        </w:rPr>
        <w:t xml:space="preserve">Longitudinal Evidence from Chile </w:t>
      </w:r>
    </w:p>
    <w:p w14:paraId="3D47F693" w14:textId="0A6BC540" w:rsidR="0024062D" w:rsidRDefault="0024062D" w:rsidP="002779FE">
      <w:pPr>
        <w:ind w:left="1440" w:hanging="1440"/>
        <w:jc w:val="center"/>
      </w:pPr>
      <w:r w:rsidRPr="002779FE">
        <w:t>Julio Iturra-Sanhueza</w:t>
      </w:r>
    </w:p>
    <w:p w14:paraId="039C4BA4" w14:textId="3CB96066" w:rsidR="00955E47" w:rsidRDefault="00955E47" w:rsidP="00955E47">
      <w:r w:rsidRPr="00955E47">
        <w:t xml:space="preserve">Articles submitted to </w:t>
      </w:r>
      <w:r w:rsidRPr="005F2736">
        <w:rPr>
          <w:highlight w:val="yellow"/>
        </w:rPr>
        <w:t xml:space="preserve">Social Forces </w:t>
      </w:r>
      <w:r w:rsidR="00637850" w:rsidRPr="005F2736">
        <w:rPr>
          <w:highlight w:val="yellow"/>
        </w:rPr>
        <w:t>or Socio-economic Review</w:t>
      </w:r>
      <w:r w:rsidR="00637850">
        <w:t xml:space="preserve"> </w:t>
      </w:r>
      <w:r w:rsidRPr="00955E47">
        <w:t>may not exceed 10,000 words (including text, endnotes, and references), and may not contain more than 10 tables and figure panels.</w:t>
      </w:r>
    </w:p>
    <w:p w14:paraId="1C6A9A42" w14:textId="3B8BA1C1" w:rsidR="00637850" w:rsidRPr="00955E47" w:rsidRDefault="00637850" w:rsidP="00637850">
      <w:pPr>
        <w:spacing w:line="360" w:lineRule="auto"/>
      </w:pPr>
      <w:r>
        <w:br w:type="page"/>
      </w:r>
    </w:p>
    <w:p w14:paraId="15237403" w14:textId="32DD06D3" w:rsidR="002632A2" w:rsidRPr="00D84938" w:rsidRDefault="00606669">
      <w:pPr>
        <w:pStyle w:val="Heading1"/>
      </w:pPr>
      <w:r w:rsidRPr="00D84938">
        <w:lastRenderedPageBreak/>
        <w:t xml:space="preserve">Introduction </w:t>
      </w:r>
    </w:p>
    <w:p w14:paraId="0E17B5F5" w14:textId="09A03B0E" w:rsidR="00975052" w:rsidRDefault="005D55EB" w:rsidP="00975052">
      <w:bookmarkStart w:id="0" w:name="_296y4t4natck"/>
      <w:bookmarkEnd w:id="0"/>
      <w:r>
        <w:t>B</w:t>
      </w:r>
      <w:r w:rsidR="00975052">
        <w:t>eyond individual labor market positions, the literature on attitudes toward economic inequality has recently discussed the role of social networks in preference formation. These studies have theorized that as interpersonal networks provide information and experiences of other individuals (Lin, 2001), this can affect attitudes in the form of a social influence mechanism</w:t>
      </w:r>
      <w:ins w:id="1" w:author="Julio César Iturra Sanhueza" w:date="2025-06-13T15:12:00Z" w16du:dateUtc="2025-06-13T13:12:00Z">
        <w:r w:rsidR="00D43EDC">
          <w:t>,</w:t>
        </w:r>
      </w:ins>
      <w:r w:rsidR="00975052">
        <w:t xml:space="preserve"> which is contingent on the </w:t>
      </w:r>
      <w:r w:rsidR="000033D9">
        <w:t xml:space="preserve">class </w:t>
      </w:r>
      <w:r w:rsidR="00975052">
        <w:t xml:space="preserve">composition of these ties (Lindh, Andersson, &amp; Völker, 2021). Empirically, studies have shown that class profiles – understood as single ties to certain occupational-class </w:t>
      </w:r>
      <w:r w:rsidR="00560F2E">
        <w:t>positions</w:t>
      </w:r>
      <w:r w:rsidR="00975052">
        <w:t xml:space="preserve"> can affect </w:t>
      </w:r>
      <w:r w:rsidR="00D205C1">
        <w:t>perceived economic inequality</w:t>
      </w:r>
      <w:r w:rsidR="00975052">
        <w:t xml:space="preserve"> and support for redistribution (Cobo-Arroyo, 2022; Lindh et al., 2021). Moreover, </w:t>
      </w:r>
      <w:r w:rsidR="00762441">
        <w:t>recent studies have suggested</w:t>
      </w:r>
      <w:r w:rsidR="00975052">
        <w:t xml:space="preserve"> that being connected to a diverse range of socioeconomic positions within interpersonal networks is linked to more critical perspectives on economic inequality (Otero &amp; Mendoza, 2023; Paskov &amp; </w:t>
      </w:r>
      <w:proofErr w:type="spellStart"/>
      <w:r w:rsidR="00975052">
        <w:t>Weisstanner</w:t>
      </w:r>
      <w:proofErr w:type="spellEnd"/>
      <w:r w:rsidR="00975052">
        <w:t xml:space="preserve">, 2022). Specifically, it has been argued that socioeconomic diversity in interpersonal networks—defined as the extent to which individuals are </w:t>
      </w:r>
      <w:r w:rsidR="0036643D" w:rsidRPr="0036643D">
        <w:rPr>
          <w:i/>
          <w:iCs/>
        </w:rPr>
        <w:t>simultaneously</w:t>
      </w:r>
      <w:r w:rsidR="0036643D">
        <w:t xml:space="preserve"> </w:t>
      </w:r>
      <w:r w:rsidR="00975052">
        <w:t xml:space="preserve">connected to others in different socioeconomic positions (e.g., </w:t>
      </w:r>
      <w:r w:rsidR="00FD0AA8">
        <w:t>occupational classes</w:t>
      </w:r>
      <w:r w:rsidR="00975052">
        <w:t>) provides a broader window through which individuals learn about others’ life conditions and views on economic inequality</w:t>
      </w:r>
      <w:r w:rsidR="001962B8">
        <w:t xml:space="preserve"> </w:t>
      </w:r>
      <w:r w:rsidR="001962B8">
        <w:fldChar w:fldCharType="begin"/>
      </w:r>
      <w:r w:rsidR="001962B8">
        <w:instrText xml:space="preserve"> ADDIN ZOTERO_ITEM CSL_CITATION {"citationID":"b1eJuYVG","properties":{"formattedCitation":"(Mijs &amp; Usmani, 2024)","plainCitation":"(Mijs &amp; Usmani, 2024)","noteIndex":0},"citationItems":[{"id":19089,"uris":["http://zotero.org/users/5414506/items/MQ5MDYL2"],"itemData":{"id":19089,"type":"article-journal","abstract":"Why do many people underestimate economic and racial inequality and maintain that theirs is a meritocratic society? Existing work suggests that people are rationalizing, misinformed, or misled. This article proposes an additional explanation: Inequality itself makes economic and racial disparities difficult to understand. In unequal societies, individuals establish their networks at formative institutions patterned by class and race. As a result, they unwittingly condition on key causal pathways when making descriptive and causal inferences about inequality. We use a simple agent-based model to show that, under circumstances typical to highly stratified societies, individuals will underestimate the extent of economic and racial inequality, downplay the importance of inherited advantages, and overestimate the relative importance of individual ability. Moreover, we show that they will both underestimate the extent of racial discrimination and overestimate its relative importance. Because segregated social worlds bias inference in these ways, all individuals (rich and poor) have principled reasons to favor less redistribution than they would if their social worlds were more integrated.","container-title":"Social Forces","DOI":"10.1093/sf/soae033","ISSN":"1534-7605","issue":"1","journalAbbreviation":"Social Forces","page":"45-65","source":"Silverchair","title":"How Segregation Ruins Inference: A Sociological Simulation of the Inequality Equilibrium","title-short":"How Segregation Ruins Inference","volume":"103","author":[{"family":"Mijs","given":"Jonathan"},{"family":"Usmani","given":"Adaner"}],"issued":{"date-parts":[["2024",9,1]]},"citation-key":"mijs_how_2024"}}],"schema":"https://github.com/citation-style-language/schema/raw/master/csl-citation.json"} </w:instrText>
      </w:r>
      <w:r w:rsidR="001962B8">
        <w:fldChar w:fldCharType="separate"/>
      </w:r>
      <w:r w:rsidR="001962B8" w:rsidRPr="001962B8">
        <w:rPr>
          <w:rFonts w:cs="Times New Roman"/>
        </w:rPr>
        <w:t>(Mijs &amp; Usmani, 2024)</w:t>
      </w:r>
      <w:r w:rsidR="001962B8">
        <w:fldChar w:fldCharType="end"/>
      </w:r>
      <w:r w:rsidR="00975052">
        <w:t xml:space="preserve">. </w:t>
      </w:r>
      <w:r w:rsidR="002740CE">
        <w:t>Longitudinal analyses are missing (!)</w:t>
      </w:r>
    </w:p>
    <w:p w14:paraId="25FB1CA5" w14:textId="20A41BC6" w:rsidR="002740CE" w:rsidRDefault="002740CE" w:rsidP="00975052">
      <w:r>
        <w:t>[social mobility and networks]</w:t>
      </w:r>
    </w:p>
    <w:p w14:paraId="3EAC2E67" w14:textId="3C15A8D7" w:rsidR="00975052" w:rsidRDefault="00975052" w:rsidP="00975052">
      <w:r>
        <w:t xml:space="preserve">Recently, longitudinal studies have argued that theories of class-based attitude formation have mainly relied on cross-sectional evidence. The theoretical relevance of this claim is that the hypotheses on attitude formation have underscored the role of “class experiences” – understood as the socialization processes linked to individual experiences within the class structure across the life course (Ares, 2020; Helgason &amp; Rehm, 2024; </w:t>
      </w:r>
      <w:proofErr w:type="spellStart"/>
      <w:r>
        <w:t>Langsæther</w:t>
      </w:r>
      <w:proofErr w:type="spellEnd"/>
      <w:r>
        <w:t xml:space="preserve">, Evans, &amp; O’Grady, 2022). These studies have shown that preference formation is neither completely shaped by the class of destination nor origin, showing that, indeed, those immobile in their class positions are much more aligned with class-based economic interests than the economically mobile. </w:t>
      </w:r>
      <w:proofErr w:type="gramStart"/>
      <w:r w:rsidR="002740CE">
        <w:t>[ combine</w:t>
      </w:r>
      <w:proofErr w:type="gramEnd"/>
      <w:r w:rsidR="002740CE">
        <w:t xml:space="preserve"> with the next one]</w:t>
      </w:r>
    </w:p>
    <w:p w14:paraId="4602F6BB" w14:textId="695A8B09" w:rsidR="00975052" w:rsidRDefault="00975052" w:rsidP="00300FC8">
      <w:r>
        <w:t>A related argument is that mobile individuals are exposed to</w:t>
      </w:r>
      <w:r w:rsidR="000E68EF">
        <w:t xml:space="preserve"> </w:t>
      </w:r>
      <w:r w:rsidR="00FF1694">
        <w:t>more</w:t>
      </w:r>
      <w:r w:rsidR="005F44FA">
        <w:t xml:space="preserve"> </w:t>
      </w:r>
      <w:r>
        <w:t>diverse “class experiences” through changes in their interpersonal networks, which offer varied information as they navigate different social positions throughout their lives</w:t>
      </w:r>
      <w:r w:rsidR="00DC1318">
        <w:t xml:space="preserve"> </w:t>
      </w:r>
      <w:r w:rsidR="0030755B">
        <w:t>that</w:t>
      </w:r>
      <w:r w:rsidR="00DC1318">
        <w:t xml:space="preserve"> </w:t>
      </w:r>
      <w:r w:rsidR="0030755B">
        <w:t xml:space="preserve">contribute to the class-based socialization process </w:t>
      </w:r>
      <w:r>
        <w:t xml:space="preserve">(Ares, 2020; Helgason &amp; Rehm, 2023, 2024). In this context, I argue that a research gap remains regarding how changes </w:t>
      </w:r>
      <w:r w:rsidR="00F60E53">
        <w:t xml:space="preserve">in </w:t>
      </w:r>
      <w:r w:rsidR="00DA2E28">
        <w:t xml:space="preserve">the </w:t>
      </w:r>
      <w:r w:rsidR="002A739C">
        <w:t xml:space="preserve">socioeconomic composition </w:t>
      </w:r>
      <w:r w:rsidR="0015471D">
        <w:t>of</w:t>
      </w:r>
      <w:r w:rsidR="002B369E">
        <w:t xml:space="preserve"> </w:t>
      </w:r>
      <w:r>
        <w:t>personal networks shape attitudes toward economic inequality</w:t>
      </w:r>
      <w:r w:rsidR="005F44FA">
        <w:t>, independently of their changes in class positions</w:t>
      </w:r>
      <w:r>
        <w:t>. Specifically, I suggest that network socioeconomic diversity plays a pivotal role, as it represents cross-class embeddedness through ties with family, friends, and acquaintances. These diverse connections provide access to a broad range of class experiences, contributing to preference formation by exposing individuals to a wider spectrum of experiences.</w:t>
      </w:r>
      <w:r w:rsidR="002740CE">
        <w:br/>
      </w:r>
      <w:r w:rsidR="002740CE">
        <w:br/>
        <w:t>[Here include the independent effects – they are not unique]</w:t>
      </w:r>
    </w:p>
    <w:p w14:paraId="33F26888" w14:textId="3566EFDA" w:rsidR="00FE0A36" w:rsidRPr="00705F1C" w:rsidRDefault="002740CE" w:rsidP="00300FC8">
      <w:pPr>
        <w:rPr>
          <w:highlight w:val="yellow"/>
        </w:rPr>
      </w:pPr>
      <w:r>
        <w:rPr>
          <w:highlight w:val="yellow"/>
        </w:rPr>
        <w:t>[Regional relevance]</w:t>
      </w:r>
      <w:r w:rsidR="009349E2">
        <w:rPr>
          <w:highlight w:val="yellow"/>
        </w:rPr>
        <w:t>The mentioned gap on</w:t>
      </w:r>
      <w:r w:rsidR="00A345C1">
        <w:rPr>
          <w:highlight w:val="yellow"/>
        </w:rPr>
        <w:t xml:space="preserve"> the role of network changes on political attitudes</w:t>
      </w:r>
      <w:r w:rsidR="00B12E93">
        <w:rPr>
          <w:highlight w:val="yellow"/>
        </w:rPr>
        <w:t xml:space="preserve"> is </w:t>
      </w:r>
      <w:r w:rsidR="00C1276C">
        <w:rPr>
          <w:highlight w:val="yellow"/>
        </w:rPr>
        <w:t>especially</w:t>
      </w:r>
      <w:r w:rsidR="00B12E93">
        <w:rPr>
          <w:highlight w:val="yellow"/>
        </w:rPr>
        <w:t xml:space="preserve"> relevant</w:t>
      </w:r>
      <w:r w:rsidR="00C1276C">
        <w:rPr>
          <w:highlight w:val="yellow"/>
        </w:rPr>
        <w:t xml:space="preserve">, </w:t>
      </w:r>
      <w:r w:rsidR="00A345C1">
        <w:rPr>
          <w:highlight w:val="yellow"/>
        </w:rPr>
        <w:t xml:space="preserve">as </w:t>
      </w:r>
      <w:r w:rsidR="0006500B" w:rsidRPr="00365D34">
        <w:rPr>
          <w:highlight w:val="yellow"/>
        </w:rPr>
        <w:t xml:space="preserve">most of the longitudinal studies on the class-attitude link </w:t>
      </w:r>
      <w:r w:rsidR="00365D34">
        <w:rPr>
          <w:highlight w:val="yellow"/>
        </w:rPr>
        <w:t>have been</w:t>
      </w:r>
      <w:r w:rsidR="0006500B" w:rsidRPr="00365D34">
        <w:rPr>
          <w:highlight w:val="yellow"/>
        </w:rPr>
        <w:t xml:space="preserve"> focused on </w:t>
      </w:r>
      <w:r w:rsidR="00A345C1">
        <w:rPr>
          <w:highlight w:val="yellow"/>
        </w:rPr>
        <w:t>Western</w:t>
      </w:r>
      <w:r w:rsidR="00365D34">
        <w:rPr>
          <w:highlight w:val="yellow"/>
        </w:rPr>
        <w:t xml:space="preserve"> </w:t>
      </w:r>
      <w:r w:rsidR="0006500B" w:rsidRPr="00365D34">
        <w:rPr>
          <w:highlight w:val="yellow"/>
        </w:rPr>
        <w:t xml:space="preserve">industrialized democracies </w:t>
      </w:r>
      <w:r w:rsidR="0006500B" w:rsidRPr="00365D34">
        <w:rPr>
          <w:highlight w:val="yellow"/>
        </w:rPr>
        <w:fldChar w:fldCharType="begin"/>
      </w:r>
      <w:r w:rsidR="0006500B" w:rsidRPr="00365D34">
        <w:rPr>
          <w:highlight w:val="yellow"/>
        </w:rPr>
        <w:instrText xml:space="preserve"> ADDIN ZOTERO_ITEM CSL_CITATION {"citationID":"icYb22t2","properties":{"formattedCitation":"(Ares, 2020; Helgason &amp; Rehm, 2024; Langs\\uc0\\u230{}ther, Evans, &amp; O\\uc0\\u8217{}Grady, 2022)","plainCitation":"(Ares, 2020; Helgason &amp; Rehm, 2024; Langsæther, Evans, &amp; O’Grady, 2022)","noteIndex":0},"citationItems":[{"id":18469,"uris":["http://zotero.org/users/5414506/items/U3F22TQP"],"itemData":{"id":18469,"type":"article-journal","container-title":"West European Politics","DOI":"10.1080/01402382.2019.1644575","ISSN":"0140-2382, 1743-9655","issue":"6","journalAbbreviation":"West European Politics","language":"en","page":"1211-1237","source":"DOI.org (Crossref)","title":"Changing classes, changing preferences: how social class mobility affects economic preferences","title-short":"Changing classes, changing preferences","volume":"43","author":[{"family":"Ares","given":"Macarena"}],"issued":{"date-parts":[["2020",9,18]]},"citation-key":"ares_changing_2020"}},{"id":16785,"uris":["http://zotero.org/users/5414506/items/YB26IELD"],"itemData":{"id":16785,"type":"article-journal","abstract":"While there is a strong cross-sectional association between social class and political attitudes, recent research—based on longitudinal data—finds that changes in class are, at most, weakly related to changes in such attitudes. One common explanation for this finding is that early life socialization affects both social class and political attitudes and that class has little, if any, direct effect on them. In this manuscript, we explore an alternative explanation that centers on the importance of cumulative class experiences for the long-term evolution of attitudes. To evaluate this perspective, we leverage data from the British Household Panel Survey, which contains measures of economic values that span up to 16 years, as well as complete work-life histories of respondents that allow us to track individual class experiences over people’s life span. Our findings show that cumulative class experiences are strongly associated with the development of economic values.","container-title":"Social Forces","DOI":"10.1093/sf/soae135","ISSN":"1534-7605","journalAbbreviation":"Social Forces","page":"soae135","source":"Silverchair","title":"Class experiences and the long-term evolution of economic values","author":[{"family":"Helgason","given":"Agnar Freyr"},{"family":"Rehm","given":"Philipp"}],"issued":{"date-parts":[["2024",9,24]]},"citation-key":"helgason_class_2024"}},{"id":16784,"uris":["http://zotero.org/users/5414506/items/EJ2NAFSI"],"itemData":{"id":16784,"type":"article-journal","abstract":"Past findings on the connection between class position and political preferences are overwhelmingly derived from cross-sectional studies, which provided a limited basis for inferring causality. This study uses long-term panel data on thousands of British respondents to measure the impact of intra-generational class mobility across a range of political identities and preferences. Upward class mobility leads to small increases in economic conservatism, but party choice, class identity and attitudes to non-economic issues do not change. This updating of economic values is much smaller than cross-sectional differences between classes. These results are consistent with the short-run effects of class mobility operating primarily through a limited economic self-interest mechanism. Beliefs that are plausibly unconnected to economics are unaffected. The overall association between class and a range of identities, opinions and preferences is therefore more likely to be caused by early life experiences and longer-term socialization than by the immediate material interests associated with jobs.","container-title":"British Journal of Political Science","DOI":"10.1017/S0007123420000599","ISSN":"0007-1234, 1469-2112","issue":"2","language":"en","page":"958-967","source":"Cambridge University Press","title":"Explaining the Relationship Between Class Position and Political Preferences: A Long-Term Panel Analysis of Intra-Generational Class Mobility","title-short":"Explaining the Relationship Between Class Position and Political Preferences","volume":"52","author":[{"family":"Langsæther","given":"Peter Egge"},{"family":"Evans","given":"Geoffrey"},{"family":"O'Grady","given":"Tom"}],"issued":{"date-parts":[["2022",4]]},"citation-key":"langsaether_explaining_2022"}}],"schema":"https://github.com/citation-style-language/schema/raw/master/csl-citation.json"} </w:instrText>
      </w:r>
      <w:r w:rsidR="0006500B" w:rsidRPr="00365D34">
        <w:rPr>
          <w:highlight w:val="yellow"/>
        </w:rPr>
        <w:fldChar w:fldCharType="separate"/>
      </w:r>
      <w:r w:rsidR="0006500B" w:rsidRPr="00365D34">
        <w:rPr>
          <w:rFonts w:cs="Times New Roman"/>
          <w:highlight w:val="yellow"/>
        </w:rPr>
        <w:t>(Ares, 2020; Helgason &amp; Rehm, 2024; Langsæther, Evans, &amp; O’Grady, 2022)</w:t>
      </w:r>
      <w:r w:rsidR="0006500B" w:rsidRPr="00365D34">
        <w:rPr>
          <w:highlight w:val="yellow"/>
        </w:rPr>
        <w:fldChar w:fldCharType="end"/>
      </w:r>
      <w:r w:rsidR="0006500B" w:rsidRPr="00365D34">
        <w:rPr>
          <w:highlight w:val="yellow"/>
        </w:rPr>
        <w:t>.</w:t>
      </w:r>
      <w:r w:rsidR="00D07392">
        <w:t xml:space="preserve"> </w:t>
      </w:r>
      <w:r w:rsidR="0030755B">
        <w:rPr>
          <w:highlight w:val="yellow"/>
        </w:rPr>
        <w:t>By</w:t>
      </w:r>
      <w:r w:rsidR="0006500B" w:rsidRPr="00BF4898">
        <w:rPr>
          <w:highlight w:val="yellow"/>
        </w:rPr>
        <w:t xml:space="preserve"> contrast,</w:t>
      </w:r>
      <w:r w:rsidR="001F7391">
        <w:rPr>
          <w:highlight w:val="yellow"/>
        </w:rPr>
        <w:t xml:space="preserve"> in other regions of the world, such as Latin American countries, </w:t>
      </w:r>
      <w:r w:rsidR="006F2266" w:rsidRPr="00BF4898">
        <w:rPr>
          <w:highlight w:val="yellow"/>
        </w:rPr>
        <w:t xml:space="preserve">only a few studies have addressed the link </w:t>
      </w:r>
      <w:r w:rsidR="006F2266" w:rsidRPr="00BF4898">
        <w:rPr>
          <w:highlight w:val="yellow"/>
        </w:rPr>
        <w:lastRenderedPageBreak/>
        <w:t xml:space="preserve">between class-based networks and political attitudes </w:t>
      </w:r>
      <w:r w:rsidR="006F2266" w:rsidRPr="00BF4898">
        <w:rPr>
          <w:highlight w:val="yellow"/>
        </w:rPr>
        <w:fldChar w:fldCharType="begin"/>
      </w:r>
      <w:r w:rsidR="006F2266" w:rsidRPr="00BF4898">
        <w:rPr>
          <w:highlight w:val="yellow"/>
        </w:rPr>
        <w:instrText xml:space="preserve"> ADDIN ZOTERO_ITEM CSL_CITATION {"citationID":"CTQOoQGB","properties":{"formattedCitation":"(Otero &amp; Mendoza, 2023; Otero, V\\uc0\\u246{}lker, R\\uc0\\u246{}zer, &amp; Mollenhorst, 2022)","plainCitation":"(Otero &amp; Mendoza, 2023; Otero, Völker, Rözer, &amp; Mollenhorst, 2022)","noteIndex":0},"citationItems":[{"id":14961,"uris":["http://zotero.org/users/5414506/items/99Z8XYDM"],"itemData":{"id":14961,"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id":13399,"uris":["http://zotero.org/users/5414506/items/QY2N5NI2"],"itemData":{"id":13399,"type":"article-journal","abstract":"In this paper, we examine whether social class and class divides in social networks contribute to individuals' attachment to society. We argue that network segregation restricts individuals' social worlds, thereby diminishing societal attachment. Our research site is Chile, a country with relatively low social cohesion and one of the world's highest levels of economic inequality. We use large-scale representative survey data collected in 2016 for the Chilean urban population aged 18–75 years (n = 2983) and interrelate indicators of well-established dimensions and sub-dimensions of societal attachment. Results of our regression analyses show that members of the upper middle class are more attached to society than their fellow citizens from other social strata. In addition, having more social contacts within one's own social class reduces attachment to society. In particular, network homogeneity lessens societal attachment for lower- and upper-class individuals, but not so strongly in the middle class. We conclude that social cohesion in Chilean society would be enhanced not only by more equal opportunities but also by changes to the social settings in which social class segregation is (re)produced.","container-title":"The British Journal of Sociology","DOI":"10.1111/1468-4446.12966","ISSN":"1468-4446","issue":"4","language":"en","note":"_eprint: https://onlinelibrary.wiley.com/doi/pdf/10.1111/1468-4446.12966","page":"754-785","source":"Wiley Online Library","title":"The lives of others: Class divisions, network segregation, and attachment to society in Chile","title-short":"The lives of others","volume":"73","author":[{"family":"Otero","given":"Gabriel"},{"family":"Völker","given":"Beate"},{"family":"Rözer","given":"Jesper"},{"family":"Mollenhorst","given":"Gerald"}],"issued":{"date-parts":[["2022"]]},"citation-key":"otero_lives_2022"}}],"schema":"https://github.com/citation-style-language/schema/raw/master/csl-citation.json"} </w:instrText>
      </w:r>
      <w:r w:rsidR="006F2266" w:rsidRPr="00BF4898">
        <w:rPr>
          <w:highlight w:val="yellow"/>
        </w:rPr>
        <w:fldChar w:fldCharType="separate"/>
      </w:r>
      <w:r w:rsidR="006F2266" w:rsidRPr="00BF4898">
        <w:rPr>
          <w:rFonts w:cs="Times New Roman"/>
          <w:highlight w:val="yellow"/>
        </w:rPr>
        <w:t>(Otero &amp; Mendoza, 2023; Otero, Völker, Rözer, &amp; Mollenhorst, 2022)</w:t>
      </w:r>
      <w:r w:rsidR="006F2266" w:rsidRPr="00BF4898">
        <w:rPr>
          <w:highlight w:val="yellow"/>
        </w:rPr>
        <w:fldChar w:fldCharType="end"/>
      </w:r>
      <w:r w:rsidR="002D0320" w:rsidRPr="00BF4898">
        <w:rPr>
          <w:highlight w:val="yellow"/>
        </w:rPr>
        <w:t>,</w:t>
      </w:r>
      <w:r w:rsidR="00FE0A36" w:rsidRPr="00BF4898">
        <w:rPr>
          <w:highlight w:val="yellow"/>
        </w:rPr>
        <w:t xml:space="preserve"> which also </w:t>
      </w:r>
      <w:r w:rsidR="000470BA" w:rsidRPr="00BF4898">
        <w:rPr>
          <w:highlight w:val="yellow"/>
        </w:rPr>
        <w:t>contrasts</w:t>
      </w:r>
      <w:r w:rsidR="00FE0A36" w:rsidRPr="00BF4898">
        <w:rPr>
          <w:highlight w:val="yellow"/>
        </w:rPr>
        <w:t xml:space="preserve"> with the scarcity of longitudinal studies </w:t>
      </w:r>
      <w:r w:rsidR="00836A4E" w:rsidRPr="00BF4898">
        <w:rPr>
          <w:highlight w:val="yellow"/>
        </w:rPr>
        <w:t xml:space="preserve">on this matter </w:t>
      </w:r>
      <w:r w:rsidR="00FE0A36" w:rsidRPr="00BF4898">
        <w:rPr>
          <w:highlight w:val="yellow"/>
        </w:rPr>
        <w:fldChar w:fldCharType="begin"/>
      </w:r>
      <w:r w:rsidR="00FE0A36" w:rsidRPr="00BF4898">
        <w:rPr>
          <w:highlight w:val="yellow"/>
        </w:rPr>
        <w:instrText xml:space="preserve"> ADDIN ZOTERO_ITEM CSL_CITATION {"citationID":"WZA5dLNK","properties":{"formattedCitation":"(Castillo, Bonhomme, Miranda, &amp; Iturra, 2023; Castillo, Iturra, &amp; Carrasco, 2025)","plainCitation":"(Castillo, Bonhomme, Miranda, &amp; Iturra, 2023; Castillo, Iturra, &amp; Carrasco, 2025)","noteIndex":0},"citationItems":[{"id":12569,"uris":["http://zotero.org/users/5414506/items/WFAHI8PZ"],"itemData":{"id":12569,"type":"article-journal","abstract":"The COVID-19 pandemic has impacted social interactions and coexistence around the globe in dimensions that go far beyond health issues. In the case of the Global South, the pandemic has developed along with growing South-South migratory movements, becoming another key factor that might reinforce social conflict in increasingly multicultural areas as migrants have historically served as “scapegoats” for unexpected crises as a way to control and manage diversity. Chile is one of the main destination countries for migrants from the Latin American and Caribbean region, and COVID-19 outbreaks in migrant housing have intensified discrimination. In such a context, there is a need for understanding how the pandemic has potentially changed the way non-migrants perceive and interact with migrant neighbors. Drawing on the national social cohesion panel survey study ELSOC (2016–2021, N = 2,927) the aim is to analyze the changes in non-migrants' attitudes toward migrants—related to dimensions of social cohesion—over the last years and their relation with individual status and territorial factors. We argue that social cohesion in increasingly multicultural societies is partially threatened in times of crisis. The results indicate that after the pandemic, convivial attitudes toward Latin American migrants decreased. Chileans started perceiving them more negatively, particularly those respondents with lower educational levels and who live in increasingly multicultural neighborhoods with higher rates of migrant residents.","container-title":"Frontiers in Sociology","DOI":"10.3389/fsoc.2022.1009567","ISSN":"2297-7775","source":"Frontiers","title":"Social cohesion and attitudinal changes toward migration: A longitudinal perspective amid the COVID-19 pandemic","title-short":"Social cohesion and attitudinal changes toward migration","volume":"7","author":[{"family":"Castillo","given":"Juan Carlos"},{"family":"Bonhomme","given":"Macarena"},{"family":"Miranda","given":"Daniel"},{"family":"Iturra","given":"Julio"}],"accessed":{"date-parts":[["2023",2,11]]},"issued":{"date-parts":[["2023"]]},"citation-key":"castillo_social_2023"}},{"id":20248,"uris":["http://zotero.org/users/5414506/items/FWGIKEKN"],"itemData":{"id":20248,"type":"article-journal","container-title":"Social Justice Research","DOI":"10.1007/s11211-025-00458-0","ISSN":"0885-7466, 1573-6725","journalAbbreviation":"Soc Just Res","language":"en","source":"DOI.org (Crossref)","title":"Changes in the Justification of Educational Inequalities: The Role of Perceptions of Inequality and Meritocracy During the COVID Pandemic","title-short":"Changes in the Justification of Educational Inequalities","URL":"https://link.springer.com/10.1007/s11211-025-00458-0","author":[{"family":"Castillo","given":"Juan Carlos"},{"family":"Iturra","given":"Julio"},{"family":"Carrasco","given":"Kevin"}],"accessed":{"date-parts":[["2025",6,23]]},"issued":{"date-parts":[["2025",6,21]]},"citation-key":"castillo_changes_2025"}}],"schema":"https://github.com/citation-style-language/schema/raw/master/csl-citation.json"} </w:instrText>
      </w:r>
      <w:r w:rsidR="00FE0A36" w:rsidRPr="00BF4898">
        <w:rPr>
          <w:highlight w:val="yellow"/>
        </w:rPr>
        <w:fldChar w:fldCharType="separate"/>
      </w:r>
      <w:r w:rsidR="00FE0A36" w:rsidRPr="00BF4898">
        <w:rPr>
          <w:rFonts w:cs="Times New Roman"/>
          <w:highlight w:val="yellow"/>
        </w:rPr>
        <w:t>(Castillo, Bonhomme, Miranda, &amp; Iturra, 2023; Castillo, Iturra, &amp; Carrasco, 2025)</w:t>
      </w:r>
      <w:r w:rsidR="00FE0A36" w:rsidRPr="00BF4898">
        <w:rPr>
          <w:highlight w:val="yellow"/>
        </w:rPr>
        <w:fldChar w:fldCharType="end"/>
      </w:r>
      <w:r w:rsidR="00F14AFF" w:rsidRPr="00BF4898">
        <w:rPr>
          <w:highlight w:val="yellow"/>
        </w:rPr>
        <w:t>.</w:t>
      </w:r>
      <w:r w:rsidR="00F14AFF">
        <w:t xml:space="preserve"> </w:t>
      </w:r>
    </w:p>
    <w:p w14:paraId="4E8C50BC" w14:textId="6E8720C0" w:rsidR="00224DC1" w:rsidRDefault="00273ECB" w:rsidP="00300FC8">
      <w:r>
        <w:t xml:space="preserve">Given the above, </w:t>
      </w:r>
      <w:r w:rsidR="00F06448">
        <w:t xml:space="preserve">a key feature </w:t>
      </w:r>
      <w:r w:rsidR="00DC3DA7">
        <w:t xml:space="preserve">that shaped </w:t>
      </w:r>
      <w:r w:rsidR="00F06448" w:rsidRPr="00F06448">
        <w:t xml:space="preserve">the </w:t>
      </w:r>
      <w:r w:rsidR="00F06448">
        <w:t>development</w:t>
      </w:r>
      <w:r w:rsidR="00F06448" w:rsidRPr="00F06448">
        <w:t xml:space="preserve"> </w:t>
      </w:r>
      <w:r w:rsidR="00F06448">
        <w:t xml:space="preserve">of the </w:t>
      </w:r>
      <w:r w:rsidR="00F06448" w:rsidRPr="00F06448">
        <w:t>social policy regimes in Latin America</w:t>
      </w:r>
      <w:r w:rsidR="00F06448">
        <w:t xml:space="preserve"> has been the pivotal </w:t>
      </w:r>
      <w:r w:rsidR="00E10D73" w:rsidRPr="00D84938">
        <w:t>role of market institutions and principles</w:t>
      </w:r>
      <w:r w:rsidR="003943BE">
        <w:t xml:space="preserve"> </w:t>
      </w:r>
      <w:r w:rsidR="00F57CE7">
        <w:t xml:space="preserve">in the provision of welfare </w:t>
      </w:r>
      <w:r w:rsidR="00E10D73" w:rsidRPr="00D84938">
        <w:fldChar w:fldCharType="begin"/>
      </w:r>
      <w:ins w:id="2" w:author="Julio César Iturra Sanhueza" w:date="2025-06-13T15:08:00Z" w16du:dateUtc="2025-06-13T13:08:00Z">
        <w:r w:rsidR="00733667">
          <w:instrText xml:space="preserve"> ADDIN ZOTERO_ITEM CSL_CITATION {"citationID":"ZLSRgC2Z","properties":{"formattedCitation":"(Huber &amp; Stephens, 2012)","plainCitation":"(Huber &amp; Stephens, 2012)","noteIndex":0},"citationItems":[{"id":18917,"uris":["http://zotero.org/users/5414506/items/STNE7AQ7"],"itemData":{"id":18917,"type":"book","event-place":"Chicago","ISBN":"978-0-226-35653-2","language":"eng","number-of-pages":"342","publisher":"University of Chicago Press","publisher-place":"Chicago","source":"K10plus ISBN","title":"Democracy and the left: social policy and inequality in Latin America","title-short":"Democracy and the left","author":[{"family":"Huber","given":"Evelyne"},{"family":"Stephens","given":"John D."}],"issued":{"date-parts":[["2012"]]},"citation-key":"huber_democracy_2012"}}],"schema":"https://github.com/citation-style-language/schema/raw/master/csl-citation.json"} </w:instrText>
        </w:r>
      </w:ins>
      <w:del w:id="3" w:author="Julio César Iturra Sanhueza" w:date="2025-06-13T15:08:00Z" w16du:dateUtc="2025-06-13T13:08:00Z">
        <w:r w:rsidR="00351642" w:rsidRPr="00D84938" w:rsidDel="00733667">
          <w:delInstrText xml:space="preserve"> ADDIN ZOTERO_ITEM CSL_CITATION {"citationID":"ZLSRgC2Z","properties":{"formattedCitation":"(Huber &amp; Stephens, 2012)","plainCitation":"(Huber &amp; Stephens, 2012)","noteIndex":0},"citationItems":[{"id":15297,"uris":["http://zotero.org/users/5414506/items/STNE7AQ7"],"itemData":{"id":15297,"type":"book","event-place":"Chicago","ISBN":"978-0-226-35653-2","language":"eng","number-of-pages":"342","publisher":"University of Chicago Press","publisher-place":"Chicago","source":"K10plus ISBN","title":"Democracy and the left: social policy and inequality in Latin America","title-short":"Democracy and the left","author":[{"family":"Huber","given":"Evelyne"},{"family":"Stephens","given":"John D."}],"issued":{"date-parts":[["2012"]]},"citation-key":"huber_democracy_2012"}}],"schema":"https://github.com/citation-style-language/schema/raw/master/csl-citation.json"} </w:delInstrText>
        </w:r>
      </w:del>
      <w:r w:rsidR="00E10D73" w:rsidRPr="00D84938">
        <w:fldChar w:fldCharType="separate"/>
      </w:r>
      <w:r w:rsidR="00E22673" w:rsidRPr="00D84938">
        <w:t>(Huber &amp; Stephens, 2012)</w:t>
      </w:r>
      <w:r w:rsidR="00E10D73" w:rsidRPr="00D84938">
        <w:fldChar w:fldCharType="end"/>
      </w:r>
      <w:r w:rsidR="00E10D73" w:rsidRPr="00D84938">
        <w:t xml:space="preserve">. From the 1970s onward, neoliberal reforms—marked by deregulation and privatization—transformed the architecture </w:t>
      </w:r>
      <w:r w:rsidR="00EB2D1E" w:rsidRPr="00D84938">
        <w:t xml:space="preserve">of </w:t>
      </w:r>
      <w:r w:rsidR="00CC7BA8" w:rsidRPr="00D84938">
        <w:t>the</w:t>
      </w:r>
      <w:r w:rsidR="00483C3C" w:rsidRPr="00D84938">
        <w:t xml:space="preserve"> </w:t>
      </w:r>
      <w:ins w:id="4" w:author="Julio César Iturra Sanhueza" w:date="2025-06-13T15:13:00Z" w16du:dateUtc="2025-06-13T13:13:00Z">
        <w:r w:rsidR="004F337B">
          <w:t xml:space="preserve">public </w:t>
        </w:r>
      </w:ins>
      <w:r w:rsidR="00E0766C" w:rsidRPr="00D84938">
        <w:t>institutions</w:t>
      </w:r>
      <w:r w:rsidR="00814558" w:rsidRPr="00D84938">
        <w:t xml:space="preserve"> of Latin American </w:t>
      </w:r>
      <w:r w:rsidR="00657501" w:rsidRPr="00D84938">
        <w:t>welfare systems</w:t>
      </w:r>
      <w:r w:rsidR="00E10D73" w:rsidRPr="00D84938">
        <w:t>, reinforcing the centrality of contractual relations in the marketplace</w:t>
      </w:r>
      <w:r w:rsidR="00EB2D1E" w:rsidRPr="00D84938">
        <w:t xml:space="preserve">, </w:t>
      </w:r>
      <w:r w:rsidR="004C3CEC" w:rsidRPr="00D84938">
        <w:t xml:space="preserve">and </w:t>
      </w:r>
      <w:r w:rsidR="00E10D73" w:rsidRPr="00D84938">
        <w:t>extend</w:t>
      </w:r>
      <w:r w:rsidR="00EB2D1E" w:rsidRPr="00D84938">
        <w:t>ing</w:t>
      </w:r>
      <w:r w:rsidR="00E10D73" w:rsidRPr="00D84938">
        <w:t xml:space="preserve"> market logic </w:t>
      </w:r>
      <w:r w:rsidR="00F576CF" w:rsidRPr="00D84938">
        <w:t xml:space="preserve">to </w:t>
      </w:r>
      <w:r w:rsidR="00EB2D1E" w:rsidRPr="00D84938">
        <w:t>social domains</w:t>
      </w:r>
      <w:r w:rsidR="002A68C2" w:rsidRPr="00D84938">
        <w:t xml:space="preserve"> that previously were mainly attended by </w:t>
      </w:r>
      <w:r w:rsidR="00533D1A" w:rsidRPr="00D84938">
        <w:t>the state</w:t>
      </w:r>
      <w:r w:rsidR="00A11579" w:rsidRPr="00D84938">
        <w:t xml:space="preserve"> </w:t>
      </w:r>
      <w:r w:rsidR="00E10D73" w:rsidRPr="00D84938">
        <w:fldChar w:fldCharType="begin"/>
      </w:r>
      <w:ins w:id="5" w:author="Julio César Iturra Sanhueza" w:date="2025-06-13T15:08:00Z" w16du:dateUtc="2025-06-13T13:08:00Z">
        <w:r w:rsidR="00733667">
          <w:instrText xml:space="preserve"> ADDIN ZOTERO_ITEM CSL_CITATION {"citationID":"JN3pKPcr","properties":{"formattedCitation":"(Arrizabalo, 1995)","plainCitation":"(Arrizabalo, 1995)","noteIndex":0},"citationItems":[{"id":83,"uris":["http://zotero.org/users/5414506/items/2NVZKC5A"],"itemData":{"id":83,"type":"book","event-place":"Madrid","ISBN":"84-8198-067-6","publisher":"Los libros de la catarata","publisher-place":"Madrid","title":"Milagro o Quimera. La Economía Chilena Durante La Dictadura","author":[{"family":"Arrizabalo","given":"Xabier"}],"issued":{"date-parts":[["1995"]]},"citation-key":"arrizabalo_milagro_1995"}}],"schema":"https://github.com/citation-style-language/schema/raw/master/csl-citation.json"} </w:instrText>
        </w:r>
      </w:ins>
      <w:del w:id="6" w:author="Julio César Iturra Sanhueza" w:date="2025-06-13T15:08:00Z" w16du:dateUtc="2025-06-13T13:08:00Z">
        <w:r w:rsidR="00D15319" w:rsidDel="00733667">
          <w:delInstrText xml:space="preserve"> ADDIN ZOTERO_ITEM CSL_CITATION {"citationID":"JN3pKPcr","properties":{"formattedCitation":"(Arrizabalo, 1995)","plainCitation":"(Arrizabalo, 1995)","noteIndex":0},"citationItems":[{"id":549,"uris":["http://zotero.org/users/5414506/items/2NVZKC5A"],"itemData":{"id":549,"type":"book","event-place":"Madrid","ISBN":"84-8198-067-6","publisher":"Los libros de la catarata","publisher-place":"Madrid","title":"Milagro o Quimera. La Economía Chilena Durante La Dictadura","author":[{"family":"Arrizabalo","given":"Xabier"}],"issued":{"date-parts":[["1995"]]},"citation-key":"arrizabalo_milagro_1995"}}],"schema":"https://github.com/citation-style-language/schema/raw/master/csl-citation.json"} </w:delInstrText>
        </w:r>
      </w:del>
      <w:r w:rsidR="00E10D73" w:rsidRPr="00D84938">
        <w:fldChar w:fldCharType="separate"/>
      </w:r>
      <w:r w:rsidR="00DD23B3" w:rsidRPr="00D84938">
        <w:t>(Arrizabalo, 1995)</w:t>
      </w:r>
      <w:r w:rsidR="00E10D73" w:rsidRPr="00D84938">
        <w:fldChar w:fldCharType="end"/>
      </w:r>
      <w:r w:rsidR="002A68C2" w:rsidRPr="00D84938">
        <w:t xml:space="preserve">. </w:t>
      </w:r>
      <w:r w:rsidR="00FB2F48" w:rsidRPr="00D84938">
        <w:t>In consequence</w:t>
      </w:r>
      <w:r w:rsidR="002B2BAA" w:rsidRPr="00D84938">
        <w:t xml:space="preserve">, </w:t>
      </w:r>
      <w:r w:rsidR="00EB2D1E" w:rsidRPr="00D84938">
        <w:t xml:space="preserve">the role of public provision </w:t>
      </w:r>
      <w:r w:rsidR="00AF7E71" w:rsidRPr="00D84938">
        <w:t xml:space="preserve">was reduced </w:t>
      </w:r>
      <w:r w:rsidR="00EB2D1E" w:rsidRPr="00D84938">
        <w:t xml:space="preserve">and </w:t>
      </w:r>
      <w:r w:rsidR="00AF7E71" w:rsidRPr="00D84938">
        <w:t>counterbalanced</w:t>
      </w:r>
      <w:r w:rsidR="00EB2D1E" w:rsidRPr="00D84938">
        <w:t xml:space="preserve"> with a </w:t>
      </w:r>
      <w:r w:rsidR="0055757F" w:rsidRPr="00D84938">
        <w:t>stronger presence</w:t>
      </w:r>
      <w:r w:rsidR="00EB2D1E" w:rsidRPr="00D84938">
        <w:t xml:space="preserve"> of market actors </w:t>
      </w:r>
      <w:r w:rsidR="0055757F" w:rsidRPr="00D84938">
        <w:t xml:space="preserve">in the provision of social services </w:t>
      </w:r>
      <w:r w:rsidR="00E10D73" w:rsidRPr="00D84938">
        <w:fldChar w:fldCharType="begin"/>
      </w:r>
      <w:ins w:id="7" w:author="Julio César Iturra Sanhueza" w:date="2025-06-13T15:08:00Z" w16du:dateUtc="2025-06-13T13:08:00Z">
        <w:r w:rsidR="00733667">
          <w:instrText xml:space="preserve"> ADDIN ZOTERO_ITEM CSL_CITATION {"citationID":"YAGcG1gy","properties":{"formattedCitation":"(Harvey, 2020)","plainCitation":"(Harvey, 2020)","noteIndex":0},"citationItems":[{"id":18916,"uris":["http://zotero.org/users/5414506/items/L59GYMAV"],"itemData":{"id":18916,"type":"book","abstract":"Neoliberalism - the doctrine that market exchange is an ethic in itself, capable of acting as a guide for all human action - has become dominant in both thought and practice throughout much of the world since 1970 or so. David Harvey, author of 'The New Imperialism' and 'The Condition of Postmodernity', tells the political-economic story of where neoliberalisation came from and how it proliferated on the world stage","collection-title":"Oxford scholarship online","event-place":"Oxford","ISBN":"978-0-19-191766-0","language":"eng","note":"DOI: 10.1093/oso/9780199283262.001.0001","number-of-pages":"1","publisher":"Oxford University Press","publisher-place":"Oxford","source":"K10plus ISBN","title":"A brief history of neoliberalism","author":[{"family":"Harvey","given":"David"}],"issued":{"date-parts":[["2020"]]},"citation-key":"harvey_brief_2020"}}],"schema":"https://github.com/citation-style-language/schema/raw/master/csl-citation.json"} </w:instrText>
        </w:r>
      </w:ins>
      <w:del w:id="8" w:author="Julio César Iturra Sanhueza" w:date="2025-06-13T15:08:00Z" w16du:dateUtc="2025-06-13T13:08:00Z">
        <w:r w:rsidR="00351642" w:rsidRPr="00D84938" w:rsidDel="00733667">
          <w:delInstrText xml:space="preserve"> ADDIN ZOTERO_ITEM CSL_CITATION {"citationID":"YAGcG1gy","properties":{"formattedCitation":"(Harvey, 2020)","plainCitation":"(Harvey, 2020)","noteIndex":0},"citationItems":[{"id":15301,"uris":["http://zotero.org/users/5414506/items/L59GYMAV"],"itemData":{"id":15301,"type":"book","abstract":"Neoliberalism - the doctrine that market exchange is an ethic in itself, capable of acting as a guide for all human action - has become dominant in both thought and practice throughout much of the world since 1970 or so. David Harvey, author of 'The New Imperialism' and 'The Condition of Postmodernity', tells the political-economic story of where neoliberalisation came from and how it proliferated on the world stage","collection-title":"Oxford scholarship online","event-place":"Oxford","ISBN":"978-0-19-191766-0","language":"eng","note":"DOI: 10.1093/oso/9780199283262.001.0001","number-of-pages":"1","publisher":"Oxford University Press","publisher-place":"Oxford","source":"K10plus ISBN","title":"A brief history of neoliberalism","author":[{"family":"Harvey","given":"David"}],"issued":{"date-parts":[["2020"]]},"citation-key":"harvey_brief_2020"}}],"schema":"https://github.com/citation-style-language/schema/raw/master/csl-citation.json"} </w:delInstrText>
        </w:r>
      </w:del>
      <w:r w:rsidR="00E10D73" w:rsidRPr="00D84938">
        <w:fldChar w:fldCharType="separate"/>
      </w:r>
      <w:r w:rsidR="003451A9" w:rsidRPr="00D84938">
        <w:t>(Harvey, 2020)</w:t>
      </w:r>
      <w:r w:rsidR="00E10D73" w:rsidRPr="00D84938">
        <w:fldChar w:fldCharType="end"/>
      </w:r>
      <w:r w:rsidR="00554215" w:rsidRPr="00D84938">
        <w:t>.</w:t>
      </w:r>
      <w:r w:rsidR="00167F16" w:rsidRPr="00D84938">
        <w:t xml:space="preserve"> </w:t>
      </w:r>
    </w:p>
    <w:p w14:paraId="18202A48" w14:textId="77777777" w:rsidR="003A71D5" w:rsidRDefault="003A71D5" w:rsidP="00300FC8"/>
    <w:p w14:paraId="1302D2B9" w14:textId="314210D4" w:rsidR="00B225DC" w:rsidRPr="00D84938" w:rsidRDefault="00E10D73" w:rsidP="00300FC8">
      <w:r w:rsidRPr="00D84938">
        <w:t>F</w:t>
      </w:r>
      <w:r w:rsidR="00B54DA0" w:rsidRPr="00D84938">
        <w:t>rom a moral economy perspective,</w:t>
      </w:r>
      <w:r w:rsidR="003949C3" w:rsidRPr="00D84938">
        <w:t xml:space="preserve"> </w:t>
      </w:r>
      <w:r w:rsidR="0053106F" w:rsidRPr="00D84938">
        <w:t xml:space="preserve">the role of </w:t>
      </w:r>
      <w:r w:rsidR="007B383D" w:rsidRPr="00D84938">
        <w:t xml:space="preserve">the market </w:t>
      </w:r>
      <w:r w:rsidR="005D0FAE" w:rsidRPr="00D84938">
        <w:t xml:space="preserve">mechanisms </w:t>
      </w:r>
      <w:r w:rsidR="007B383D" w:rsidRPr="00D84938">
        <w:t xml:space="preserve">in the allocation of resources </w:t>
      </w:r>
      <w:r w:rsidR="003949C3" w:rsidRPr="00D84938">
        <w:t>ha</w:t>
      </w:r>
      <w:r w:rsidR="0053106F" w:rsidRPr="00D84938">
        <w:t>s</w:t>
      </w:r>
      <w:r w:rsidR="003949C3" w:rsidRPr="00D84938">
        <w:t xml:space="preserve"> coexisted with principles of economic redistribution and reciprocity</w:t>
      </w:r>
      <w:r w:rsidR="00D30059">
        <w:t>,</w:t>
      </w:r>
      <w:r w:rsidR="00B54DA0" w:rsidRPr="00D84938">
        <w:t xml:space="preserve"> </w:t>
      </w:r>
      <w:r w:rsidR="00D30059">
        <w:t>crystallized</w:t>
      </w:r>
      <w:r w:rsidR="00B54DA0" w:rsidRPr="00D84938">
        <w:t xml:space="preserve"> </w:t>
      </w:r>
      <w:r w:rsidR="00757F92" w:rsidRPr="00D84938">
        <w:t xml:space="preserve">in </w:t>
      </w:r>
      <w:r w:rsidR="00B54DA0" w:rsidRPr="00D84938">
        <w:t>welfare state institutions</w:t>
      </w:r>
      <w:r w:rsidR="00FD3B35" w:rsidRPr="00D84938">
        <w:t xml:space="preserve"> and </w:t>
      </w:r>
      <w:r w:rsidR="00B54DA0" w:rsidRPr="00D84938">
        <w:t xml:space="preserve">family </w:t>
      </w:r>
      <w:r w:rsidR="568EFC7F" w:rsidRPr="00D84938">
        <w:t>norms</w:t>
      </w:r>
      <w:r w:rsidR="00B54DA0" w:rsidRPr="00D84938">
        <w:t xml:space="preserve">, in conjunction with their manifestation in popular views on each of these domains </w:t>
      </w:r>
      <w:r w:rsidRPr="00D84938">
        <w:fldChar w:fldCharType="begin"/>
      </w:r>
      <w:ins w:id="9" w:author="Julio César Iturra Sanhueza" w:date="2025-06-13T15:08:00Z" w16du:dateUtc="2025-06-13T13:08:00Z">
        <w:r w:rsidR="00733667">
          <w:instrText xml:space="preserve"> ADDIN ZOTERO_ITEM CSL_CITATION {"citationID":"AheeJ1LG","properties":{"formattedCitation":"(Koos &amp; Sachweh, 2019)","plainCitation":"(Koos &amp; Sachweh, 2019)","noteIndex":0},"citationItems":[{"id":14971,"uris":["http://zotero.org/users/5414506/items/QLAEJ2NX"],"itemData":{"id":14971,"type":"article-journal","abstract":"In a classical typology, Polanyi distinguishes three basic modes of economic integration: competitive market exchange, redistribution and reciprocity. While markets are dominant in modern capitalism, redistribution and reciprocity are—to varying extent—also part of its institutional architecture. Asking whether such institutional differences are mirrored in distinct ‘moral economies’, we investigate ordinary citizens’ support for market competition, redistribution and reciprocity across 14 capitalist economies. Combining data from three comparative surveys, we analyze, first, the extent to which these principles are supported by citizens and whether they cluster into distinct ‘moral economies’; second, whether these norms are anchored in formal institutional settings; and finally, how privileged and disadvantaged groups differ in their support. While support for market competition is strong across countries, it is to varying degrees complemented by support for redistribution and reciprocity. We identify a competition-dominated, an embedded and a strongly embedded moral economy. The interplay of formal institutions and people’s social–structural position partly explains differences in popular support.","container-title":"Socio-Economic Review","DOI":"10.1093/ser/mwx045","ISSN":"1475-1461","issue":"4","journalAbbreviation":"Socio-Economic Review","page":"793-821","source":"Silverchair","title":"The moral economies of market societies: popular attitudes towards market competition, redistribution and reciprocity in comparative perspective","title-short":"The moral economies of market societies","volume":"17","author":[{"family":"Koos","given":"Sebastian"},{"family":"Sachweh","given":"Patrick"}],"issued":{"date-parts":[["2019",10,1]]},"citation-key":"koos_moral_2019"}}],"schema":"https://github.com/citation-style-language/schema/raw/master/csl-citation.json"} </w:instrText>
        </w:r>
      </w:ins>
      <w:del w:id="10" w:author="Julio César Iturra Sanhueza" w:date="2025-06-13T15:08:00Z" w16du:dateUtc="2025-06-13T13:08:00Z">
        <w:r w:rsidR="00351642" w:rsidRPr="00D84938" w:rsidDel="00733667">
          <w:delInstrText xml:space="preserve"> ADDIN ZOTERO_ITEM CSL_CITATION {"citationID":"AheeJ1LG","properties":{"formattedCitation":"(Koos &amp; Sachweh, 2019)","plainCitation":"(Koos &amp; Sachweh, 2019)","noteIndex":0},"citationItems":[{"id":3210,"uris":["http://zotero.org/users/5414506/items/QLAEJ2NX"],"itemData":{"id":3210,"type":"article-journal","abstract":"In a classical typology, Polanyi distinguishes three basic modes of economic integration: competitive market exchange, redistribution and reciprocity. While markets are dominant in modern capitalism, redistribution and reciprocity are—to varying extent—also part of its institutional architecture. Asking whether such institutional differences are mirrored in distinct ‘moral economies’, we investigate ordinary citizens’ support for market competition, redistribution and reciprocity across 14 capitalist economies. Combining data from three comparative surveys, we analyze, first, the extent to which these principles are supported by citizens and whether they cluster into distinct ‘moral economies’; second, whether these norms are anchored in formal institutional settings; and finally, how privileged and disadvantaged groups differ in their support. While support for market competition is strong across countries, it is to varying degrees complemented by support for redistribution and reciprocity. We identify a competition-dominated, an embedded and a strongly embedded moral economy. The interplay of formal institutions and people’s social–structural position partly explains differences in popular support.","container-title":"Socio-Economic Review","DOI":"10.1093/ser/mwx045","ISSN":"1475-1461","issue":"4","journalAbbreviation":"Socio-Economic Review","page":"793-821","source":"Silverchair","title":"The moral economies of market societies: popular attitudes towards market competition, redistribution and reciprocity in comparative perspective","title-short":"The moral economies of market societies","volume":"17","author":[{"family":"Koos","given":"Sebastian"},{"family":"Sachweh","given":"Patrick"}],"issued":{"date-parts":[["2019",10,1]]},"citation-key":"koos_moral_2019"}}],"schema":"https://github.com/citation-style-language/schema/raw/master/csl-citation.json"} </w:delInstrText>
        </w:r>
      </w:del>
      <w:r w:rsidRPr="00D84938">
        <w:fldChar w:fldCharType="separate"/>
      </w:r>
      <w:r w:rsidR="00B54DA0" w:rsidRPr="00D84938">
        <w:t>(Koos &amp; Sachweh, 2019)</w:t>
      </w:r>
      <w:r w:rsidRPr="00D84938">
        <w:fldChar w:fldCharType="end"/>
      </w:r>
      <w:r w:rsidR="00B54DA0" w:rsidRPr="00D84938">
        <w:t>.</w:t>
      </w:r>
      <w:r w:rsidR="00B750DE" w:rsidRPr="00D84938">
        <w:t xml:space="preserve"> </w:t>
      </w:r>
      <w:r w:rsidR="00FB7405" w:rsidRPr="00D84938">
        <w:t xml:space="preserve">In the literature, </w:t>
      </w:r>
      <w:r w:rsidR="00E21D1A" w:rsidRPr="00D84938">
        <w:t>the</w:t>
      </w:r>
      <w:r w:rsidR="00300FC8" w:rsidRPr="00D84938">
        <w:t xml:space="preserve"> </w:t>
      </w:r>
      <w:r w:rsidR="004E0DD6" w:rsidRPr="00D84938">
        <w:t>set of principles and norms</w:t>
      </w:r>
      <w:r w:rsidR="00300FC8" w:rsidRPr="00D84938">
        <w:t xml:space="preserve"> </w:t>
      </w:r>
      <w:r w:rsidR="004E0DD6" w:rsidRPr="00366656">
        <w:t>related</w:t>
      </w:r>
      <w:r w:rsidR="004E0DD6" w:rsidRPr="00D84938">
        <w:t xml:space="preserve"> to how</w:t>
      </w:r>
      <w:r w:rsidR="00300FC8" w:rsidRPr="00D84938">
        <w:t xml:space="preserve"> </w:t>
      </w:r>
      <w:r w:rsidR="008B401B" w:rsidRPr="00D84938">
        <w:t>the public</w:t>
      </w:r>
      <w:r w:rsidR="00246C16" w:rsidRPr="00D84938">
        <w:t xml:space="preserve"> </w:t>
      </w:r>
      <w:r w:rsidR="007C7A9B" w:rsidRPr="00D84938">
        <w:t>embraces</w:t>
      </w:r>
      <w:r w:rsidR="008B401B" w:rsidRPr="00D84938">
        <w:t xml:space="preserve"> </w:t>
      </w:r>
      <w:r w:rsidR="00300FC8" w:rsidRPr="00D84938">
        <w:t>individual effort and productivity</w:t>
      </w:r>
      <w:r w:rsidR="004E0DD6" w:rsidRPr="00D84938">
        <w:t xml:space="preserve"> </w:t>
      </w:r>
      <w:r w:rsidR="00CD621E" w:rsidRPr="00D84938">
        <w:t>as</w:t>
      </w:r>
      <w:r w:rsidR="004E0DD6" w:rsidRPr="00D84938">
        <w:t xml:space="preserve"> the central criteria for resource allocation has been addressed under the concept of </w:t>
      </w:r>
      <w:r w:rsidR="004E0DD6" w:rsidRPr="00D84938">
        <w:rPr>
          <w:i/>
          <w:iCs/>
        </w:rPr>
        <w:t>market justice</w:t>
      </w:r>
      <w:r w:rsidR="00EF6B34" w:rsidRPr="00D84938">
        <w:t xml:space="preserve"> </w:t>
      </w:r>
      <w:r w:rsidRPr="00D84938">
        <w:fldChar w:fldCharType="begin"/>
      </w:r>
      <w:ins w:id="11" w:author="Julio César Iturra Sanhueza" w:date="2025-06-13T15:08:00Z" w16du:dateUtc="2025-06-13T13:08:00Z">
        <w:r w:rsidR="00733667">
          <w:instrText xml:space="preserve"> ADDIN ZOTERO_ITEM CSL_CITATION {"citationID":"pHypMI9J","properties":{"formattedCitation":"(Kluegel, Mason, &amp; Wegener, 1999; Lane, 1986)","plainCitation":"(Kluegel, Mason, &amp; Wegener, 1999; Lane, 1986)","noteIndex":0},"citationItems":[{"id":16892,"uris":["http://zotero.org/users/5414506/items/2GJZPHXS"],"itemData":{"id":16892,"type":"article-journal","abstract":"This paper examines change in economic justice attitudes in five former communist states (Bulgaria, the Czech Republic, eastern Germany, Hungary, and Russia), using data from opinion surveys conducted in 1991 and 1996. We examine the implications of theory and research concerning the popular legitimation of western capitalism for change in support for ‘market justice’ beliefs and norms among postcommunist publics. Our analyses show: first, that in the Czech Republic and eastern Germany, public opinion is moving closer to market justice as found in western capitalism, but socialist justice remains strong or is increasing in the other three countries; secondly, that in postcommunist countries correlations between support for market justice norms and the perceived fairness of the existing economic order have become stronger over time; and thirdly, that privatesector employment, and retrospective, current and prospective standard-of-living evaluations each shape market justice beliefs and norms. We conclude that (1) theory of the public legitimation of capitalism in the West does apply in postcommunist states; (2) change in market/socialist justice is a function of both collective and individual level factors; and (3) we have entered a second stage of the transition where popular economic justice evaluations are more clearly subject to ‘empirical test’.","container-title":"European Sociological Review","DOI":"10.1093/oxfordjournals.esr.a018263","ISSN":"0266-7215","issue":"3","journalAbbreviation":"European Sociological Review","page":"251-283","source":"Silverchair","title":"The Legitimation of Capitalism in the Postcommunist Transition Public Opinion about Market Justice, 1991—1996","volume":"15","author":[{"family":"Kluegel","given":"James R."},{"family":"Mason","given":"David S."},{"family":"Wegener","given":"Bernd"}],"issued":{"date-parts":[["1999",9,1]]},"citation-key":"kluegel_legitimation_1999"}},{"id":16786,"uris":["http://zotero.org/users/5414506/items/54928C5I"],"itemData":{"id":16786,"type":"article-journal","abstract":"The defense of capitalism in America is rooted in a preference for the market's justice of earned deserts over the justices of equality and need associated with the polity. These preferences have structural roots in the way governments and markets serve different values and purposes, satisfy wants, focus on fairness or justice, enlist causal attributions, distribute or redistribute income, are limited by rights, and seem to offer either harmony or conflict of interest. Some of these “structural” differences, however, are themselves perceptual, and corrected by changed perceptions of the productivity of government and of our historic predecessors, and by a community point of view involving changed accounting systems, as well as by policies of full employment rather than guaranteed incomes. With few institutional changes, these altered perceptions may partially restore political justice to favor.","container-title":"American Political Science Review","DOI":"10.2307/1958264","ISSN":"0003-0554, 1537-5943","issue":"2","language":"en","page":"383-402","source":"Cambridge University Press","title":"Market Justice, Political Justice","volume":"80","author":[{"family":"Lane","given":"Robert E."}],"issued":{"date-parts":[["1986",6]]},"citation-key":"lane_market_1986"}}],"schema":"https://github.com/citation-style-language/schema/raw/master/csl-citation.json"} </w:instrText>
        </w:r>
      </w:ins>
      <w:del w:id="12" w:author="Julio César Iturra Sanhueza" w:date="2025-06-13T15:08:00Z" w16du:dateUtc="2025-06-13T13:08:00Z">
        <w:r w:rsidR="00351642" w:rsidRPr="00D84938" w:rsidDel="00733667">
          <w:delInstrText xml:space="preserve"> ADDIN ZOTERO_ITEM CSL_CITATION {"citationID":"pHypMI9J","properties":{"formattedCitation":"(Kluegel, Mason, &amp; Wegener, 1999; Lane, 1986)","plainCitation":"(Kluegel, Mason, &amp; Wegener, 1999; Lane, 1986)","noteIndex":0},"citationItems":[{"id":13547,"uris":["http://zotero.org/users/5414506/items/2GJZPHXS"],"itemData":{"id":13547,"type":"article-journal","abstract":"This paper examines change in economic justice attitudes in five former communist states (Bulgaria, the Czech Republic, eastern Germany, Hungary, and Russia), using data from opinion surveys conducted in 1991 and 1996. We examine the implications of theory and research concerning the popular legitimation of western capitalism for change in support for ‘market justice’ beliefs and norms among postcommunist publics. Our analyses show: first, that in the Czech Republic and eastern Germany, public opinion is moving closer to market justice as found in western capitalism, but socialist justice remains strong or is increasing in the other three countries; secondly, that in postcommunist countries correlations between support for market justice norms and the perceived fairness of the existing economic order have become stronger over time; and thirdly, that privatesector employment, and retrospective, current and prospective standard-of-living evaluations each shape market justice beliefs and norms. We conclude that (1) theory of the public legitimation of capitalism in the West does apply in postcommunist states; (2) change in market/socialist justice is a function of both collective and individual level factors; and (3) we have entered a second stage of the transition where popular economic justice evaluations are more clearly subject to ‘empirical test’.","container-title":"European Sociological Review","DOI":"10.1093/oxfordjournals.esr.a018263","ISSN":"0266-7215","issue":"3","journalAbbreviation":"European Sociological Review","page":"251-283","source":"Silverchair","title":"The Legitimation of Capitalism in the Postcommunist Transition Public Opinion about Market Justice, 1991—1996","volume":"15","author":[{"family":"Kluegel","given":"James R."},{"family":"Mason","given":"David S."},{"family":"Wegener","given":"Bernd"}],"issued":{"date-parts":[["1999",9,1]]},"citation-key":"kluegel_legitimation_1999"}},{"id":13348,"uris":["http://zotero.org/users/5414506/items/54928C5I"],"itemData":{"id":13348,"type":"article-journal","abstract":"The defense of capitalism in America is rooted in a preference for the market's justice of earned deserts over the justices of equality and need associated with the polity. These preferences have structural roots in the way governments and markets serve different values and purposes, satisfy wants, focus on fairness or justice, enlist causal attributions, distribute or redistribute income, are limited by rights, and seem to offer either harmony or conflict of interest. Some of these “structural” differences, however, are themselves perceptual, and corrected by changed perceptions of the productivity of government and of our historic predecessors, and by a community point of view involving changed accounting systems, as well as by policies of full employment rather than guaranteed incomes. With few institutional changes, these altered perceptions may partially restore political justice to favor.","container-title":"American Political Science Review","DOI":"10.2307/1958264","ISSN":"0003-0554, 1537-5943","issue":"2","language":"en","page":"383-402","source":"Cambridge University Press","title":"Market Justice, Political Justice","volume":"80","author":[{"family":"Lane","given":"Robert E."}],"issued":{"date-parts":[["1986",6]]},"citation-key":"lane_market_1986"}}],"schema":"https://github.com/citation-style-language/schema/raw/master/csl-citation.json"} </w:delInstrText>
        </w:r>
      </w:del>
      <w:r w:rsidRPr="00D84938">
        <w:fldChar w:fldCharType="separate"/>
      </w:r>
      <w:r w:rsidR="000849CF" w:rsidRPr="00D84938">
        <w:t>(Kluegel, Mason, &amp; Wegener, 1999; Lane, 1986)</w:t>
      </w:r>
      <w:r w:rsidRPr="00D84938">
        <w:fldChar w:fldCharType="end"/>
      </w:r>
      <w:r w:rsidR="00300FC8" w:rsidRPr="00D84938">
        <w:t xml:space="preserve">. </w:t>
      </w:r>
      <w:r w:rsidR="00517730" w:rsidRPr="00D84938">
        <w:t>As these</w:t>
      </w:r>
      <w:r w:rsidR="005B719E" w:rsidRPr="00D84938">
        <w:t xml:space="preserve"> principles </w:t>
      </w:r>
      <w:r w:rsidR="00300FC8" w:rsidRPr="00D84938">
        <w:t>emphasiz</w:t>
      </w:r>
      <w:r w:rsidR="005B719E" w:rsidRPr="00D84938">
        <w:t>e</w:t>
      </w:r>
      <w:r w:rsidR="00300FC8" w:rsidRPr="00D84938">
        <w:t xml:space="preserve"> self-reliance and minimal government intervention, </w:t>
      </w:r>
      <w:r w:rsidR="00517730" w:rsidRPr="00D84938">
        <w:t>they function as a legitimizing mechanism of</w:t>
      </w:r>
      <w:r w:rsidR="00300FC8" w:rsidRPr="00D84938">
        <w:t xml:space="preserve"> economic inequality by framing it as the result of fair competition</w:t>
      </w:r>
      <w:r w:rsidR="0041536C" w:rsidRPr="00D84938">
        <w:t xml:space="preserve"> </w:t>
      </w:r>
      <w:r w:rsidRPr="00D84938">
        <w:fldChar w:fldCharType="begin"/>
      </w:r>
      <w:ins w:id="13" w:author="Julio César Iturra Sanhueza" w:date="2025-06-13T15:08:00Z" w16du:dateUtc="2025-06-13T13:08:00Z">
        <w:r w:rsidR="00733667">
          <w:instrText xml:space="preserve"> ADDIN ZOTERO_ITEM CSL_CITATION {"citationID":"iVCOaaC4","properties":{"formattedCitation":"(Svallfors, 2007)","plainCitation":"(Svallfors, 2007)","noteIndex":0},"citationItems":[{"id":16494,"uris":["http://zotero.org/users/5414506/items/4IFFF6WH"],"itemData":{"id":16494,"type":"chapter","container-title":"The Political Sociology of the Welfare State","ISBN":"978-0-8047-5435-4","note":"DOI: 10.11126/stanford/9780804754354.003.0006","page":"189-222","publisher":"Stanford University Press","source":"DOI.org (Crossref)","title":"Class and Attitudes to Market Inequality","URL":"https://academic.oup.com/stanford-scholarship-online/book/16833/chapter/174036021","editor":[{"family":"Svallfors","given":"Stefan"}],"author":[{"family":"Svallfors","given":"Stefan"}],"accessed":{"date-parts":[["2024",10,14]]},"issued":{"date-parts":[["2007",6,13]]},"citation-key":"svallfors_class_2007"}}],"schema":"https://github.com/citation-style-language/schema/raw/master/csl-citation.json"} </w:instrText>
        </w:r>
      </w:ins>
      <w:del w:id="14" w:author="Julio César Iturra Sanhueza" w:date="2025-06-13T15:08:00Z" w16du:dateUtc="2025-06-13T13:08:00Z">
        <w:r w:rsidR="00351642" w:rsidRPr="00D84938" w:rsidDel="00733667">
          <w:delInstrText xml:space="preserve"> ADDIN ZOTERO_ITEM CSL_CITATION {"citationID":"iVCOaaC4","properties":{"formattedCitation":"(Svallfors, 2007)","plainCitation":"(Svallfors, 2007)","noteIndex":0},"citationItems":[{"id":13193,"uris":["http://zotero.org/users/5414506/items/4IFFF6WH"],"itemData":{"id":13193,"type":"chapter","container-title":"The Political Sociology of the Welfare State","ISBN":"978-0-8047-5435-4","note":"DOI: 10.11126/stanford/9780804754354.003.0006","page":"189-222","publisher":"Stanford University Press","source":"DOI.org (Crossref)","title":"Class and Attitudes to Market Inequality","URL":"https://academic.oup.com/stanford-scholarship-online/book/16833/chapter/174036021","editor":[{"family":"Svallfors","given":"Stefan"}],"author":[{"family":"Svallfors","given":"Stefan"}],"accessed":{"date-parts":[["2024",10,14]]},"issued":{"date-parts":[["2007",6,13]]},"citation-key":"svallfors_class_2007"}}],"schema":"https://github.com/citation-style-language/schema/raw/master/csl-citation.json"} </w:delInstrText>
        </w:r>
      </w:del>
      <w:r w:rsidRPr="00D84938">
        <w:fldChar w:fldCharType="separate"/>
      </w:r>
      <w:r w:rsidR="00B5243B" w:rsidRPr="00D84938">
        <w:t>(Svallfors, 2007)</w:t>
      </w:r>
      <w:r w:rsidRPr="00D84938">
        <w:fldChar w:fldCharType="end"/>
      </w:r>
      <w:r w:rsidR="00300FC8" w:rsidRPr="00D84938">
        <w:t xml:space="preserve">. </w:t>
      </w:r>
    </w:p>
    <w:p w14:paraId="26ED10A0" w14:textId="53CBF7BD" w:rsidR="007C4685" w:rsidRPr="00D84938" w:rsidRDefault="00473AC9" w:rsidP="00300FC8">
      <w:r w:rsidRPr="00D84938">
        <w:t>T</w:t>
      </w:r>
      <w:r w:rsidR="00A2021C" w:rsidRPr="00D84938">
        <w:t>he empirical distributive justice</w:t>
      </w:r>
      <w:r w:rsidR="00DC0CFC" w:rsidRPr="00D84938">
        <w:t xml:space="preserve"> literature</w:t>
      </w:r>
      <w:r w:rsidR="00A2021C" w:rsidRPr="00D84938">
        <w:t xml:space="preserve"> </w:t>
      </w:r>
      <w:r w:rsidR="00F5643C" w:rsidRPr="00D84938">
        <w:t xml:space="preserve">has </w:t>
      </w:r>
      <w:r w:rsidR="00872170" w:rsidRPr="00D84938">
        <w:t xml:space="preserve">shown that </w:t>
      </w:r>
      <w:r w:rsidR="00300FC8" w:rsidRPr="00D84938">
        <w:t xml:space="preserve">market justice </w:t>
      </w:r>
      <w:r w:rsidR="00F5643C" w:rsidRPr="00D84938">
        <w:t xml:space="preserve">attitudes </w:t>
      </w:r>
      <w:r w:rsidR="003B0832" w:rsidRPr="00D84938">
        <w:t xml:space="preserve">are particularly salient in contexts of high inequality and modest </w:t>
      </w:r>
      <w:r w:rsidR="00206959" w:rsidRPr="00D84938">
        <w:t xml:space="preserve">public </w:t>
      </w:r>
      <w:r w:rsidR="003B0832" w:rsidRPr="00D84938">
        <w:t>provision</w:t>
      </w:r>
      <w:r w:rsidR="00206959" w:rsidRPr="00D84938">
        <w:t xml:space="preserve"> of welfare</w:t>
      </w:r>
      <w:r w:rsidR="005D6B6B">
        <w:t>,</w:t>
      </w:r>
      <w:r w:rsidR="00206959" w:rsidRPr="00D84938">
        <w:t xml:space="preserve"> </w:t>
      </w:r>
      <w:r w:rsidR="00300FC8" w:rsidRPr="00D84938">
        <w:t xml:space="preserve">where </w:t>
      </w:r>
      <w:r w:rsidR="00295573" w:rsidRPr="00D84938">
        <w:t xml:space="preserve">the capacity of </w:t>
      </w:r>
      <w:r w:rsidR="00AB2163" w:rsidRPr="00D84938">
        <w:t>citizens</w:t>
      </w:r>
      <w:r w:rsidR="00295573" w:rsidRPr="00D84938">
        <w:t xml:space="preserve"> to </w:t>
      </w:r>
      <w:r w:rsidR="005B719E" w:rsidRPr="00D84938">
        <w:t xml:space="preserve">contribute or pay </w:t>
      </w:r>
      <w:r w:rsidR="00295573" w:rsidRPr="00D84938">
        <w:t xml:space="preserve">largely </w:t>
      </w:r>
      <w:r w:rsidR="00AB2163" w:rsidRPr="00D84938">
        <w:t>constrains</w:t>
      </w:r>
      <w:r w:rsidR="00295573" w:rsidRPr="00D84938">
        <w:t xml:space="preserve"> </w:t>
      </w:r>
      <w:r w:rsidR="00300FC8" w:rsidRPr="00D84938">
        <w:t xml:space="preserve">access to </w:t>
      </w:r>
      <w:r w:rsidR="005B719E" w:rsidRPr="00D84938">
        <w:t xml:space="preserve">welfare </w:t>
      </w:r>
      <w:r w:rsidR="00E32411" w:rsidRPr="00D84938">
        <w:t xml:space="preserve">services </w:t>
      </w:r>
      <w:r w:rsidR="00167C6A" w:rsidRPr="00D84938">
        <w:fldChar w:fldCharType="begin"/>
      </w:r>
      <w:ins w:id="15" w:author="Julio César Iturra Sanhueza" w:date="2025-06-13T15:08:00Z" w16du:dateUtc="2025-06-13T13:08:00Z">
        <w:r w:rsidR="00733667">
          <w:instrText xml:space="preserve"> ADDIN ZOTERO_ITEM CSL_CITATION {"citationID":"X7hOL7E9","properties":{"formattedCitation":"(Immergut &amp; Schneider, 2020; Lindh, 2015; von dem Knesebeck, Vonneilich, &amp; Kim, 2016)","plainCitation":"(Immergut &amp; Schneider, 2020; Lindh, 2015; von dem Knesebeck, Vonneilich, &amp; Kim, 2016)","noteIndex":0},"citationItems":[{"id":16413,"uris":["http://zotero.org/users/5414506/items/MXPRS69Q"],"itemData":{"id":16413,"type":"article-journal","container-title":"Social Science &amp; Medicine","DOI":"10.1016/j.socscimed.2020.113146","ISSN":"02779536","journalAbbreviation":"Social Science &amp; Medicine","language":"en","page":"113146","source":"DOI.org (Crossref)","title":"Is it unfair for the affluent to be able to purchase “better” healthcare? Existential standards and institutional norms in healthcare attitudes across 28 countries","title-short":"Is it unfair for the affluent to be able to purchase “better” healthcare?","volume":"267","author":[{"family":"Immergut","given":"Ellen M."},{"family":"Schneider","given":"Simone M."}],"issued":{"date-parts":[["2020",12]]},"citation-key":"immergut_is_2020"}},{"id":14436,"uris":["http://zotero.org/users/5414506/items/5K857S8L"],"itemData":{"id":14436,"type":"article-journal","abstract":"This article studies how citizens view the appropriateness of market criteria for allocating services commonly associated with social citizenship rights and welfare state responsibility. The article focuses specifically on a potential role for the market in the provision of social services. The relationship between welfare policy institutions, socio-economic class and attitudes is explored by comparing attitudes across 17 countries of the Organisation for Economic Co-operation and Development, using multilevel modelling and data from the 2009 International Social Survey Programme. Results show that public support for market distribution of services is relatively weak in most countries, a result suggesting that public opinion is unlikely to pose a driving force within ongoing processes of welfare marketization. Still, attitudes are found to vary a lot across countries in tandem with between-country variation in welfare policy design. First, aggregate public support for market distribution of services is stronger in countries with more private spending on services. Second, class differences in attitudes are larger in countries with more extensive state-led delivery of services. Together, these results point to the operation of normative feedback-effects flowing from existing welfare policy arrangements. The theoretical arguments and the empirical results presented in this article suggest that future research exploring the relationship between welfare policy and public opinion from a country-comparative perspective is well advised to place greater focus on the market institutions that, to varying extents in different countries, act as complements to the state in the administration of social welfare.","container-title":"Social Policy &amp; Administration","DOI":"10.1111/spol.12105","ISSN":"1467-9515","issue":"7","language":"en","note":"_eprint: https://onlinelibrary.wiley.com/doi/pdf/10.1111/spol.12105","page":"887-910","source":"Wiley Online Library","title":"Public Opinion against Markets? Attitudes towards Market Distribution of Social Services – A Comparison of 17 Countries","title-short":"Public Opinion against Markets?","volume":"49","author":[{"family":"Lindh","given":"Arvid"}],"issued":{"date-parts":[["2015"]]},"citation-key":"lindh_public_2015"}},{"id":16653,"uris":["http://zotero.org/users/5414506/items/RC5IGP9I"],"itemData":{"id":16653,"type":"article-journal","abstract":"In this article we focus on the following aims: (1) to analyze national and welfare state variations in the public perception of income-related health care inequalities, (2) to analyze associations of sociodemographic, socioeconomic, health-related, and health care factors with the perception of health care inequalities.","container-title":"International Journal for Equity in Health","DOI":"10.1186/s12939-016-0350-8","ISSN":"1475-9276","issue":"1","journalAbbreviation":"Int J Equity Health","language":"en","page":"61","source":"Springer Link","title":"Are health care inequalities unfair? A study on public attitudes in 23 countries","title-short":"Are health care inequalities unfair?","volume":"15","author":[{"family":"Knesebeck","given":"Olaf","non-dropping-particle":"von dem"},{"family":"Vonneilich","given":"Nico"},{"family":"Kim","given":"Tae Jun"}],"issued":{"date-parts":[["2016",4,11]]},"citation-key":"von_dem_knesebeck_are_2016"}}],"schema":"https://github.com/citation-style-language/schema/raw/master/csl-citation.json"} </w:instrText>
        </w:r>
      </w:ins>
      <w:del w:id="16" w:author="Julio César Iturra Sanhueza" w:date="2025-06-13T15:08:00Z" w16du:dateUtc="2025-06-13T13:08:00Z">
        <w:r w:rsidR="00351642" w:rsidRPr="00D84938" w:rsidDel="00733667">
          <w:delInstrText xml:space="preserve"> ADDIN ZOTERO_ITEM CSL_CITATION {"citationID":"X7hOL7E9","properties":{"formattedCitation":"(Immergut &amp; Schneider, 2020; Lindh, 2015; von dem Knesebeck, Vonneilich, &amp; Kim, 2016)","plainCitation":"(Immergut &amp; Schneider, 2020; Lindh, 2015; von dem Knesebeck, Vonneilich, &amp; Kim, 2016)","noteIndex":0},"citationItems":[{"id":13033,"uris":["http://zotero.org/users/5414506/items/MXPRS69Q"],"itemData":{"id":13033,"type":"article-journal","container-title":"Social Science &amp; Medicine","DOI":"10.1016/j.socscimed.2020.113146","ISSN":"02779536","journalAbbreviation":"Social Science &amp; Medicine","language":"en","page":"113146","source":"DOI.org (Crossref)","title":"Is it unfair for the affluent to be able to purchase “better” healthcare? Existential standards and institutional norms in healthcare attitudes across 28 countries","title-short":"Is it unfair for the affluent to be able to purchase “better” healthcare?","volume":"267","author":[{"family":"Immergut","given":"Ellen M."},{"family":"Schneider","given":"Simone M."}],"issued":{"date-parts":[["2020",12]]},"citation-key":"immergut_it_2020"}},{"id":600,"uris":["http://zotero.org/users/5414506/items/5K857S8L"],"itemData":{"id":600,"type":"article-journal","abstract":"This article studies how citizens view the appropriateness of market criteria for allocating services commonly associated with social citizenship rights and welfare state responsibility. The article focuses specifically on a potential role for the market in the provision of social services. The relationship between welfare policy institutions, socio-economic class and attitudes is explored by comparing attitudes across 17 countries of the Organisation for Economic Co-operation and Development, using multilevel modelling and data from the 2009 International Social Survey Programme. Results show that public support for market distribution of services is relatively weak in most countries, a result suggesting that public opinion is unlikely to pose a driving force within ongoing processes of welfare marketization. Still, attitudes are found to vary a lot across countries in tandem with between-country variation in welfare policy design. First, aggregate public support for market distribution of services is stronger in countries with more private spending on services. Second, class differences in attitudes are larger in countries with more extensive state-led delivery of services. Together, these results point to the operation of normative feedback-effects flowing from existing welfare policy arrangements. The theoretical arguments and the empirical results presented in this article suggest that future research exploring the relationship between welfare policy and public opinion from a country-comparative perspective is well advised to place greater focus on the market institutions that, to varying extents in different countries, act as complements to the state in the administration of social welfare.","container-title":"Social Policy &amp; Administration","DOI":"10.1111/spol.12105","ISSN":"1467-9515","issue":"7","language":"en","note":"_eprint: https://onlinelibrary.wiley.com/doi/pdf/10.1111/spol.12105","page":"887-910","source":"Wiley Online Library","title":"Public Opinion against Markets? Attitudes towards Market Distribution of Social Services – A Comparison of 17 Countries","title-short":"Public Opinion against Markets?","volume":"49","author":[{"family":"Lindh","given":"Arvid"}],"issued":{"date-parts":[["2015"]]},"citation-key":"lindh_public_2015"}},{"id":13201,"uris":["http://zotero.org/users/5414506/items/RC5IGP9I"],"itemData":{"id":13201,"type":"article-journal","abstract":"In this article we focus on the following aims: (1) to analyze national and welfare state variations in the public perception of income-related health care inequalities, (2) to analyze associations of sociodemographic, socioeconomic, health-related, and health care factors with the perception of health care inequalities.","container-title":"International Journal for Equity in Health","DOI":"10.1186/s12939-016-0350-8","ISSN":"1475-9276","issue":"1","journalAbbreviation":"Int J Equity Health","language":"en","page":"61","source":"Springer Link","title":"Are health care inequalities unfair? A study on public attitudes in 23 countries","title-short":"Are health care inequalities unfair?","volume":"15","author":[{"family":"Knesebeck","given":"Olaf","non-dropping-particle":"von dem"},{"family":"Vonneilich","given":"Nico"},{"family":"Kim","given":"Tae Jun"}],"issued":{"date-parts":[["2016",4,11]]},"citation-key":"vondemknesebeck_are_2016"}}],"schema":"https://github.com/citation-style-language/schema/raw/master/csl-citation.json"} </w:delInstrText>
        </w:r>
      </w:del>
      <w:r w:rsidR="00167C6A" w:rsidRPr="00D84938">
        <w:fldChar w:fldCharType="separate"/>
      </w:r>
      <w:r w:rsidR="00760572" w:rsidRPr="00D84938">
        <w:t>(Immergut &amp; Schneider, 2020; Lindh, 2015; von dem Knesebeck, Vonneilich, &amp; Kim, 2016)</w:t>
      </w:r>
      <w:r w:rsidR="00167C6A" w:rsidRPr="00D84938">
        <w:fldChar w:fldCharType="end"/>
      </w:r>
      <w:r w:rsidR="0009328D" w:rsidRPr="00D84938">
        <w:t>.</w:t>
      </w:r>
      <w:r w:rsidR="00C5281D" w:rsidRPr="00D84938">
        <w:t xml:space="preserve"> Under these circumstances, </w:t>
      </w:r>
      <w:r w:rsidR="00ED5202" w:rsidRPr="00D84938">
        <w:t>individuals in structurally advantaged positions in the labor market tend to be more supportive of market justice principles</w:t>
      </w:r>
      <w:r w:rsidR="0097743D" w:rsidRPr="00D84938">
        <w:t xml:space="preserve"> </w:t>
      </w:r>
      <w:r w:rsidR="005F4EDF" w:rsidRPr="00D84938">
        <w:t>compared</w:t>
      </w:r>
      <w:r w:rsidR="0097743D" w:rsidRPr="00D84938">
        <w:t xml:space="preserve"> to those in occupations </w:t>
      </w:r>
      <w:r w:rsidR="00C45440" w:rsidRPr="00D84938">
        <w:t>with</w:t>
      </w:r>
      <w:r w:rsidR="006B250A" w:rsidRPr="00D84938">
        <w:t xml:space="preserve"> greater labor market risk</w:t>
      </w:r>
      <w:r w:rsidR="001F070D" w:rsidRPr="00D84938">
        <w:t xml:space="preserve">, </w:t>
      </w:r>
      <w:r w:rsidR="006F49E7" w:rsidRPr="00D84938">
        <w:t>low-demanded</w:t>
      </w:r>
      <w:r w:rsidR="0097743D" w:rsidRPr="00D84938">
        <w:t xml:space="preserve"> skills</w:t>
      </w:r>
      <w:r w:rsidR="00997982" w:rsidRPr="00D84938">
        <w:t>,</w:t>
      </w:r>
      <w:r w:rsidR="0097743D" w:rsidRPr="00D84938">
        <w:t xml:space="preserve"> and </w:t>
      </w:r>
      <w:r w:rsidR="009D4DDD" w:rsidRPr="00D84938">
        <w:t>lower income</w:t>
      </w:r>
      <w:r w:rsidR="009C2178" w:rsidRPr="00D84938">
        <w:t xml:space="preserve"> </w:t>
      </w:r>
      <w:r w:rsidR="00760572" w:rsidRPr="00D84938">
        <w:fldChar w:fldCharType="begin"/>
      </w:r>
      <w:ins w:id="17" w:author="Julio César Iturra Sanhueza" w:date="2025-06-13T15:08:00Z" w16du:dateUtc="2025-06-13T13:08:00Z">
        <w:r w:rsidR="00733667">
          <w:instrText xml:space="preserve"> ADDIN ZOTERO_ITEM CSL_CITATION {"citationID":"gF4aDXHf","properties":{"formattedCitation":"(Castillo, Salgado, Carrasco, &amp; Laffert, 2024; Lee &amp; Stacey, 2023)","plainCitation":"(Castillo, Salgado, Carrasco, &amp; Laffert, 2024; Lee &amp; Stacey, 2023)","noteIndex":0},"citationItems":[{"id":16787,"uris":["http://zotero.org/users/5414506/items/ZYS3I7T7"],"itemData":{"id":16787,"type":"article-journal","abstract":"Previous research has shown that schools often justify student performance differences using meritocratic ideals. One potential consequence of such ideals is the legitimization of outcome inequalities across various spheres, including those traditionally associated with equality and redistribution. In this study, we argue that the promotion of meritocratic values during school age can shape students’ beliefs about meritocracy and influence their views on market-based access to health, pensions, and education. Using data from the 2017 National Study of Civic Education in Chile, which includes 5047 eighth-grade students from 231 schools, we estimated a series of multilevel models (lme4 library, R version 4.1.3) to test our hypotheses. Our findings show that a significant proportion of Chilean students agree with market justice principles—more so than adults. Most students endorse meritocratic views, particularly the notion that effort should be rewarded, which strongly correlates with market justice preferences: students who believe in meritocracy are more likely to justify inequalities based on financial capacity. At the school level, market justice preferences are higher in high-status schools but lower in schools with higher academic achievement. Furthermore, the conditional influence of meritocratic beliefs diminishes in schools with higher socioeconomic status and performance levels. These results suggest that the association between meritocratic beliefs and market justice preferences is already established at school age and is shaped by the school environment.","container-title":"Societies","DOI":"10.3390/soc14110214","ISSN":"2075-4698","issue":"11","language":"en","license":"http://creativecommons.org/licenses/by/3.0/","note":"number: 11\npublisher: Multidisciplinary Digital Publishing Institute","page":"214","source":"www.mdpi.com","title":"The Socialization of Meritocracy and Market Justice Preferences at School","volume":"14","author":[{"family":"Castillo","given":"Juan Carlos"},{"family":"Salgado","given":"Mauricio"},{"family":"Carrasco","given":"Kevin"},{"family":"Laffert","given":"Andreas"}],"issued":{"date-parts":[["2024",11]]},"citation-key":"castillo_socialization_2024"}},{"id":16767,"uris":["http://zotero.org/users/5414506/items/P3DBATME"],"itemData":{"id":16767,"type":"article-journal","abstract":"Income-based educational inequality is a global issue. In Australia, schools in the relatively large private sector charge a range of fees, with public schools also exhibiting considerable income differences. Using a nationally representative sample in the Australian Survey of Social Attitudes, we examined the public's fairness perceptions of income-based educational inequality and how their fairness perceptions are related to self-interest (particularly regarding social class) and ideological orientations. We found that people hold diverse views about the fairness of income-based educational inequality and that the number of people who perceived it as unfair was almost double the number of those who perceived it as fair. Respondents categorised as upper/upper-middle-class were, however, more likely to perceive income-based educational inequality as fair, while agreement with government responsibility for economic well-being was associated with a negative view of income-based educational inequality. Implications of these findings for the promotion of socially just and equitable education are discussed.","container-title":"Australian Journal of Social Issues","DOI":"10.1002/ajs4.321","ISSN":"1839-4655","issue":"n/a","language":"en","license":"© 2024 The Authors. Australian Journal of Social Issues published by John Wiley &amp; Sons Australia, Ltd on behalf of Australian Social Policy Association.","note":"_eprint: https://onlinelibrary.wiley.com/doi/pdf/10.1002/ajs4.321","page":"1–22","source":"Wiley Online Library","title":"Fairness perceptions of income-based educational inequality: The impact of social class and ideological orientations","title-short":"Fairness perceptions of income-based educational inequality","volume":"00","author":[{"family":"Lee","given":"Jung-Sook"},{"family":"Stacey","given":"Meghan"}],"issued":{"date-parts":[["2023"]]},"citation-key":"lee_fairness_2023"}}],"schema":"https://github.com/citation-style-language/schema/raw/master/csl-citation.json"} </w:instrText>
        </w:r>
      </w:ins>
      <w:del w:id="18" w:author="Julio César Iturra Sanhueza" w:date="2025-06-13T15:08:00Z" w16du:dateUtc="2025-06-13T13:08:00Z">
        <w:r w:rsidR="00351642" w:rsidRPr="00D84938" w:rsidDel="00733667">
          <w:delInstrText xml:space="preserve"> ADDIN ZOTERO_ITEM CSL_CITATION {"citationID":"gF4aDXHf","properties":{"formattedCitation":"(Castillo, Salgado, Carrasco, &amp; Laffert, 2024; Lee &amp; Stacey, 2023)","plainCitation":"(Castillo, Salgado, Carrasco, &amp; Laffert, 2024; Lee &amp; Stacey, 2023)","noteIndex":0},"citationItems":[{"id":13346,"uris":["http://zotero.org/users/5414506/items/ZYS3I7T7"],"itemData":{"id":13346,"type":"article-journal","abstract":"Previous research has shown that schools often justify student performance differences using meritocratic ideals. One potential consequence of such ideals is the legitimization of outcome inequalities across various spheres, including those traditionally associated with equality and redistribution. In this study, we argue that the promotion of meritocratic values during school age can shape students’ beliefs about meritocracy and influence their views on market-based access to health, pensions, and education. Using data from the 2017 National Study of Civic Education in Chile, which includes 5047 eighth-grade students from 231 schools, we estimated a series of multilevel models (lme4 library, R version 4.1.3) to test our hypotheses. Our findings show that a significant proportion of Chilean students agree with market justice principles—more so than adults. Most students endorse meritocratic views, particularly the notion that effort should be rewarded, which strongly correlates with market justice preferences: students who believe in meritocracy are more likely to justify inequalities based on financial capacity. At the school level, market justice preferences are higher in high-status schools but lower in schools with higher academic achievement. Furthermore, the conditional influence of meritocratic beliefs diminishes in schools with higher socioeconomic status and performance levels. These results suggest that the association between meritocratic beliefs and market justice preferences is already established at school age and is shaped by the school environment.","container-title":"Societies","DOI":"10.3390/soc14110214","ISSN":"2075-4698","issue":"11","language":"en","license":"http://creativecommons.org/licenses/by/3.0/","note":"number: 11\npublisher: Multidisciplinary Digital Publishing Institute","page":"214","source":"www.mdpi.com","title":"The Socialization of Meritocracy and Market Justice Preferences at School","volume":"14","author":[{"family":"Castillo","given":"Juan Carlos"},{"family":"Salgado","given":"Mauricio"},{"family":"Carrasco","given":"Kevin"},{"family":"Laffert","given":"Andreas"}],"issued":{"date-parts":[["2024",11]]},"citation-key":"castillo_socialization_2024"}},{"id":13329,"uris":["http://zotero.org/users/5414506/items/P3DBATME"],"itemData":{"id":13329,"type":"article-journal","abstract":"Income-based educational inequality is a global issue. In Australia, schools in the relatively large private sector charge a range of fees, with public schools also exhibiting considerable income differences. Using a nationally representative sample in the Australian Survey of Social Attitudes, we examined the public's fairness perceptions of income-based educational inequality and how their fairness perceptions are related to self-interest (particularly regarding social class) and ideological orientations. We found that people hold diverse views about the fairness of income-based educational inequality and that the number of people who perceived it as unfair was almost double the number of those who perceived it as fair. Respondents categorised as upper/upper-middle-class were, however, more likely to perceive income-based educational inequality as fair, while agreement with government responsibility for economic well-being was associated with a negative view of income-based educational inequality. Implications of these findings for the promotion of socially just and equitable education are discussed.","container-title":"Australian Journal of Social Issues","DOI":"10.1002/ajs4.321","ISSN":"1839-4655","issue":"n/a","language":"en","license":"© 2024 The Authors. Australian Journal of Social Issues published by John Wiley &amp; Sons Australia, Ltd on behalf of Australian Social Policy Association.","note":"_eprint: https://onlinelibrary.wiley.com/doi/pdf/10.1002/ajs4.321","page":"1–22","source":"Wiley Online Library","title":"Fairness perceptions of income-based educational inequality: The impact of social class and ideological orientations","title-short":"Fairness perceptions of income-based educational inequality","volume":"00","author":[{"family":"Lee","given":"Jung-Sook"},{"family":"Stacey","given":"Meghan"}],"issued":{"date-parts":[["2023"]]},"citation-key":"lee_fairness_2023"}}],"schema":"https://github.com/citation-style-language/schema/raw/master/csl-citation.json"} </w:delInstrText>
        </w:r>
      </w:del>
      <w:r w:rsidR="00760572" w:rsidRPr="00D84938">
        <w:fldChar w:fldCharType="separate"/>
      </w:r>
      <w:r w:rsidR="00760572" w:rsidRPr="00D84938">
        <w:t>(Castillo, Salgado, Carrasco, &amp; Laffert, 2024; Lee &amp; Stacey, 2023)</w:t>
      </w:r>
      <w:r w:rsidR="00760572" w:rsidRPr="00D84938">
        <w:fldChar w:fldCharType="end"/>
      </w:r>
      <w:r w:rsidR="00997982" w:rsidRPr="00D84938">
        <w:t>.</w:t>
      </w:r>
      <w:r w:rsidR="006F49E7" w:rsidRPr="00D84938">
        <w:t xml:space="preserve"> </w:t>
      </w:r>
      <w:r w:rsidR="005D289A" w:rsidRPr="00D84938">
        <w:t xml:space="preserve"> </w:t>
      </w:r>
    </w:p>
    <w:p w14:paraId="14B0D06E" w14:textId="77777777" w:rsidR="003A71D5" w:rsidRDefault="00390455" w:rsidP="00300FC8">
      <w:r w:rsidRPr="00D84938">
        <w:t>Using longitudinal data from the Chilean Longitudinal Social Survey (ELSOC, 2016–2023</w:t>
      </w:r>
      <w:r w:rsidR="00303215">
        <w:t>, three waves</w:t>
      </w:r>
      <w:r w:rsidRPr="00D84938">
        <w:t>)</w:t>
      </w:r>
      <w:r w:rsidR="006E2DCB">
        <w:t>,</w:t>
      </w:r>
      <w:r w:rsidRPr="00D84938">
        <w:t xml:space="preserve"> t</w:t>
      </w:r>
      <w:r w:rsidR="006F7BFA" w:rsidRPr="00D84938">
        <w:t xml:space="preserve">his paper </w:t>
      </w:r>
      <w:r w:rsidRPr="00D84938">
        <w:t>aims to scrutinize</w:t>
      </w:r>
      <w:r w:rsidR="006F7BFA" w:rsidRPr="00D84938">
        <w:t xml:space="preserve"> how changes in </w:t>
      </w:r>
      <w:r w:rsidR="00495609" w:rsidRPr="00D84938">
        <w:t xml:space="preserve">the </w:t>
      </w:r>
      <w:r w:rsidR="006F7BFA" w:rsidRPr="00D84938">
        <w:t xml:space="preserve">socioeconomic </w:t>
      </w:r>
      <w:r w:rsidR="004175C4">
        <w:t xml:space="preserve">composition of social </w:t>
      </w:r>
      <w:r w:rsidR="00373ACA" w:rsidRPr="00D84938">
        <w:t>network</w:t>
      </w:r>
      <w:r w:rsidR="004175C4">
        <w:t>s</w:t>
      </w:r>
      <w:r w:rsidR="00373ACA" w:rsidRPr="00D84938">
        <w:t xml:space="preserve"> </w:t>
      </w:r>
      <w:r w:rsidR="006F7BFA" w:rsidRPr="00D84938">
        <w:t xml:space="preserve">affect </w:t>
      </w:r>
      <w:r w:rsidR="00373ACA" w:rsidRPr="00D84938">
        <w:t xml:space="preserve">changes in </w:t>
      </w:r>
      <w:r w:rsidR="006F7BFA" w:rsidRPr="00D84938">
        <w:t xml:space="preserve">support for market justice principles in Chile. </w:t>
      </w:r>
      <w:r w:rsidR="00373ACA" w:rsidRPr="00D84938">
        <w:t xml:space="preserve">Thus, </w:t>
      </w:r>
      <w:r w:rsidR="006F7BFA" w:rsidRPr="00D84938">
        <w:t>I hypothesize that positive cha</w:t>
      </w:r>
      <w:r w:rsidRPr="00D84938">
        <w:t>nges in</w:t>
      </w:r>
      <w:r w:rsidR="006F7BFA" w:rsidRPr="00D84938">
        <w:t xml:space="preserve"> network diversity</w:t>
      </w:r>
      <w:r w:rsidRPr="00D84938">
        <w:t xml:space="preserve"> will reduce support for market justice principles in the provision of social welfare</w:t>
      </w:r>
      <w:r w:rsidR="006F7BFA" w:rsidRPr="00D84938">
        <w:t xml:space="preserve">. </w:t>
      </w:r>
      <w:r w:rsidR="00CE21D8" w:rsidRPr="00D84938">
        <w:t>D</w:t>
      </w:r>
      <w:r w:rsidR="00120D40" w:rsidRPr="00D84938">
        <w:t xml:space="preserve">espite being one of Latin America’s more prosperous nations, </w:t>
      </w:r>
      <w:r w:rsidR="00CE21D8" w:rsidRPr="00D84938">
        <w:t xml:space="preserve">Chile </w:t>
      </w:r>
      <w:r w:rsidR="00E05965" w:rsidRPr="00D84938">
        <w:t>has</w:t>
      </w:r>
      <w:r w:rsidR="00CE21D8" w:rsidRPr="00D84938">
        <w:t xml:space="preserve"> one of the highest levels of economic inequality </w:t>
      </w:r>
      <w:r w:rsidR="009E495D" w:rsidRPr="00D84938">
        <w:t>in</w:t>
      </w:r>
      <w:r w:rsidR="00CE21D8" w:rsidRPr="00D84938">
        <w:t xml:space="preserve"> the region</w:t>
      </w:r>
      <w:r w:rsidR="009E495D" w:rsidRPr="00D84938">
        <w:t>. At the same time, the institutional architecture of the social policy regime in Chile is characterized as a</w:t>
      </w:r>
      <w:r w:rsidR="00120D40" w:rsidRPr="00D84938">
        <w:t xml:space="preserve"> welfare model heavily reliant on private provision.</w:t>
      </w:r>
      <w:r w:rsidR="00E32AB6" w:rsidRPr="00D84938">
        <w:t xml:space="preserve"> </w:t>
      </w:r>
    </w:p>
    <w:p w14:paraId="3B8E2DE3" w14:textId="25DFC5B7" w:rsidR="00495609" w:rsidRPr="00D84938" w:rsidRDefault="002740CE" w:rsidP="00300FC8">
      <w:r>
        <w:t>[Combine</w:t>
      </w:r>
      <w:r w:rsidR="003A71D5">
        <w:t xml:space="preserve"> with the next</w:t>
      </w:r>
      <w:r>
        <w:t>]</w:t>
      </w:r>
    </w:p>
    <w:p w14:paraId="7DA118CC" w14:textId="7ECE2C5D" w:rsidR="009C2BB4" w:rsidRPr="00011CFC" w:rsidRDefault="009C2BB4" w:rsidP="00300FC8">
      <w:pPr>
        <w:rPr>
          <w:highlight w:val="yellow"/>
        </w:rPr>
      </w:pPr>
      <w:r w:rsidRPr="00D84938">
        <w:t xml:space="preserve">Against this backdrop, </w:t>
      </w:r>
      <w:r w:rsidR="00796333" w:rsidRPr="00D84938">
        <w:t>the main question of this paper is</w:t>
      </w:r>
      <w:r w:rsidRPr="00011CFC">
        <w:rPr>
          <w:highlight w:val="yellow"/>
        </w:rPr>
        <w:t xml:space="preserve">: to what extent do individual changes </w:t>
      </w:r>
      <w:r w:rsidR="00E32AB6" w:rsidRPr="00011CFC">
        <w:rPr>
          <w:highlight w:val="yellow"/>
        </w:rPr>
        <w:t xml:space="preserve">in </w:t>
      </w:r>
      <w:r w:rsidR="00011CFC">
        <w:rPr>
          <w:highlight w:val="yellow"/>
        </w:rPr>
        <w:t>the socioeconomic composition of social networks</w:t>
      </w:r>
      <w:r w:rsidR="00EE5B4A" w:rsidRPr="00011CFC">
        <w:rPr>
          <w:highlight w:val="yellow"/>
        </w:rPr>
        <w:t xml:space="preserve"> </w:t>
      </w:r>
      <w:r w:rsidR="001F24B5">
        <w:rPr>
          <w:highlight w:val="yellow"/>
        </w:rPr>
        <w:t xml:space="preserve">affect </w:t>
      </w:r>
      <w:r w:rsidR="001F24B5" w:rsidRPr="001F24B5">
        <w:rPr>
          <w:highlight w:val="yellow"/>
        </w:rPr>
        <w:t xml:space="preserve">preferences for </w:t>
      </w:r>
      <w:r w:rsidR="001F24B5" w:rsidRPr="001F24B5">
        <w:rPr>
          <w:highlight w:val="yellow"/>
        </w:rPr>
        <w:lastRenderedPageBreak/>
        <w:t>market-based welfare provision</w:t>
      </w:r>
      <w:r w:rsidRPr="00011CFC">
        <w:rPr>
          <w:highlight w:val="yellow"/>
        </w:rPr>
        <w:t>?</w:t>
      </w:r>
      <w:r w:rsidRPr="00D84938">
        <w:t xml:space="preserve"> </w:t>
      </w:r>
      <w:r w:rsidR="00EF6B34" w:rsidRPr="00D84938">
        <w:t xml:space="preserve">This study contributes to the literature by providing evidence from </w:t>
      </w:r>
      <w:r w:rsidR="008E5135" w:rsidRPr="00D84938">
        <w:t xml:space="preserve">a </w:t>
      </w:r>
      <w:r w:rsidR="00581BC7" w:rsidRPr="00D84938">
        <w:t>Latin American</w:t>
      </w:r>
      <w:r w:rsidR="008E5135" w:rsidRPr="00D84938">
        <w:t xml:space="preserve"> </w:t>
      </w:r>
      <w:r w:rsidR="00EE5B4A" w:rsidRPr="00D84938">
        <w:t>developing</w:t>
      </w:r>
      <w:r w:rsidR="00EF6B34" w:rsidRPr="00D84938">
        <w:t xml:space="preserve"> </w:t>
      </w:r>
      <w:r w:rsidR="008E5135" w:rsidRPr="00D84938">
        <w:t>country</w:t>
      </w:r>
      <w:r w:rsidR="00EF6B34" w:rsidRPr="00D84938">
        <w:t xml:space="preserve">, emphasizing how socioeconomic </w:t>
      </w:r>
      <w:r w:rsidR="00FA1E8A" w:rsidRPr="00D84938">
        <w:t xml:space="preserve">changes in </w:t>
      </w:r>
      <w:r w:rsidR="00200B85" w:rsidRPr="00D84938">
        <w:t xml:space="preserve">personal networks </w:t>
      </w:r>
      <w:r w:rsidR="00EF6B34" w:rsidRPr="00D84938">
        <w:t xml:space="preserve">shape </w:t>
      </w:r>
      <w:r w:rsidR="00E96BD9">
        <w:t xml:space="preserve">economic </w:t>
      </w:r>
      <w:r w:rsidR="006601B4" w:rsidRPr="00D84938">
        <w:t>preferences over time</w:t>
      </w:r>
      <w:r w:rsidR="00EF6B34" w:rsidRPr="00D84938">
        <w:t xml:space="preserve">. </w:t>
      </w:r>
    </w:p>
    <w:p w14:paraId="553CCF0A" w14:textId="0F4C6B82" w:rsidR="00DB0401" w:rsidRDefault="00BB5CF8" w:rsidP="00DB0401">
      <w:pPr>
        <w:pStyle w:val="Heading1"/>
      </w:pPr>
      <w:r w:rsidRPr="00D84938">
        <w:t xml:space="preserve">Theoretical views on </w:t>
      </w:r>
      <w:r w:rsidR="009E7221">
        <w:t>structural</w:t>
      </w:r>
      <w:r w:rsidR="006C28A6">
        <w:t xml:space="preserve"> position</w:t>
      </w:r>
      <w:r w:rsidR="00045106">
        <w:t>s</w:t>
      </w:r>
      <w:r w:rsidR="00DB0401">
        <w:t xml:space="preserve">, </w:t>
      </w:r>
      <w:r w:rsidRPr="00D84938">
        <w:t>social networks</w:t>
      </w:r>
      <w:bookmarkStart w:id="19" w:name="_8dx9y4ntxqh" w:colFirst="0" w:colLast="0"/>
      <w:bookmarkEnd w:id="19"/>
      <w:r w:rsidR="00E04E6D">
        <w:t>,</w:t>
      </w:r>
      <w:r w:rsidR="00DB0401">
        <w:t xml:space="preserve"> and market justice preferences</w:t>
      </w:r>
    </w:p>
    <w:p w14:paraId="64248AB6" w14:textId="1029535F" w:rsidR="00DB0401" w:rsidRPr="00D84938" w:rsidRDefault="00DB0401" w:rsidP="00DB0401">
      <w:pPr>
        <w:pStyle w:val="Heading2"/>
      </w:pPr>
      <w:r w:rsidRPr="00D84938">
        <w:t xml:space="preserve">Does time matter? The role of (changes in) individual structural position and networks </w:t>
      </w:r>
      <w:r w:rsidR="002B07C2">
        <w:t>on</w:t>
      </w:r>
      <w:r w:rsidRPr="00D84938">
        <w:t xml:space="preserve"> attitudes towards inequality  </w:t>
      </w:r>
    </w:p>
    <w:p w14:paraId="68EA421B" w14:textId="77777777" w:rsidR="00DB0401" w:rsidRPr="00ED1288" w:rsidRDefault="00DB0401" w:rsidP="007F64F3">
      <w:pPr>
        <w:pStyle w:val="Heading3"/>
      </w:pPr>
      <w:commentRangeStart w:id="20"/>
      <w:r w:rsidRPr="00ED1288">
        <w:t>Socioeconomic status and attitudes toward inequality</w:t>
      </w:r>
      <w:commentRangeEnd w:id="20"/>
      <w:r w:rsidRPr="00ED1288">
        <w:rPr>
          <w:rStyle w:val="CommentReference"/>
          <w:sz w:val="28"/>
          <w:szCs w:val="28"/>
        </w:rPr>
        <w:commentReference w:id="20"/>
      </w:r>
      <w:r w:rsidRPr="00ED1288">
        <w:t xml:space="preserve"> </w:t>
      </w:r>
    </w:p>
    <w:p w14:paraId="7DF6E56A" w14:textId="30B9E213" w:rsidR="00DB0401" w:rsidRPr="00D84938" w:rsidRDefault="00DB0401" w:rsidP="00DB0401">
      <w:r w:rsidRPr="00D84938">
        <w:t xml:space="preserve">Most of the studies point out that individual socioeconomic position is an important predicting factor of </w:t>
      </w:r>
      <w:r w:rsidR="00110FD2">
        <w:t xml:space="preserve">attitudes towards </w:t>
      </w:r>
      <w:ins w:id="21" w:author="Julio César Iturra Sanhueza" w:date="2025-06-13T15:16:00Z" w16du:dateUtc="2025-06-13T13:16:00Z">
        <w:r w:rsidR="00142311">
          <w:t xml:space="preserve">economic </w:t>
        </w:r>
      </w:ins>
      <w:r w:rsidR="00110FD2">
        <w:t>in</w:t>
      </w:r>
      <w:ins w:id="22" w:author="Julio César Iturra Sanhueza" w:date="2025-06-13T15:16:00Z" w16du:dateUtc="2025-06-13T13:16:00Z">
        <w:r w:rsidR="00063F5B">
          <w:t>equality</w:t>
        </w:r>
      </w:ins>
      <w:r w:rsidRPr="00D84938">
        <w:t>. This has been explained mainly – but not exclusively</w:t>
      </w:r>
      <w:r w:rsidR="00723BBB">
        <w:t>,</w:t>
      </w:r>
      <w:r w:rsidRPr="00D84938">
        <w:t xml:space="preserve"> by self-interested motivations on the expected desirability of market-based distributions over state-based redistribution among the socioeconomically advantaged groups </w:t>
      </w:r>
      <w:r w:rsidRPr="00D84938">
        <w:fldChar w:fldCharType="begin"/>
      </w:r>
      <w:ins w:id="23" w:author="Julio César Iturra Sanhueza" w:date="2025-06-13T15:08:00Z" w16du:dateUtc="2025-06-13T13:08:00Z">
        <w:r w:rsidR="00733667">
          <w:instrText xml:space="preserve"> ADDIN ZOTERO_ITEM CSL_CITATION {"citationID":"AWImA6Gx","properties":{"formattedCitation":"(Lindh &amp; McCall, 2020)","plainCitation":"(Lindh &amp; McCall, 2020)","noteIndex":0},"citationItems":[{"id":2293,"uris":["http://zotero.org/users/5414506/items/YIQH4UCN"],"itemData":{"id":2293,"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_class_2020"}}],"schema":"https://github.com/citation-style-language/schema/raw/master/csl-citation.json"} </w:instrText>
        </w:r>
      </w:ins>
      <w:del w:id="24" w:author="Julio César Iturra Sanhueza" w:date="2025-06-13T15:08:00Z" w16du:dateUtc="2025-06-13T13:08:00Z">
        <w:r w:rsidRPr="00D84938" w:rsidDel="00733667">
          <w:delInstrText xml:space="preserve"> ADDIN ZOTERO_ITEM CSL_CITATION {"citationID":"AWImA6Gx","properties":{"formattedCitation":"(Lindh &amp; McCall, 2020)","plainCitation":"(Lindh &amp; McCall, 2020)","noteIndex":0},"citationItems":[{"id":717,"uris":["http://zotero.org/users/5414506/items/YIQH4UCN"],"itemData":{"id":717,"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_class_2020"}}],"schema":"https://github.com/citation-style-language/schema/raw/master/csl-citation.json"} </w:delInstrText>
        </w:r>
      </w:del>
      <w:r w:rsidRPr="00D84938">
        <w:fldChar w:fldCharType="separate"/>
      </w:r>
      <w:r w:rsidRPr="00D84938">
        <w:t>(Lindh &amp; McCall, 2020)</w:t>
      </w:r>
      <w:r w:rsidRPr="00D84938">
        <w:fldChar w:fldCharType="end"/>
      </w:r>
      <w:r w:rsidRPr="00D84938">
        <w:t xml:space="preserve">. </w:t>
      </w:r>
      <w:r>
        <w:t>To this extent, h</w:t>
      </w:r>
      <w:r w:rsidRPr="00D84938">
        <w:t xml:space="preserve">igher-status individuals, with higher educational credentials in better-paying and secure labor market positions, are less likely to challenge market-based distribution, as they justify to a greater extent that access to welfare should be determined by one's ability to pay, compared to those with disadvantaged labor market positions </w:t>
      </w:r>
      <w:r w:rsidRPr="00D84938">
        <w:fldChar w:fldCharType="begin"/>
      </w:r>
      <w:ins w:id="25" w:author="Julio César Iturra Sanhueza" w:date="2025-06-13T15:08:00Z" w16du:dateUtc="2025-06-13T13:08:00Z">
        <w:r w:rsidR="00733667">
          <w:instrText xml:space="preserve"> ADDIN ZOTERO_ITEM CSL_CITATION {"citationID":"YxX3VASA","properties":{"formattedCitation":"(Svallfors, 2007)","plainCitation":"(Svallfors, 2007)","noteIndex":0},"citationItems":[{"id":16494,"uris":["http://zotero.org/users/5414506/items/4IFFF6WH"],"itemData":{"id":16494,"type":"chapter","container-title":"The Political Sociology of the Welfare State","ISBN":"978-0-8047-5435-4","note":"DOI: 10.11126/stanford/9780804754354.003.0006","page":"189-222","publisher":"Stanford University Press","source":"DOI.org (Crossref)","title":"Class and Attitudes to Market Inequality","URL":"https://academic.oup.com/stanford-scholarship-online/book/16833/chapter/174036021","editor":[{"family":"Svallfors","given":"Stefan"}],"author":[{"family":"Svallfors","given":"Stefan"}],"accessed":{"date-parts":[["2024",10,14]]},"issued":{"date-parts":[["2007",6,13]]},"citation-key":"svallfors_class_2007"}}],"schema":"https://github.com/citation-style-language/schema/raw/master/csl-citation.json"} </w:instrText>
        </w:r>
      </w:ins>
      <w:del w:id="26" w:author="Julio César Iturra Sanhueza" w:date="2025-06-13T15:08:00Z" w16du:dateUtc="2025-06-13T13:08:00Z">
        <w:r w:rsidRPr="00D84938" w:rsidDel="00733667">
          <w:delInstrText xml:space="preserve"> ADDIN ZOTERO_ITEM CSL_CITATION {"citationID":"YxX3VASA","properties":{"formattedCitation":"(Svallfors, 2007)","plainCitation":"(Svallfors, 2007)","noteIndex":0},"citationItems":[{"id":13193,"uris":["http://zotero.org/users/5414506/items/4IFFF6WH"],"itemData":{"id":13193,"type":"chapter","container-title":"The Political Sociology of the Welfare State","ISBN":"978-0-8047-5435-4","note":"DOI: 10.11126/stanford/9780804754354.003.0006","page":"189-222","publisher":"Stanford University Press","source":"DOI.org (Crossref)","title":"Class and Attitudes to Market Inequality","URL":"https://academic.oup.com/stanford-scholarship-online/book/16833/chapter/174036021","editor":[{"family":"Svallfors","given":"Stefan"}],"author":[{"family":"Svallfors","given":"Stefan"}],"accessed":{"date-parts":[["2024",10,14]]},"issued":{"date-parts":[["2007",6,13]]},"citation-key":"svallfors_class_2007"}}],"schema":"https://github.com/citation-style-language/schema/raw/master/csl-citation.json"} </w:delInstrText>
        </w:r>
      </w:del>
      <w:r w:rsidRPr="00D84938">
        <w:fldChar w:fldCharType="separate"/>
      </w:r>
      <w:r w:rsidRPr="00D84938">
        <w:t>(Svallfors, 2007)</w:t>
      </w:r>
      <w:r w:rsidRPr="00D84938">
        <w:fldChar w:fldCharType="end"/>
      </w:r>
      <w:r w:rsidRPr="00D84938">
        <w:t>.</w:t>
      </w:r>
    </w:p>
    <w:p w14:paraId="5F885CDC" w14:textId="111A7C78" w:rsidR="00D7641D" w:rsidRPr="00D84938" w:rsidRDefault="00DB0401" w:rsidP="00DB0401">
      <w:r w:rsidRPr="00D84938">
        <w:t xml:space="preserve">Empirically, it has been consistently demonstrated that those in socioeconomically advantaged positions endorse the idea that those with higher incomes should be able to pay more for better social services in the domains of education </w:t>
      </w:r>
      <w:r w:rsidRPr="00D84938">
        <w:fldChar w:fldCharType="begin"/>
      </w:r>
      <w:ins w:id="27" w:author="Julio César Iturra Sanhueza" w:date="2025-06-13T15:08:00Z" w16du:dateUtc="2025-06-13T13:08:00Z">
        <w:r w:rsidR="00733667">
          <w:instrText xml:space="preserve"> ADDIN ZOTERO_ITEM CSL_CITATION {"citationID":"QwGX50FH","properties":{"formattedCitation":"(Lee &amp; Stacey, 2023)","plainCitation":"(Lee &amp; Stacey, 2023)","noteIndex":0},"citationItems":[{"id":16767,"uris":["http://zotero.org/users/5414506/items/P3DBATME"],"itemData":{"id":16767,"type":"article-journal","abstract":"Income-based educational inequality is a global issue. In Australia, schools in the relatively large private sector charge a range of fees, with public schools also exhibiting considerable income differences. Using a nationally representative sample in the Australian Survey of Social Attitudes, we examined the public's fairness perceptions of income-based educational inequality and how their fairness perceptions are related to self-interest (particularly regarding social class) and ideological orientations. We found that people hold diverse views about the fairness of income-based educational inequality and that the number of people who perceived it as unfair was almost double the number of those who perceived it as fair. Respondents categorised as upper/upper-middle-class were, however, more likely to perceive income-based educational inequality as fair, while agreement with government responsibility for economic well-being was associated with a negative view of income-based educational inequality. Implications of these findings for the promotion of socially just and equitable education are discussed.","container-title":"Australian Journal of Social Issues","DOI":"10.1002/ajs4.321","ISSN":"1839-4655","issue":"n/a","language":"en","license":"© 2024 The Authors. Australian Journal of Social Issues published by John Wiley &amp; Sons Australia, Ltd on behalf of Australian Social Policy Association.","note":"_eprint: https://onlinelibrary.wiley.com/doi/pdf/10.1002/ajs4.321","page":"1–22","source":"Wiley Online Library","title":"Fairness perceptions of income-based educational inequality: The impact of social class and ideological orientations","title-short":"Fairness perceptions of income-based educational inequality","volume":"00","author":[{"family":"Lee","given":"Jung-Sook"},{"family":"Stacey","given":"Meghan"}],"issued":{"date-parts":[["2023"]]},"citation-key":"lee_fairness_2023"}}],"schema":"https://github.com/citation-style-language/schema/raw/master/csl-citation.json"} </w:instrText>
        </w:r>
      </w:ins>
      <w:del w:id="28" w:author="Julio César Iturra Sanhueza" w:date="2025-06-13T15:08:00Z" w16du:dateUtc="2025-06-13T13:08:00Z">
        <w:r w:rsidRPr="00D84938" w:rsidDel="00733667">
          <w:delInstrText xml:space="preserve"> ADDIN ZOTERO_ITEM CSL_CITATION {"citationID":"QwGX50FH","properties":{"formattedCitation":"(Lee &amp; Stacey, 2023)","plainCitation":"(Lee &amp; Stacey, 2023)","noteIndex":0},"citationItems":[{"id":13329,"uris":["http://zotero.org/users/5414506/items/P3DBATME"],"itemData":{"id":13329,"type":"article-journal","abstract":"Income-based educational inequality is a global issue. In Australia, schools in the relatively large private sector charge a range of fees, with public schools also exhibiting considerable income differences. Using a nationally representative sample in the Australian Survey of Social Attitudes, we examined the public's fairness perceptions of income-based educational inequality and how their fairness perceptions are related to self-interest (particularly regarding social class) and ideological orientations. We found that people hold diverse views about the fairness of income-based educational inequality and that the number of people who perceived it as unfair was almost double the number of those who perceived it as fair. Respondents categorised as upper/upper-middle-class were, however, more likely to perceive income-based educational inequality as fair, while agreement with government responsibility for economic well-being was associated with a negative view of income-based educational inequality. Implications of these findings for the promotion of socially just and equitable education are discussed.","container-title":"Australian Journal of Social Issues","DOI":"10.1002/ajs4.321","ISSN":"1839-4655","issue":"n/a","language":"en","license":"© 2024 The Authors. Australian Journal of Social Issues published by John Wiley &amp; Sons Australia, Ltd on behalf of Australian Social Policy Association.","note":"_eprint: https://onlinelibrary.wiley.com/doi/pdf/10.1002/ajs4.321","page":"1–22","source":"Wiley Online Library","title":"Fairness perceptions of income-based educational inequality: The impact of social class and ideological orientations","title-short":"Fairness perceptions of income-based educational inequality","volume":"00","author":[{"family":"Lee","given":"Jung-Sook"},{"family":"Stacey","given":"Meghan"}],"issued":{"date-parts":[["2023"]]},"citation-key":"lee_fairness_2023"}}],"schema":"https://github.com/citation-style-language/schema/raw/master/csl-citation.json"} </w:delInstrText>
        </w:r>
      </w:del>
      <w:r w:rsidRPr="00D84938">
        <w:fldChar w:fldCharType="separate"/>
      </w:r>
      <w:r w:rsidRPr="00D84938">
        <w:t>(Lee &amp; Stacey, 2023)</w:t>
      </w:r>
      <w:r w:rsidRPr="00D84938">
        <w:fldChar w:fldCharType="end"/>
      </w:r>
      <w:r w:rsidRPr="00D84938">
        <w:t xml:space="preserve">, healthcare </w:t>
      </w:r>
      <w:r w:rsidRPr="00D84938">
        <w:fldChar w:fldCharType="begin"/>
      </w:r>
      <w:ins w:id="29" w:author="Julio César Iturra Sanhueza" w:date="2025-06-13T15:08:00Z" w16du:dateUtc="2025-06-13T13:08:00Z">
        <w:r w:rsidR="00733667">
          <w:instrText xml:space="preserve"> ADDIN ZOTERO_ITEM CSL_CITATION {"citationID":"ycB8glB2","properties":{"formattedCitation":"(Immergut &amp; Schneider, 2020; von dem Knesebeck et al., 2016)","plainCitation":"(Immergut &amp; Schneider, 2020; von dem Knesebeck et al., 2016)","noteIndex":0},"citationItems":[{"id":16413,"uris":["http://zotero.org/users/5414506/items/MXPRS69Q"],"itemData":{"id":16413,"type":"article-journal","container-title":"Social Science &amp; Medicine","DOI":"10.1016/j.socscimed.2020.113146","ISSN":"02779536","journalAbbreviation":"Social Science &amp; Medicine","language":"en","page":"113146","source":"DOI.org (Crossref)","title":"Is it unfair for the affluent to be able to purchase “better” healthcare? Existential standards and institutional norms in healthcare attitudes across 28 countries","title-short":"Is it unfair for the affluent to be able to purchase “better” healthcare?","volume":"267","author":[{"family":"Immergut","given":"Ellen M."},{"family":"Schneider","given":"Simone M."}],"issued":{"date-parts":[["2020",12]]},"citation-key":"immergut_is_2020"}},{"id":16653,"uris":["http://zotero.org/users/5414506/items/RC5IGP9I"],"itemData":{"id":16653,"type":"article-journal","abstract":"In this article we focus on the following aims: (1) to analyze national and welfare state variations in the public perception of income-related health care inequalities, (2) to analyze associations of sociodemographic, socioeconomic, health-related, and health care factors with the perception of health care inequalities.","container-title":"International Journal for Equity in Health","DOI":"10.1186/s12939-016-0350-8","ISSN":"1475-9276","issue":"1","journalAbbreviation":"Int J Equity Health","language":"en","page":"61","source":"Springer Link","title":"Are health care inequalities unfair? A study on public attitudes in 23 countries","title-short":"Are health care inequalities unfair?","volume":"15","author":[{"family":"Knesebeck","given":"Olaf","non-dropping-particle":"von dem"},{"family":"Vonneilich","given":"Nico"},{"family":"Kim","given":"Tae Jun"}],"issued":{"date-parts":[["2016",4,11]]},"citation-key":"von_dem_knesebeck_are_2016"}}],"schema":"https://github.com/citation-style-language/schema/raw/master/csl-citation.json"} </w:instrText>
        </w:r>
      </w:ins>
      <w:del w:id="30" w:author="Julio César Iturra Sanhueza" w:date="2025-06-13T15:08:00Z" w16du:dateUtc="2025-06-13T13:08:00Z">
        <w:r w:rsidRPr="00D84938" w:rsidDel="00733667">
          <w:delInstrText xml:space="preserve"> ADDIN ZOTERO_ITEM CSL_CITATION {"citationID":"ycB8glB2","properties":{"formattedCitation":"(Immergut &amp; Schneider, 2020; von dem Knesebeck et al., 2016)","plainCitation":"(Immergut &amp; Schneider, 2020; von dem Knesebeck et al., 2016)","noteIndex":0},"citationItems":[{"id":13033,"uris":["http://zotero.org/users/5414506/items/MXPRS69Q"],"itemData":{"id":13033,"type":"article-journal","container-title":"Social Science &amp; Medicine","DOI":"10.1016/j.socscimed.2020.113146","ISSN":"02779536","journalAbbreviation":"Social Science &amp; Medicine","language":"en","page":"113146","source":"DOI.org (Crossref)","title":"Is it unfair for the affluent to be able to purchase “better” healthcare? Existential standards and institutional norms in healthcare attitudes across 28 countries","title-short":"Is it unfair for the affluent to be able to purchase “better” healthcare?","volume":"267","author":[{"family":"Immergut","given":"Ellen M."},{"family":"Schneider","given":"Simone M."}],"issued":{"date-parts":[["2020",12]]},"citation-key":"immergut_it_2020"}},{"id":13201,"uris":["http://zotero.org/users/5414506/items/RC5IGP9I"],"itemData":{"id":13201,"type":"article-journal","abstract":"In this article we focus on the following aims: (1) to analyze national and welfare state variations in the public perception of income-related health care inequalities, (2) to analyze associations of sociodemographic, socioeconomic, health-related, and health care factors with the perception of health care inequalities.","container-title":"International Journal for Equity in Health","DOI":"10.1186/s12939-016-0350-8","ISSN":"1475-9276","issue":"1","journalAbbreviation":"Int J Equity Health","language":"en","page":"61","source":"Springer Link","title":"Are health care inequalities unfair? A study on public attitudes in 23 countries","title-short":"Are health care inequalities unfair?","volume":"15","author":[{"family":"Knesebeck","given":"Olaf","non-dropping-particle":"von dem"},{"family":"Vonneilich","given":"Nico"},{"family":"Kim","given":"Tae Jun"}],"issued":{"date-parts":[["2016",4,11]]},"citation-key":"vondemknesebeck_are_2016"}}],"schema":"https://github.com/citation-style-language/schema/raw/master/csl-citation.json"} </w:delInstrText>
        </w:r>
      </w:del>
      <w:r w:rsidRPr="00D84938">
        <w:fldChar w:fldCharType="separate"/>
      </w:r>
      <w:r w:rsidRPr="00D84938">
        <w:t>(Immergut &amp; Schneider, 2020; von dem Knesebeck et al., 2016)</w:t>
      </w:r>
      <w:r w:rsidRPr="00D84938">
        <w:fldChar w:fldCharType="end"/>
      </w:r>
      <w:r w:rsidRPr="00D84938">
        <w:t xml:space="preserve"> and old age pensions </w:t>
      </w:r>
      <w:r w:rsidRPr="00D84938">
        <w:fldChar w:fldCharType="begin"/>
      </w:r>
      <w:ins w:id="31" w:author="Julio César Iturra Sanhueza" w:date="2025-06-13T15:08:00Z" w16du:dateUtc="2025-06-13T13:08:00Z">
        <w:r w:rsidR="00733667">
          <w:instrText xml:space="preserve"> ADDIN ZOTERO_ITEM CSL_CITATION {"citationID":"29sQHKwg","properties":{"formattedCitation":"(Castillo et al., 2024)","plainCitation":"(Castillo et al., 2024)","noteIndex":0},"citationItems":[{"id":16787,"uris":["http://zotero.org/users/5414506/items/ZYS3I7T7"],"itemData":{"id":16787,"type":"article-journal","abstract":"Previous research has shown that schools often justify student performance differences using meritocratic ideals. One potential consequence of such ideals is the legitimization of outcome inequalities across various spheres, including those traditionally associated with equality and redistribution. In this study, we argue that the promotion of meritocratic values during school age can shape students’ beliefs about meritocracy and influence their views on market-based access to health, pensions, and education. Using data from the 2017 National Study of Civic Education in Chile, which includes 5047 eighth-grade students from 231 schools, we estimated a series of multilevel models (lme4 library, R version 4.1.3) to test our hypotheses. Our findings show that a significant proportion of Chilean students agree with market justice principles—more so than adults. Most students endorse meritocratic views, particularly the notion that effort should be rewarded, which strongly correlates with market justice preferences: students who believe in meritocracy are more likely to justify inequalities based on financial capacity. At the school level, market justice preferences are higher in high-status schools but lower in schools with higher academic achievement. Furthermore, the conditional influence of meritocratic beliefs diminishes in schools with higher socioeconomic status and performance levels. These results suggest that the association between meritocratic beliefs and market justice preferences is already established at school age and is shaped by the school environment.","container-title":"Societies","DOI":"10.3390/soc14110214","ISSN":"2075-4698","issue":"11","language":"en","license":"http://creativecommons.org/licenses/by/3.0/","note":"number: 11\npublisher: Multidisciplinary Digital Publishing Institute","page":"214","source":"www.mdpi.com","title":"The Socialization of Meritocracy and Market Justice Preferences at School","volume":"14","author":[{"family":"Castillo","given":"Juan Carlos"},{"family":"Salgado","given":"Mauricio"},{"family":"Carrasco","given":"Kevin"},{"family":"Laffert","given":"Andreas"}],"issued":{"date-parts":[["2024",11]]},"citation-key":"castillo_socialization_2024"}}],"schema":"https://github.com/citation-style-language/schema/raw/master/csl-citation.json"} </w:instrText>
        </w:r>
      </w:ins>
      <w:del w:id="32" w:author="Julio César Iturra Sanhueza" w:date="2025-06-13T15:08:00Z" w16du:dateUtc="2025-06-13T13:08:00Z">
        <w:r w:rsidRPr="00D84938" w:rsidDel="00733667">
          <w:delInstrText xml:space="preserve"> ADDIN ZOTERO_ITEM CSL_CITATION {"citationID":"29sQHKwg","properties":{"formattedCitation":"(Castillo et al., 2024)","plainCitation":"(Castillo et al., 2024)","noteIndex":0},"citationItems":[{"id":13346,"uris":["http://zotero.org/users/5414506/items/ZYS3I7T7"],"itemData":{"id":13346,"type":"article-journal","abstract":"Previous research has shown that schools often justify student performance differences using meritocratic ideals. One potential consequence of such ideals is the legitimization of outcome inequalities across various spheres, including those traditionally associated with equality and redistribution. In this study, we argue that the promotion of meritocratic values during school age can shape students’ beliefs about meritocracy and influence their views on market-based access to health, pensions, and education. Using data from the 2017 National Study of Civic Education in Chile, which includes 5047 eighth-grade students from 231 schools, we estimated a series of multilevel models (lme4 library, R version 4.1.3) to test our hypotheses. Our findings show that a significant proportion of Chilean students agree with market justice principles—more so than adults. Most students endorse meritocratic views, particularly the notion that effort should be rewarded, which strongly correlates with market justice preferences: students who believe in meritocracy are more likely to justify inequalities based on financial capacity. At the school level, market justice preferences are higher in high-status schools but lower in schools with higher academic achievement. Furthermore, the conditional influence of meritocratic beliefs diminishes in schools with higher socioeconomic status and performance levels. These results suggest that the association between meritocratic beliefs and market justice preferences is already established at school age and is shaped by the school environment.","container-title":"Societies","DOI":"10.3390/soc14110214","ISSN":"2075-4698","issue":"11","language":"en","license":"http://creativecommons.org/licenses/by/3.0/","note":"number: 11\npublisher: Multidisciplinary Digital Publishing Institute","page":"214","source":"www.mdpi.com","title":"The Socialization of Meritocracy and Market Justice Preferences at School","volume":"14","author":[{"family":"Castillo","given":"Juan Carlos"},{"family":"Salgado","given":"Mauricio"},{"family":"Carrasco","given":"Kevin"},{"family":"Laffert","given":"Andreas"}],"issued":{"date-parts":[["2024",11]]},"citation-key":"castillo_socialization_2024"}}],"schema":"https://github.com/citation-style-language/schema/raw/master/csl-citation.json"} </w:delInstrText>
        </w:r>
      </w:del>
      <w:r w:rsidRPr="00D84938">
        <w:fldChar w:fldCharType="separate"/>
      </w:r>
      <w:r w:rsidRPr="00D84938">
        <w:t>(Castillo et al., 2024)</w:t>
      </w:r>
      <w:r w:rsidRPr="00D84938">
        <w:fldChar w:fldCharType="end"/>
      </w:r>
      <w:r w:rsidRPr="00D84938">
        <w:t xml:space="preserve">. Similarly, Lindh </w:t>
      </w:r>
      <w:r w:rsidRPr="00D84938">
        <w:fldChar w:fldCharType="begin"/>
      </w:r>
      <w:ins w:id="33" w:author="Julio César Iturra Sanhueza" w:date="2025-06-13T15:08:00Z" w16du:dateUtc="2025-06-13T13:08:00Z">
        <w:r w:rsidR="00733667">
          <w:instrText xml:space="preserve"> ADDIN ZOTERO_ITEM CSL_CITATION {"citationID":"q6GbizjI","properties":{"formattedCitation":"(2015)","plainCitation":"(2015)","noteIndex":0},"citationItems":[{"id":14436,"uris":["http://zotero.org/users/5414506/items/5K857S8L"],"itemData":{"id":14436,"type":"article-journal","abstract":"This article studies how citizens view the appropriateness of market criteria for allocating services commonly associated with social citizenship rights and welfare state responsibility. The article focuses specifically on a potential role for the market in the provision of social services. The relationship between welfare policy institutions, socio-economic class and attitudes is explored by comparing attitudes across 17 countries of the Organisation for Economic Co-operation and Development, using multilevel modelling and data from the 2009 International Social Survey Programme. Results show that public support for market distribution of services is relatively weak in most countries, a result suggesting that public opinion is unlikely to pose a driving force within ongoing processes of welfare marketization. Still, attitudes are found to vary a lot across countries in tandem with between-country variation in welfare policy design. First, aggregate public support for market distribution of services is stronger in countries with more private spending on services. Second, class differences in attitudes are larger in countries with more extensive state-led delivery of services. Together, these results point to the operation of normative feedback-effects flowing from existing welfare policy arrangements. The theoretical arguments and the empirical results presented in this article suggest that future research exploring the relationship between welfare policy and public opinion from a country-comparative perspective is well advised to place greater focus on the market institutions that, to varying extents in different countries, act as complements to the state in the administration of social welfare.","container-title":"Social Policy &amp; Administration","DOI":"10.1111/spol.12105","ISSN":"1467-9515","issue":"7","language":"en","note":"_eprint: https://onlinelibrary.wiley.com/doi/pdf/10.1111/spol.12105","page":"887-910","source":"Wiley Online Library","title":"Public Opinion against Markets? Attitudes towards Market Distribution of Social Services – A Comparison of 17 Countries","title-short":"Public Opinion against Markets?","volume":"49","author":[{"family":"Lindh","given":"Arvid"}],"issued":{"date-parts":[["2015"]]},"citation-key":"lindh_public_2015"},"label":"page","suppress-author":true}],"schema":"https://github.com/citation-style-language/schema/raw/master/csl-citation.json"} </w:instrText>
        </w:r>
      </w:ins>
      <w:del w:id="34" w:author="Julio César Iturra Sanhueza" w:date="2025-06-13T15:08:00Z" w16du:dateUtc="2025-06-13T13:08:00Z">
        <w:r w:rsidRPr="00D84938" w:rsidDel="00733667">
          <w:delInstrText xml:space="preserve"> ADDIN ZOTERO_ITEM CSL_CITATION {"citationID":"q6GbizjI","properties":{"formattedCitation":"(2015)","plainCitation":"(2015)","noteIndex":0},"citationItems":[{"id":600,"uris":["http://zotero.org/users/5414506/items/5K857S8L"],"itemData":{"id":600,"type":"article-journal","abstract":"This article studies how citizens view the appropriateness of market criteria for allocating services commonly associated with social citizenship rights and welfare state responsibility. The article focuses specifically on a potential role for the market in the provision of social services. The relationship between welfare policy institutions, socio-economic class and attitudes is explored by comparing attitudes across 17 countries of the Organisation for Economic Co-operation and Development, using multilevel modelling and data from the 2009 International Social Survey Programme. Results show that public support for market distribution of services is relatively weak in most countries, a result suggesting that public opinion is unlikely to pose a driving force within ongoing processes of welfare marketization. Still, attitudes are found to vary a lot across countries in tandem with between-country variation in welfare policy design. First, aggregate public support for market distribution of services is stronger in countries with more private spending on services. Second, class differences in attitudes are larger in countries with more extensive state-led delivery of services. Together, these results point to the operation of normative feedback-effects flowing from existing welfare policy arrangements. The theoretical arguments and the empirical results presented in this article suggest that future research exploring the relationship between welfare policy and public opinion from a country-comparative perspective is well advised to place greater focus on the market institutions that, to varying extents in different countries, act as complements to the state in the administration of social welfare.","container-title":"Social Policy &amp; Administration","DOI":"10.1111/spol.12105","ISSN":"1467-9515","issue":"7","language":"en","note":"_eprint: https://onlinelibrary.wiley.com/doi/pdf/10.1111/spol.12105","page":"887-910","source":"Wiley Online Library","title":"Public Opinion against Markets? Attitudes towards Market Distribution of Social Services – A Comparison of 17 Countries","title-short":"Public Opinion against Markets?","volume":"49","author":[{"family":"Lindh","given":"Arvid"}],"issued":{"date-parts":[["2015"]]},"citation-key":"lindh_public_2015"},"label":"page","suppress-author":true}],"schema":"https://github.com/citation-style-language/schema/raw/master/csl-citation.json"} </w:delInstrText>
        </w:r>
      </w:del>
      <w:r w:rsidRPr="00D84938">
        <w:fldChar w:fldCharType="separate"/>
      </w:r>
      <w:r w:rsidRPr="00D84938">
        <w:t>(2015)</w:t>
      </w:r>
      <w:r w:rsidRPr="00D84938">
        <w:fldChar w:fldCharType="end"/>
      </w:r>
      <w:r w:rsidRPr="00D84938">
        <w:t xml:space="preserve"> argues that upper-class individuals support market-based social service distribution because they benefit from systems that align with their financial independence, without relying on public support. In contrast, working-class individuals, often dependent on public services, prefer equitable access rather than market-driven systems. Hereby, market-based social insurance and services can be appealing to higher-income individuals as an alternative as they involve no redistribution </w:t>
      </w:r>
      <w:commentRangeStart w:id="35"/>
      <w:r w:rsidRPr="00D84938">
        <w:fldChar w:fldCharType="begin"/>
      </w:r>
      <w:ins w:id="36" w:author="Julio César Iturra Sanhueza" w:date="2025-06-13T15:08:00Z" w16du:dateUtc="2025-06-13T13:08:00Z">
        <w:r w:rsidR="00733667">
          <w:instrText xml:space="preserve"> ADDIN ZOTERO_ITEM CSL_CITATION {"citationID":"4ILB1TfW","properties":{"formattedCitation":"(Busemeyer &amp; Iversen, 2020)","plainCitation":"(Busemeyer &amp; Iversen, 2020)","noteIndex":0},"citationItems":[{"id":15428,"uris":["http://zotero.org/users/5414506/items/W5M3PNGR"],"itemData":{"id":15428,"type":"article-journal","abstract":"Private alternatives to the public provision of welfare state services and benefits have expanded in almost all OECD countries over the past decades. In this paper, we study how this change affects patterns of public support for the welfare state and, in the long term, the political sustainability of solidaristic social policies. Our core argument is that the availability of private alternatives undermines support for public provision of social insurance policies, in particular among the middle and upper-income classes, whose political support is crucial for the political viability of the universalist welfare state regime. We test our theoretical claim empirically with survey data from the ISSP Role of Government module for 20 OECD countries.","container-title":"The Journal of Politics","DOI":"10.1086/706980","ISSN":"0022-3816","issue":"2","note":"publisher: The University of Chicago Press","page":"671-686","source":"journals.uchicago.edu (Atypon)","title":"The Welfare State with Private Alternatives: The Transformation of Popular Support for Social Insurance","title-short":"The Welfare State with Private Alternatives","volume":"82","author":[{"family":"Busemeyer","given":"Marius R."},{"family":"Iversen","given":"Torben"}],"issued":{"date-parts":[["2020",4]]},"citation-key":"busemeyer_welfare_2020"}}],"schema":"https://github.com/citation-style-language/schema/raw/master/csl-citation.json"} </w:instrText>
        </w:r>
      </w:ins>
      <w:del w:id="37" w:author="Julio César Iturra Sanhueza" w:date="2025-06-13T15:08:00Z" w16du:dateUtc="2025-06-13T13:08:00Z">
        <w:r w:rsidRPr="00D84938" w:rsidDel="00733667">
          <w:delInstrText xml:space="preserve"> ADDIN ZOTERO_ITEM CSL_CITATION {"citationID":"4ILB1TfW","properties":{"formattedCitation":"(Busemeyer &amp; Iversen, 2020)","plainCitation":"(Busemeyer &amp; Iversen, 2020)","noteIndex":0},"citationItems":[{"id":11587,"uris":["http://zotero.org/users/5414506/items/W5M3PNGR"],"itemData":{"id":11587,"type":"article-journal","abstract":"Private alternatives to the public provision of welfare state services and benefits have expanded in almost all OECD countries over the past decades. In this paper, we study how this change affects patterns of public support for the welfare state and, in the long term, the political sustainability of solidaristic social policies. Our core argument is that the availability of private alternatives undermines support for public provision of social insurance policies, in particular among the middle and upper-income classes, whose political support is crucial for the political viability of the universalist welfare state regime. We test our theoretical claim empirically with survey data from the ISSP Role of Government module for 20 OECD countries.","container-title":"The Journal of Politics","DOI":"10.1086/706980","ISSN":"0022-3816","issue":"2","note":"publisher: The University of Chicago Press","page":"671-686","source":"journals.uchicago.edu (Atypon)","title":"The Welfare State with Private Alternatives: The Transformation of Popular Support for Social Insurance","title-short":"The Welfare State with Private Alternatives","volume":"82","author":[{"family":"Busemeyer","given":"Marius R."},{"family":"Iversen","given":"Torben"}],"issued":{"date-parts":[["2020",4]]},"citation-key":"busemeyer_welfare_2020"}}],"schema":"https://github.com/citation-style-language/schema/raw/master/csl-citation.json"} </w:delInstrText>
        </w:r>
      </w:del>
      <w:r w:rsidRPr="00D84938">
        <w:fldChar w:fldCharType="separate"/>
      </w:r>
      <w:r w:rsidRPr="00D84938">
        <w:t>(Busemeyer &amp; Iversen, 2020)</w:t>
      </w:r>
      <w:r w:rsidRPr="00D84938">
        <w:fldChar w:fldCharType="end"/>
      </w:r>
      <w:commentRangeEnd w:id="35"/>
      <w:r w:rsidRPr="00D84938">
        <w:rPr>
          <w:rStyle w:val="CommentReference"/>
        </w:rPr>
        <w:commentReference w:id="35"/>
      </w:r>
      <w:r w:rsidRPr="00D84938">
        <w:t xml:space="preserve">. Another argument is that higher-income and educated individuals, who often benefit from market-based distributions, are more likely to view income inequality as fair and merit-based </w:t>
      </w:r>
      <w:r w:rsidRPr="00D84938">
        <w:fldChar w:fldCharType="begin"/>
      </w:r>
      <w:ins w:id="38" w:author="Julio César Iturra Sanhueza" w:date="2025-06-13T15:08:00Z" w16du:dateUtc="2025-06-13T13:08:00Z">
        <w:r w:rsidR="00733667">
          <w:instrText xml:space="preserve"> ADDIN ZOTERO_ITEM CSL_CITATION {"citationID":"tbMYUUXw","properties":{"formattedCitation":"(Kluegel et al., 1999; Svallfors, 2007)","plainCitation":"(Kluegel et al., 1999; Svallfors, 2007)","noteIndex":0},"citationItems":[{"id":16892,"uris":["http://zotero.org/users/5414506/items/2GJZPHXS"],"itemData":{"id":16892,"type":"article-journal","abstract":"This paper examines change in economic justice attitudes in five former communist states (Bulgaria, the Czech Republic, eastern Germany, Hungary, and Russia), using data from opinion surveys conducted in 1991 and 1996. We examine the implications of theory and research concerning the popular legitimation of western capitalism for change in support for ‘market justice’ beliefs and norms among postcommunist publics. Our analyses show: first, that in the Czech Republic and eastern Germany, public opinion is moving closer to market justice as found in western capitalism, but socialist justice remains strong or is increasing in the other three countries; secondly, that in postcommunist countries correlations between support for market justice norms and the perceived fairness of the existing economic order have become stronger over time; and thirdly, that privatesector employment, and retrospective, current and prospective standard-of-living evaluations each shape market justice beliefs and norms. We conclude that (1) theory of the public legitimation of capitalism in the West does apply in postcommunist states; (2) change in market/socialist justice is a function of both collective and individual level factors; and (3) we have entered a second stage of the transition where popular economic justice evaluations are more clearly subject to ‘empirical test’.","container-title":"European Sociological Review","DOI":"10.1093/oxfordjournals.esr.a018263","ISSN":"0266-7215","issue":"3","journalAbbreviation":"European Sociological Review","page":"251-283","source":"Silverchair","title":"The Legitimation of Capitalism in the Postcommunist Transition Public Opinion about Market Justice, 1991—1996","volume":"15","author":[{"family":"Kluegel","given":"James R."},{"family":"Mason","given":"David S."},{"family":"Wegener","given":"Bernd"}],"issued":{"date-parts":[["1999",9,1]]},"citation-key":"kluegel_legitimation_1999"}},{"id":16494,"uris":["http://zotero.org/users/5414506/items/4IFFF6WH"],"itemData":{"id":16494,"type":"chapter","container-title":"The Political Sociology of the Welfare State","ISBN":"978-0-8047-5435-4","note":"DOI: 10.11126/stanford/9780804754354.003.0006","page":"189-222","publisher":"Stanford University Press","source":"DOI.org (Crossref)","title":"Class and Attitudes to Market Inequality","URL":"https://academic.oup.com/stanford-scholarship-online/book/16833/chapter/174036021","editor":[{"family":"Svallfors","given":"Stefan"}],"author":[{"family":"Svallfors","given":"Stefan"}],"accessed":{"date-parts":[["2024",10,14]]},"issued":{"date-parts":[["2007",6,13]]},"citation-key":"svallfors_class_2007"}}],"schema":"https://github.com/citation-style-language/schema/raw/master/csl-citation.json"} </w:instrText>
        </w:r>
      </w:ins>
      <w:del w:id="39" w:author="Julio César Iturra Sanhueza" w:date="2025-06-13T15:08:00Z" w16du:dateUtc="2025-06-13T13:08:00Z">
        <w:r w:rsidRPr="00D84938" w:rsidDel="00733667">
          <w:delInstrText xml:space="preserve"> ADDIN ZOTERO_ITEM CSL_CITATION {"citationID":"tbMYUUXw","properties":{"formattedCitation":"(Kluegel et al., 1999; Svallfors, 2007)","plainCitation":"(Kluegel et al., 1999; Svallfors, 2007)","noteIndex":0},"citationItems":[{"id":13547,"uris":["http://zotero.org/users/5414506/items/2GJZPHXS"],"itemData":{"id":13547,"type":"article-journal","abstract":"This paper examines change in economic justice attitudes in five former communist states (Bulgaria, the Czech Republic, eastern Germany, Hungary, and Russia), using data from opinion surveys conducted in 1991 and 1996. We examine the implications of theory and research concerning the popular legitimation of western capitalism for change in support for ‘market justice’ beliefs and norms among postcommunist publics. Our analyses show: first, that in the Czech Republic and eastern Germany, public opinion is moving closer to market justice as found in western capitalism, but socialist justice remains strong or is increasing in the other three countries; secondly, that in postcommunist countries correlations between support for market justice norms and the perceived fairness of the existing economic order have become stronger over time; and thirdly, that privatesector employment, and retrospective, current and prospective standard-of-living evaluations each shape market justice beliefs and norms. We conclude that (1) theory of the public legitimation of capitalism in the West does apply in postcommunist states; (2) change in market/socialist justice is a function of both collective and individual level factors; and (3) we have entered a second stage of the transition where popular economic justice evaluations are more clearly subject to ‘empirical test’.","container-title":"European Sociological Review","DOI":"10.1093/oxfordjournals.esr.a018263","ISSN":"0266-7215","issue":"3","journalAbbreviation":"European Sociological Review","page":"251-283","source":"Silverchair","title":"The Legitimation of Capitalism in the Postcommunist Transition Public Opinion about Market Justice, 1991—1996","volume":"15","author":[{"family":"Kluegel","given":"James R."},{"family":"Mason","given":"David S."},{"family":"Wegener","given":"Bernd"}],"issued":{"date-parts":[["1999",9,1]]},"citation-key":"kluegel_legitimation_1999"}},{"id":13193,"uris":["http://zotero.org/users/5414506/items/4IFFF6WH"],"itemData":{"id":13193,"type":"chapter","container-title":"The Political Sociology of the Welfare State","ISBN":"978-0-8047-5435-4","note":"DOI: 10.11126/stanford/9780804754354.003.0006","page":"189-222","publisher":"Stanford University Press","source":"DOI.org (Crossref)","title":"Class and Attitudes to Market Inequality","URL":"https://academic.oup.com/stanford-scholarship-online/book/16833/chapter/174036021","editor":[{"family":"Svallfors","given":"Stefan"}],"author":[{"family":"Svallfors","given":"Stefan"}],"accessed":{"date-parts":[["2024",10,14]]},"issued":{"date-parts":[["2007",6,13]]},"citation-key":"svallfors_class_2007"}}],"schema":"https://github.com/citation-style-language/schema/raw/master/csl-citation.json"} </w:delInstrText>
        </w:r>
      </w:del>
      <w:r w:rsidRPr="00D84938">
        <w:fldChar w:fldCharType="separate"/>
      </w:r>
      <w:r w:rsidRPr="00D84938">
        <w:t>(Kluegel et al., 1999; Svallfors, 2007)</w:t>
      </w:r>
      <w:r w:rsidRPr="00D84938">
        <w:fldChar w:fldCharType="end"/>
      </w:r>
      <w:r w:rsidRPr="00D84938">
        <w:t xml:space="preserve">. Also, higher educational credentials are associated with greater acceptance of meritocratic ideals and the belief that the market rewards personal achievement </w:t>
      </w:r>
      <w:r w:rsidRPr="00D84938">
        <w:fldChar w:fldCharType="begin"/>
      </w:r>
      <w:ins w:id="40" w:author="Julio César Iturra Sanhueza" w:date="2025-06-13T15:08:00Z" w16du:dateUtc="2025-06-13T13:08:00Z">
        <w:r w:rsidR="00733667">
          <w:instrText xml:space="preserve"> ADDIN ZOTERO_ITEM CSL_CITATION {"citationID":"VBiQYeKz","properties":{"formattedCitation":"(Castillo, Madero-Cabib, &amp; Salamovich, 2013; Castillo et al., 2024)","plainCitation":"(Castillo, Madero-Cabib, &amp; Salamovich, 2013; Castillo et al., 2024)","noteIndex":0},"citationItems":[{"id":232,"uris":["http://zotero.org/users/5414506/items/HJXYCW95"],"itemData":{"id":232,"type":"article-journal","container-title":"Revista de ciencia política (Santiago)","DOI":"10.4067/S0718-090X2013000200003","ISSN":"0718-090X","issue":"2","journalAbbreviation":"Rev. cienc. polít. (Santiago)","language":"en","page":"469-488","source":"DOI.org (Crossref)","title":"Clivajes Partidarios y Cambios en las Preferencias Distributivas en Chile.","volume":"33","author":[{"family":"Castillo","given":"Juan Carlos"},{"family":"Madero-Cabib","given":"Ignacio"},{"family":"Salamovich","given":"Alan"}],"issued":{"date-parts":[["2013"]]},"citation-key":"castillo_clivajes_2013"}},{"id":16787,"uris":["http://zotero.org/users/5414506/items/ZYS3I7T7"],"itemData":{"id":16787,"type":"article-journal","abstract":"Previous research has shown that schools often justify student performance differences using meritocratic ideals. One potential consequence of such ideals is the legitimization of outcome inequalities across various spheres, including those traditionally associated with equality and redistribution. In this study, we argue that the promotion of meritocratic values during school age can shape students’ beliefs about meritocracy and influence their views on market-based access to health, pensions, and education. Using data from the 2017 National Study of Civic Education in Chile, which includes 5047 eighth-grade students from 231 schools, we estimated a series of multilevel models (lme4 library, R version 4.1.3) to test our hypotheses. Our findings show that a significant proportion of Chilean students agree with market justice principles—more so than adults. Most students endorse meritocratic views, particularly the notion that effort should be rewarded, which strongly correlates with market justice preferences: students who believe in meritocracy are more likely to justify inequalities based on financial capacity. At the school level, market justice preferences are higher in high-status schools but lower in schools with higher academic achievement. Furthermore, the conditional influence of meritocratic beliefs diminishes in schools with higher socioeconomic status and performance levels. These results suggest that the association between meritocratic beliefs and market justice preferences is already established at school age and is shaped by the school environment.","container-title":"Societies","DOI":"10.3390/soc14110214","ISSN":"2075-4698","issue":"11","language":"en","license":"http://creativecommons.org/licenses/by/3.0/","note":"number: 11\npublisher: Multidisciplinary Digital Publishing Institute","page":"214","source":"www.mdpi.com","title":"The Socialization of Meritocracy and Market Justice Preferences at School","volume":"14","author":[{"family":"Castillo","given":"Juan Carlos"},{"family":"Salgado","given":"Mauricio"},{"family":"Carrasco","given":"Kevin"},{"family":"Laffert","given":"Andreas"}],"issued":{"date-parts":[["2024",11]]},"citation-key":"castillo_socialization_2024"}}],"schema":"https://github.com/citation-style-language/schema/raw/master/csl-citation.json"} </w:instrText>
        </w:r>
      </w:ins>
      <w:del w:id="41" w:author="Julio César Iturra Sanhueza" w:date="2025-06-13T15:08:00Z" w16du:dateUtc="2025-06-13T13:08:00Z">
        <w:r w:rsidRPr="00D84938" w:rsidDel="00733667">
          <w:delInstrText xml:space="preserve"> ADDIN ZOTERO_ITEM CSL_CITATION {"citationID":"VBiQYeKz","properties":{"formattedCitation":"(Castillo et al., 2013, 2024)","plainCitation":"(Castillo et al., 2013, 2024)","noteIndex":0},"citationItems":[{"id":718,"uris":["http://zotero.org/users/5414506/items/HJXYCW95"],"itemData":{"id":718,"type":"article-journal","container-title":"Revista de ciencia política (Santiago)","DOI":"10.4067/S0718-090X2013000200003","ISSN":"0718-090X","issue":"2","journalAbbreviation":"Rev. cienc. polít. (Santiago)","language":"en","page":"469-488","source":"DOI.org (Crossref)","title":"Clivajes Partidarios y Cambios en las Preferencias Distributivas en Chile.","volume":"33","author":[{"family":"Castillo","given":"Juan Carlos"},{"family":"Madero-Cabib","given":"Ignacio"},{"family":"Salamovich","given":"Alan"}],"issued":{"date-parts":[["2013"]]},"citation-key":"castillo_clivajes_2013"}},{"id":13346,"uris":["http://zotero.org/users/5414506/items/ZYS3I7T7"],"itemData":{"id":13346,"type":"article-journal","abstract":"Previous research has shown that schools often justify student performance differences using meritocratic ideals. One potential consequence of such ideals is the legitimization of outcome inequalities across various spheres, including those traditionally associated with equality and redistribution. In this study, we argue that the promotion of meritocratic values during school age can shape students’ beliefs about meritocracy and influence their views on market-based access to health, pensions, and education. Using data from the 2017 National Study of Civic Education in Chile, which includes 5047 eighth-grade students from 231 schools, we estimated a series of multilevel models (lme4 library, R version 4.1.3) to test our hypotheses. Our findings show that a significant proportion of Chilean students agree with market justice principles—more so than adults. Most students endorse meritocratic views, particularly the notion that effort should be rewarded, which strongly correlates with market justice preferences: students who believe in meritocracy are more likely to justify inequalities based on financial capacity. At the school level, market justice preferences are higher in high-status schools but lower in schools with higher academic achievement. Furthermore, the conditional influence of meritocratic beliefs diminishes in schools with higher socioeconomic status and performance levels. These results suggest that the association between meritocratic beliefs and market justice preferences is already established at school age and is shaped by the school environment.","container-title":"Societies","DOI":"10.3390/soc14110214","ISSN":"2075-4698","issue":"11","language":"en","license":"http://creativecommons.org/licenses/by/3.0/","note":"number: 11\npublisher: Multidisciplinary Digital Publishing Institute","page":"214","source":"www.mdpi.com","title":"The Socialization of Meritocracy and Market Justice Preferences at School","volume":"14","author":[{"family":"Castillo","given":"Juan Carlos"},{"family":"Salgado","given":"Mauricio"},{"family":"Carrasco","given":"Kevin"},{"family":"Laffert","given":"Andreas"}],"issued":{"date-parts":[["2024",11]]},"citation-key":"castillo_socialization_2024"}}],"schema":"https://github.com/citation-style-language/schema/raw/master/csl-citation.json"} </w:delInstrText>
        </w:r>
      </w:del>
      <w:r w:rsidRPr="00D84938">
        <w:fldChar w:fldCharType="separate"/>
      </w:r>
      <w:ins w:id="42" w:author="Julio César Iturra Sanhueza" w:date="2025-06-13T15:08:00Z" w16du:dateUtc="2025-06-13T13:08:00Z">
        <w:r w:rsidR="00733667" w:rsidRPr="00733667">
          <w:rPr>
            <w:rFonts w:cs="Times New Roman"/>
          </w:rPr>
          <w:t>(Castillo, Madero-Cabib, &amp; Salamovich, 2013; Castillo et al., 2024)</w:t>
        </w:r>
      </w:ins>
      <w:del w:id="43" w:author="Julio César Iturra Sanhueza" w:date="2025-06-13T15:08:00Z" w16du:dateUtc="2025-06-13T13:08:00Z">
        <w:r w:rsidRPr="00733667" w:rsidDel="00733667">
          <w:delText>(Castillo et al., 2013, 2024)</w:delText>
        </w:r>
      </w:del>
      <w:r w:rsidRPr="00D84938">
        <w:fldChar w:fldCharType="end"/>
      </w:r>
      <w:r w:rsidRPr="00D84938">
        <w:t xml:space="preserve"> as well as more financial stability given their highly valuable skills in the labor market </w:t>
      </w:r>
      <w:r w:rsidRPr="00D84938">
        <w:fldChar w:fldCharType="begin"/>
      </w:r>
      <w:ins w:id="44" w:author="Julio César Iturra Sanhueza" w:date="2025-06-13T15:08:00Z" w16du:dateUtc="2025-06-13T13:08:00Z">
        <w:r w:rsidR="00733667">
          <w:instrText xml:space="preserve"> ADDIN ZOTERO_ITEM CSL_CITATION {"citationID":"CUILaeBc","properties":{"formattedCitation":"(H\\uc0\\u228{}usermann, Kurer, &amp; Schwander, 2015)","plainCitation":"(Häusermann, Kurer, &amp; Schwander, 2015)","noteIndex":0},"citationItems":[{"id":15825,"uris":["http://zotero.org/users/5414506/items/CFWH4PAZ"],"itemData":{"id":15825,"type":"article-journal","container-title":"Socio-Economic Review","DOI":"10.1093/ser/mwu026","ISSN":"1475-147X, 1475-1461","issue":"2","language":"en","note":"citation key: hausermann_highskilled_2015","page":"235-258","source":"DOI.org (Crossref)","title":"High-skilled outsiders? Labor market vulnerability, education and welfare state preferences","title-short":"High-skilled outsiders?","volume":"13","author":[{"family":"Häusermann","given":"Silja"},{"family":"Kurer","given":"Thomas"},{"family":"Schwander","given":"Hanna"}],"issued":{"date-parts":[["2015",4]]},"citation-key":"hausermann_highskilled_2015"}}],"schema":"https://github.com/citation-style-language/schema/raw/master/csl-citation.json"} </w:instrText>
        </w:r>
      </w:ins>
      <w:del w:id="45" w:author="Julio César Iturra Sanhueza" w:date="2025-06-13T15:08:00Z" w16du:dateUtc="2025-06-13T13:08:00Z">
        <w:r w:rsidRPr="00D84938" w:rsidDel="00733667">
          <w:delInstrText xml:space="preserve"> ADDIN ZOTERO_ITEM CSL_CITATION {"citationID":"CUILaeBc","properties":{"formattedCitation":"(H\\uc0\\u228{}usermann, Kurer, &amp; Schwander, 2015)","plainCitation":"(Häusermann, Kurer, &amp; Schwander, 2015)","noteIndex":0},"citationItems":[{"id":12204,"uris":["http://zotero.org/users/5414506/items/CFWH4PAZ"],"itemData":{"id":12204,"type":"article-journal","container-title":"Socio-Economic Review","DOI":"10.1093/ser/mwu026","ISSN":"1475-147X, 1475-1461","issue":"2","language":"en","note":"citation key: hausermann_highskilled_2015","page":"235-258","source":"DOI.org (Crossref)","title":"High-skilled outsiders? Labor market vulnerability, education and welfare state preferences","title-short":"High-skilled outsiders?","volume":"13","author":[{"family":"Häusermann","given":"Silja"},{"family":"Kurer","given":"Thomas"},{"family":"Schwander","given":"Hanna"}],"issued":{"date-parts":[["2015",4]]},"citation-key":"hausermann_highskilled_2015"}}],"schema":"https://github.com/citation-style-language/schema/raw/master/csl-citation.json"} </w:delInstrText>
        </w:r>
      </w:del>
      <w:r w:rsidRPr="00D84938">
        <w:fldChar w:fldCharType="separate"/>
      </w:r>
      <w:r w:rsidRPr="00D84938">
        <w:t>(Häusermann, Kurer, &amp; Schwander, 2015)</w:t>
      </w:r>
      <w:r w:rsidRPr="00D84938">
        <w:fldChar w:fldCharType="end"/>
      </w:r>
      <w:r w:rsidR="00D7641D">
        <w:t>.</w:t>
      </w:r>
    </w:p>
    <w:p w14:paraId="45CF8DDE" w14:textId="784ABC60" w:rsidR="00DB0401" w:rsidRPr="00D84938" w:rsidRDefault="00DB0401" w:rsidP="00DB0401">
      <w:commentRangeStart w:id="46"/>
      <w:r w:rsidRPr="00D84938">
        <w:t xml:space="preserve">An </w:t>
      </w:r>
      <w:commentRangeEnd w:id="46"/>
      <w:r w:rsidRPr="00D84938">
        <w:rPr>
          <w:rStyle w:val="CommentReference"/>
        </w:rPr>
        <w:commentReference w:id="46"/>
      </w:r>
      <w:r w:rsidRPr="00D84938">
        <w:t xml:space="preserve">important point is that most of the theoretical approaches to preference formation, including attitudes toward public and private alternatives to social welfare </w:t>
      </w:r>
      <w:r w:rsidRPr="00D84938">
        <w:fldChar w:fldCharType="begin"/>
      </w:r>
      <w:ins w:id="47" w:author="Julio César Iturra Sanhueza" w:date="2025-06-13T15:08:00Z" w16du:dateUtc="2025-06-13T13:08:00Z">
        <w:r w:rsidR="00733667">
          <w:instrText xml:space="preserve"> ADDIN ZOTERO_ITEM CSL_CITATION {"citationID":"4EjSmseh","properties":{"formattedCitation":"(Lindh &amp; McCall, 2020)","plainCitation":"(Lindh &amp; McCall, 2020)","noteIndex":0},"citationItems":[{"id":2293,"uris":["http://zotero.org/users/5414506/items/YIQH4UCN"],"itemData":{"id":2293,"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_class_2020"}}],"schema":"https://github.com/citation-style-language/schema/raw/master/csl-citation.json"} </w:instrText>
        </w:r>
      </w:ins>
      <w:del w:id="48" w:author="Julio César Iturra Sanhueza" w:date="2025-06-13T15:08:00Z" w16du:dateUtc="2025-06-13T13:08:00Z">
        <w:r w:rsidRPr="00D84938" w:rsidDel="00733667">
          <w:delInstrText xml:space="preserve"> ADDIN ZOTERO_ITEM CSL_CITATION {"citationID":"4EjSmseh","properties":{"formattedCitation":"(Lindh &amp; McCall, 2020)","plainCitation":"(Lindh &amp; McCall, 2020)","noteIndex":0},"citationItems":[{"id":717,"uris":["http://zotero.org/users/5414506/items/YIQH4UCN"],"itemData":{"id":717,"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_class_2020"}}],"schema":"https://github.com/citation-style-language/schema/raw/master/csl-citation.json"} </w:delInstrText>
        </w:r>
      </w:del>
      <w:r w:rsidRPr="00D84938">
        <w:fldChar w:fldCharType="separate"/>
      </w:r>
      <w:r w:rsidRPr="00D84938">
        <w:t>(Lindh &amp; McCall, 2020)</w:t>
      </w:r>
      <w:r w:rsidRPr="00D84938">
        <w:fldChar w:fldCharType="end"/>
      </w:r>
      <w:r w:rsidRPr="00D84938">
        <w:t xml:space="preserve"> and economic inequality justification </w:t>
      </w:r>
      <w:r w:rsidRPr="00D84938">
        <w:fldChar w:fldCharType="begin"/>
      </w:r>
      <w:ins w:id="49" w:author="Julio César Iturra Sanhueza" w:date="2025-06-13T15:08:00Z" w16du:dateUtc="2025-06-13T13:08:00Z">
        <w:r w:rsidR="00733667">
          <w:instrText xml:space="preserve"> ADDIN ZOTERO_ITEM CSL_CITATION {"citationID":"tRjJet3Y","properties":{"formattedCitation":"(Janmaat, 2013)","plainCitation":"(Janmaat, 2013)","noteIndex":0},"citationItems":[{"id":398,"uris":["http://zotero.org/users/5414506/items/6HZFJW7E"],"itemData":{"id":398,"type":"article-journal","abstract":"This study reviews international comparative studies investigating people’s views on inequality. These studies are classified using a framework consisting of three types of conceptions on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container-title":"Archives Europeennes de Sociologie","DOI":"10.1017/S0003975613000209","ISSN":"00039756","issue":"3","page":"357-389","title":"Subjective inequality: A review of international comparative studies on people's views about inequality","volume":"54","author":[{"family":"Janmaat","given":"Jan Germen"}],"issued":{"date-parts":[["2013"]]},"citation-key":"janmaat_subjective_2013"}}],"schema":"https://github.com/citation-style-language/schema/raw/master/csl-citation.json"} </w:instrText>
        </w:r>
      </w:ins>
      <w:del w:id="50" w:author="Julio César Iturra Sanhueza" w:date="2025-06-13T15:08:00Z" w16du:dateUtc="2025-06-13T13:08:00Z">
        <w:r w:rsidRPr="00D84938" w:rsidDel="00733667">
          <w:delInstrText xml:space="preserve"> ADDIN ZOTERO_ITEM CSL_CITATION {"citationID":"tRjJet3Y","properties":{"formattedCitation":"(Janmaat, 2013)","plainCitation":"(Janmaat, 2013)","noteIndex":0},"citationItems":[{"id":784,"uris":["http://zotero.org/users/5414506/items/6HZFJW7E"],"itemData":{"id":784,"type":"article-journal","abstract":"This study reviews international comparative studies investigating people’s views on inequality. These studies are classified using a framework consisting of three types of conceptions on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container-title":"Archives Europeennes de Sociologie","DOI":"10.1017/S0003975613000209","ISSN":"00039756","issue":"3","page":"357-389","title":"Subjective inequality: A review of international comparative studies on people's views about inequality","volume":"54","author":[{"family":"Janmaat","given":"Jan Germen"}],"issued":{"date-parts":[["2013"]]},"citation-key":"janmaat_subjective_2013"}}],"schema":"https://github.com/citation-style-language/schema/raw/master/csl-citation.json"} </w:delInstrText>
        </w:r>
      </w:del>
      <w:r w:rsidRPr="00D84938">
        <w:fldChar w:fldCharType="separate"/>
      </w:r>
      <w:r w:rsidRPr="00D84938">
        <w:t>(Janmaat, 2013)</w:t>
      </w:r>
      <w:r w:rsidRPr="00D84938">
        <w:fldChar w:fldCharType="end"/>
      </w:r>
      <w:r w:rsidRPr="00D84938">
        <w:t xml:space="preserve"> have been conceived as theories that aim to explain </w:t>
      </w:r>
      <w:r w:rsidRPr="00524D8A">
        <w:rPr>
          <w:i/>
          <w:iCs/>
        </w:rPr>
        <w:t>between-group</w:t>
      </w:r>
      <w:r w:rsidRPr="00D84938">
        <w:t xml:space="preserve"> differences instead of being theories of individual change. While related evidence has shown that upward intragenerational mobility is associated with greater individual well-being </w:t>
      </w:r>
      <w:r w:rsidRPr="00D84938">
        <w:fldChar w:fldCharType="begin"/>
      </w:r>
      <w:ins w:id="51" w:author="Julio César Iturra Sanhueza" w:date="2025-06-13T15:08:00Z" w16du:dateUtc="2025-06-13T13:08:00Z">
        <w:r w:rsidR="00733667">
          <w:instrText xml:space="preserve"> ADDIN ZOTERO_ITEM CSL_CITATION {"citationID":"9Tf6jHsR","properties":{"formattedCitation":"(Reche, K\\uc0\\u246{}nig, &amp; Hajek, 2019)","plainCitation":"(Reche, König, &amp; Hajek, 2019)","noteIndex":0},"citationItems":[{"id":16782,"uris":["http://zotero.org/users/5414506/items/X8WRCFRH"],"itemData":{"id":16782,"type":"article-journal","abstract":"If people were asked whether income changes influence self-rated health and morbidity, they would probably answer yes. Indeed, previous studies validated this assumption, but most of them used cross-sectional data and only considered self-rated health as the decisive factor. On the other hand, there are a few studies using longitudinal data, which found a much smaller association between income and self-rated health. In order to give a conclusive overview of the current study situation, this review summarizes and examines studies which use only longitudinal data. In addition to self-rated health, the effects of income on the objective factor of morbidity were also investigated. The review includes a total of 14 papers that use data from seven different countries. It concludes that there is a small, statistically significant, positive impact of increased income on self-rated health, but a negative association between income growth and morbidity. Taking the limitations of confounders, attrition, and selection bias into account, the results may even be insignificant.","container-title":"International Journal of Environmental Research and Public Health","DOI":"10.3390/ijerph16162884","ISSN":"1660-4601","issue":"16","language":"en","license":"http://creativecommons.org/licenses/by/3.0/","note":"number: 16\npublisher: Multidisciplinary Digital Publishing Institute","page":"2884","source":"www.mdpi.com","title":"Income, Self-Rated Health, and Morbidity. A Systematic Review of Longitudinal Studies","volume":"16","author":[{"family":"Reche","given":"Elena"},{"family":"König","given":"Hans-Helmut"},{"family":"Hajek","given":"André"}],"issued":{"date-parts":[["2019",1]]},"citation-key":"reche_income_2019"}}],"schema":"https://github.com/citation-style-language/schema/raw/master/csl-citation.json"} </w:instrText>
        </w:r>
      </w:ins>
      <w:del w:id="52" w:author="Julio César Iturra Sanhueza" w:date="2025-06-13T15:08:00Z" w16du:dateUtc="2025-06-13T13:08:00Z">
        <w:r w:rsidRPr="00D84938" w:rsidDel="00733667">
          <w:delInstrText xml:space="preserve"> ADDIN ZOTERO_ITEM CSL_CITATION {"citationID":"9Tf6jHsR","properties":{"formattedCitation":"(Reche, K\\uc0\\u246{}nig, &amp; Hajek, 2019)","plainCitation":"(Reche, König, &amp; Hajek, 2019)","noteIndex":0},"citationItems":[{"id":13344,"uris":["http://zotero.org/users/5414506/items/X8WRCFRH"],"itemData":{"id":13344,"type":"article-journal","abstract":"If people were asked whether income changes influence self-rated health and morbidity, they would probably answer yes. Indeed, previous studies validated this assumption, but most of them used cross-sectional data and only considered self-rated health as the decisive factor. On the other hand, there are a few studies using longitudinal data, which found a much smaller association between income and self-rated health. In order to give a conclusive overview of the current study situation, this review summarizes and examines studies which use only longitudinal data. In addition to self-rated health, the effects of income on the objective factor of morbidity were also investigated. The review includes a total of 14 papers that use data from seven different countries. It concludes that there is a small, statistically significant, positive impact of increased income on self-rated health, but a negative association between income growth and morbidity. Taking the limitations of confounders, attrition, and selection bias into account, the results may even be insignificant.","container-title":"International Journal of Environmental Research and Public Health","DOI":"10.3390/ijerph16162884","ISSN":"1660-4601","issue":"16","language":"en","license":"http://creativecommons.org/licenses/by/3.0/","note":"number: 16\npublisher: Multidisciplinary Digital Publishing Institute","page":"2884","source":"www.mdpi.com","title":"Income, Self-Rated Health, and Morbidity. A Systematic Review of Longitudinal Studies","volume":"16","author":[{"family":"Reche","given":"Elena"},{"family":"König","given":"Hans-Helmut"},{"family":"Hajek","given":"André"}],"issued":{"date-parts":[["2019",1]]},"citation-key":"reche_income_2019"}}],"schema":"https://github.com/citation-style-language/schema/raw/master/csl-citation.json"} </w:delInstrText>
        </w:r>
      </w:del>
      <w:r w:rsidRPr="00D84938">
        <w:fldChar w:fldCharType="separate"/>
      </w:r>
      <w:r w:rsidRPr="00D84938">
        <w:t>(Reche, König, &amp; Hajek, 2019)</w:t>
      </w:r>
      <w:r w:rsidRPr="00D84938">
        <w:fldChar w:fldCharType="end"/>
      </w:r>
      <w:r w:rsidRPr="00D84938">
        <w:t xml:space="preserve">, the impact of such changes on economic preferences remains underexplored. In this sense, extensions of the self-interest model have considered the </w:t>
      </w:r>
      <w:r w:rsidRPr="00D84938">
        <w:lastRenderedPageBreak/>
        <w:t xml:space="preserve">role of optimistic economic prospects </w:t>
      </w:r>
      <w:r w:rsidR="00524D8A">
        <w:t>or</w:t>
      </w:r>
      <w:r w:rsidRPr="00D84938">
        <w:t xml:space="preserve"> intergenerational mobility on economic preferences </w:t>
      </w:r>
      <w:r w:rsidRPr="00D84938">
        <w:fldChar w:fldCharType="begin"/>
      </w:r>
      <w:ins w:id="53" w:author="Julio César Iturra Sanhueza" w:date="2025-06-13T15:08:00Z" w16du:dateUtc="2025-06-13T13:08:00Z">
        <w:r w:rsidR="00733667">
          <w:instrText xml:space="preserve"> ADDIN ZOTERO_ITEM CSL_CITATION {"citationID":"tJilHeY8","properties":{"formattedCitation":"(Jaime-Castillo &amp; Marqu\\uc0\\u233{}s-Perales, 2019)","plainCitation":"(Jaime-Castillo &amp; Marqués-Perales, 2019)","noteIndex":0},"citationItems":[{"id":9748,"uris":["http://zotero.org/users/5414506/items/9T7XVGKH"],"itemData":{"id":9748,"type":"article-journal","abstract":"The literature on preferences for redistribution has paid little attention to the effect of social mobility on the demand for redistribution and no systematic test of the hypotheses connecting social mobility and preferences for redistribution has yet been done to date. We use the diagonal reference model to estimate the effect of origin and destination classes on preferences for redistribution in a large sample of European countries using data from the European Social Survey. Our findings are consistent with the logic of acculturation in the sense that newcomers tend to adapt their views to those of the destination class at early stages and that upward and downward mobility do not have distinctive effects on the formation of political preferences. However, even though social origins seem to have a limited impact on preferences for redistribution, the evidence does not support the hypothesis that mobile and non-mobile individuals are alike. We also find that the effect of social origin on preferences varies largely across countries. The empirical evidence leads to the conclusion that the effect of social origin on preferences for redistribution increases in contexts of strong familism.","container-title":"The British Journal of Sociology","DOI":"10.1111/1468-4446.12363","ISSN":"1468-4446","issue":"1","language":"en","note":"_eprint: https://onlinelibrary.wiley.com/doi/pdf/10.1111/1468-4446.12363","page":"138-165","source":"Wiley Online Library","title":"Social mobility and demand for redistribution in Europe: a comparative analysis","title-short":"Social mobility and demand for redistribution in Europe","volume":"70","author":[{"family":"Jaime-Castillo","given":"Antonio M."},{"family":"Marqués-Perales","given":"Ildefonso"}],"issued":{"date-parts":[["2019"]]},"citation-key":"jaime-castillo_social_2019"}}],"schema":"https://github.com/citation-style-language/schema/raw/master/csl-citation.json"} </w:instrText>
        </w:r>
      </w:ins>
      <w:del w:id="54" w:author="Julio César Iturra Sanhueza" w:date="2025-06-13T15:08:00Z" w16du:dateUtc="2025-06-13T13:08:00Z">
        <w:r w:rsidRPr="00D84938" w:rsidDel="00733667">
          <w:delInstrText xml:space="preserve"> ADDIN ZOTERO_ITEM CSL_CITATION {"citationID":"tJilHeY8","properties":{"formattedCitation":"(Jaime-Castillo &amp; Marqu\\uc0\\u233{}s-Perales, 2019)","plainCitation":"(Jaime-Castillo &amp; Marqués-Perales, 2019)","noteIndex":0},"citationItems":[{"id":846,"uris":["http://zotero.org/users/5414506/items/9T7XVGKH"],"itemData":{"id":846,"type":"article-journal","abstract":"The literature on preferences for redistribution has paid little attention to the effect of social mobility on the demand for redistribution and no systematic test of the hypotheses connecting social mobility and preferences for redistribution has yet been done to date. We use the diagonal reference model to estimate the effect of origin and destination classes on preferences for redistribution in a large sample of European countries using data from the European Social Survey. Our findings are consistent with the logic of acculturation in the sense that newcomers tend to adapt their views to those of the destination class at early stages and that upward and downward mobility do not have distinctive effects on the formation of political preferences. However, even though social origins seem to have a limited impact on preferences for redistribution, the evidence does not support the hypothesis that mobile and non-mobile individuals are alike. We also find that the effect of social origin on preferences varies largely across countries. The empirical evidence leads to the conclusion that the effect of social origin on preferences for redistribution increases in contexts of strong familism.","container-title":"The British Journal of Sociology","DOI":"10.1111/1468-4446.12363","ISSN":"1468-4446","issue":"1","language":"en","note":"_eprint: https://onlinelibrary.wiley.com/doi/pdf/10.1111/1468-4446.12363","page":"138-165","source":"Wiley Online Library","title":"Social mobility and demand for redistribution in Europe: a comparative analysis","title-short":"Social mobility and demand for redistribution in Europe","volume":"70","author":[{"family":"Jaime-Castillo","given":"Antonio M."},{"family":"Marqués-Perales","given":"Ildefonso"}],"issued":{"date-parts":[["2019"]]},"citation-key":"jaime-castillo_social_2019"}}],"schema":"https://github.com/citation-style-language/schema/raw/master/csl-citation.json"} </w:delInstrText>
        </w:r>
      </w:del>
      <w:r w:rsidRPr="00D84938">
        <w:fldChar w:fldCharType="separate"/>
      </w:r>
      <w:r w:rsidRPr="00D84938">
        <w:t>(Jaime-Castillo &amp; Marqués-Perales, 2019)</w:t>
      </w:r>
      <w:r w:rsidRPr="00D84938">
        <w:fldChar w:fldCharType="end"/>
      </w:r>
      <w:r w:rsidRPr="00D84938">
        <w:t xml:space="preserve">. Nonetheless, I argue that only a little literature has grasped the consequences of </w:t>
      </w:r>
      <w:r w:rsidRPr="00D84938">
        <w:rPr>
          <w:i/>
          <w:iCs/>
        </w:rPr>
        <w:t>changes</w:t>
      </w:r>
      <w:r w:rsidRPr="00D84938">
        <w:t xml:space="preserve"> in socioeconomic status more directly.</w:t>
      </w:r>
    </w:p>
    <w:p w14:paraId="46824953" w14:textId="04C4EEAD" w:rsidR="00DB0401" w:rsidRPr="00D84938" w:rsidRDefault="00DB0401" w:rsidP="00DB0401">
      <w:commentRangeStart w:id="55"/>
      <w:r w:rsidRPr="00D84938">
        <w:t xml:space="preserve">The </w:t>
      </w:r>
      <w:commentRangeEnd w:id="55"/>
      <w:r w:rsidRPr="00D84938">
        <w:rPr>
          <w:rStyle w:val="CommentReference"/>
        </w:rPr>
        <w:commentReference w:id="55"/>
      </w:r>
      <w:r w:rsidRPr="00D84938">
        <w:t xml:space="preserve">main theories on political attitude formation offer distinct perspectives on how changes in socioeconomic positions shape political attitudes over time. In a recent study, Helgason &amp; Rehm </w:t>
      </w:r>
      <w:r w:rsidRPr="00D84938">
        <w:fldChar w:fldCharType="begin"/>
      </w:r>
      <w:ins w:id="56" w:author="Julio César Iturra Sanhueza" w:date="2025-06-13T15:08:00Z" w16du:dateUtc="2025-06-13T13:08:00Z">
        <w:r w:rsidR="00733667">
          <w:instrText xml:space="preserve"> ADDIN ZOTERO_ITEM CSL_CITATION {"citationID":"IYM0p7lI","properties":{"formattedCitation":"(2023)","plainCitation":"(2023)","noteIndex":0},"citationItems":[{"id":16783,"uris":["http://zotero.org/users/5414506/items/3FUL3QQA"],"itemData":{"id":16783,"type":"article-journal","abstract":"Income and political attitudes are powerfully correlated in cross-sectional data, yet research based on panel data finds at most a weak correlation. In this paper, we examine this puzzling pattern by exploring the long-term evolution of attitudes over the life cycle. We evaluate the predictions of five different explanations on the relationship between attitudes and income experiences. These explanations focus on, respectively: socialization, anticipation, myopic self-interest, learning and status maximization. We employ accelerated longitudinal design models using data on core political values that span up to sixteen years from the British Household Panel Survey. Our findings reconcile the mixed evidence in the literature: the correlation between income and political attitudes, strong in cross-sectional studies but weak in short panel studies, emerges because attitudes crystallize – slowly but systematically – as income evolves over the life cycle. This pattern is most consistent with the learning explanation.","container-title":"European Journal of Political Research","DOI":"10.1111/1475-6765.12506","ISSN":"1475-6765","issue":"1","language":"en","license":"© 2022 European Consortium for Political Research.","note":"_eprint: https://onlinelibrary.wiley.com/doi/pdf/10.1111/1475-6765.12506","page":"264-284","source":"Wiley Online Library","title":"Long-term income trajectories and the evolution of political attitudes","volume":"62","author":[{"family":"Helgason","given":"Agnar Freyr"},{"family":"Rehm","given":"Philipp"}],"issued":{"date-parts":[["2023"]]},"citation-key":"helgason_long-term_2023"},"label":"page","suppress-author":true}],"schema":"https://github.com/citation-style-language/schema/raw/master/csl-citation.json"} </w:instrText>
        </w:r>
      </w:ins>
      <w:del w:id="57" w:author="Julio César Iturra Sanhueza" w:date="2025-06-13T15:08:00Z" w16du:dateUtc="2025-06-13T13:08:00Z">
        <w:r w:rsidRPr="00D84938" w:rsidDel="00733667">
          <w:delInstrText xml:space="preserve"> ADDIN ZOTERO_ITEM CSL_CITATION {"citationID":"IYM0p7lI","properties":{"formattedCitation":"(2023)","plainCitation":"(2023)","noteIndex":0},"citationItems":[{"id":13343,"uris":["http://zotero.org/users/5414506/items/3FUL3QQA"],"itemData":{"id":13343,"type":"article-journal","abstract":"Income and political attitudes are powerfully correlated in cross-sectional data, yet research based on panel data finds at most a weak correlation. In this paper, we examine this puzzling pattern by exploring the long-term evolution of attitudes over the life cycle. We evaluate the predictions of five different explanations on the relationship between attitudes and income experiences. These explanations focus on, respectively: socialization, anticipation, myopic self-interest, learning and status maximization. We employ accelerated longitudinal design models using data on core political values that span up to sixteen years from the British Household Panel Survey. Our findings reconcile the mixed evidence in the literature: the correlation between income and political attitudes, strong in cross-sectional studies but weak in short panel studies, emerges because attitudes crystallize – slowly but systematically – as income evolves over the life cycle. This pattern is most consistent with the learning explanation.","container-title":"European Journal of Political Research","DOI":"10.1111/1475-6765.12506","ISSN":"1475-6765","issue":"1","language":"en","license":"© 2022 European Consortium for Political Research.","note":"_eprint: https://onlinelibrary.wiley.com/doi/pdf/10.1111/1475-6765.12506","page":"264-284","source":"Wiley Online Library","title":"Long-term income trajectories and the evolution of political attitudes","volume":"62","author":[{"family":"Helgason","given":"Agnar Freyr"},{"family":"Rehm","given":"Philipp"}],"issued":{"date-parts":[["2023"]]},"citation-key":"helgason_longterm_2023"},"label":"page","suppress-author":true}],"schema":"https://github.com/citation-style-language/schema/raw/master/csl-citation.json"} </w:delInstrText>
        </w:r>
      </w:del>
      <w:r w:rsidRPr="00D84938">
        <w:fldChar w:fldCharType="separate"/>
      </w:r>
      <w:r w:rsidRPr="00D84938">
        <w:t>(2023)</w:t>
      </w:r>
      <w:r w:rsidRPr="00D84938">
        <w:fldChar w:fldCharType="end"/>
      </w:r>
      <w:r w:rsidRPr="00D84938">
        <w:t xml:space="preserve"> reviewed and empirically scrutinized how different income mobility profiles differed in their “core political values” over time in Britain. They differentiate between five possible expectations according to the current self-interest-based mechanism – prospective income mobility or income expectations </w:t>
      </w:r>
      <w:r>
        <w:fldChar w:fldCharType="begin"/>
      </w:r>
      <w:ins w:id="58" w:author="Julio César Iturra Sanhueza" w:date="2025-06-13T15:08:00Z" w16du:dateUtc="2025-06-13T13:08:00Z">
        <w:r w:rsidR="00733667">
          <w:instrText xml:space="preserve"> ADDIN ZOTERO_ITEM CSL_CITATION {"citationID":"VxveM1IM","properties":{"formattedCitation":"(Benabou &amp; Ok, 2001; Rueda &amp; Stegmueller, 2019)","plainCitation":"(Benabou &amp; Ok, 2001; Rueda &amp; Stegmueller, 2019)","noteIndex":0},"citationItems":[{"id":11903,"uris":["http://zotero.org/users/5414506/items/A4LN7W7Z"],"itemData":{"id":11903,"type":"article-journal","container-title":"The Quarterly Journal of Economics","DOI":"10.1162/00335530151144078","ISSN":"0033-5533, 1531-4650","issue":"2","journalAbbreviation":"The Quarterly Journal of Economics","language":"en","page":"447-487","source":"DOI.org (Crossref)","title":"Social Mobility and the Demand for Redistribution: The Poum Hypothesis","title-short":"Social Mobility and the Demand for Redistribution","volume":"116","author":[{"family":"Benabou","given":"R."},{"family":"Ok","given":"E. A."}],"issued":{"date-parts":[["2001",5,1]]},"citation-key":"benabou_social_2001"}},{"id":9719,"uris":["http://zotero.org/users/5414506/items/24R57TUK"],"itemData":{"id":9719,"type":"book","edition":"1","ISBN":"978-1-108-68133-9","note":"DOI: 10.1017/9781108681339","publisher":"Cambridge University Press","source":"DOI.org (Crossref)","title":"Who Wants What?: Redistribution Preferences in Comparative Perspective","title-short":"Who Wants What?","URL":"https://www.cambridge.org/core/product/identifier/9781108681339/type/book","author":[{"family":"Rueda","given":"David"},{"family":"Stegmueller","given":"Daniel"}],"accessed":{"date-parts":[["2022",11,8]]},"issued":{"date-parts":[["2019",7,31]]},"citation-key":"rueda_who_2019"}}],"schema":"https://github.com/citation-style-language/schema/raw/master/csl-citation.json"} </w:instrText>
        </w:r>
      </w:ins>
      <w:del w:id="59" w:author="Julio César Iturra Sanhueza" w:date="2025-06-13T15:08:00Z" w16du:dateUtc="2025-06-13T13:08:00Z">
        <w:r w:rsidDel="00733667">
          <w:delInstrText xml:space="preserve"> ADDIN ZOTERO_ITEM CSL_CITATION {"citationID":"VxveM1IM","properties":{"formattedCitation":"(Benabou &amp; Ok, 2001; Rueda &amp; Stegmueller, 2019)","plainCitation":"(Benabou &amp; Ok, 2001; Rueda &amp; Stegmueller, 2019)","noteIndex":0},"citationItems":[{"id":54,"uris":["http://zotero.org/users/5414506/items/A4LN7W7Z"],"itemData":{"id":54,"type":"article-journal","container-title":"The Quarterly Journal of Economics","DOI":"10.1162/00335530151144078","ISSN":"0033-5533, 1531-4650","issue":"2","journalAbbreviation":"The Quarterly Journal of Economics","language":"en","page":"447-487","source":"DOI.org (Crossref)","title":"Social Mobility and the Demand for Redistribution: The Poum Hypothesis","title-short":"Social Mobility and the Demand for Redistribution","volume":"116","author":[{"family":"Benabou","given":"R."},{"family":"Ok","given":"E. A."}],"issued":{"date-parts":[["2001",5,1]]},"citation-key":"benabou_social_2001"}},{"id":708,"uris":["http://zotero.org/users/5414506/items/24R57TUK"],"itemData":{"id":708,"type":"book","edition":"1","ISBN":"978-1-108-68133-9","note":"DOI: 10.1017/9781108681339","publisher":"Cambridge University Press","source":"DOI.org (Crossref)","title":"Who Wants What?: Redistribution Preferences in Comparative Perspective","title-short":"Who Wants What?","URL":"https://www.cambridge.org/core/product/identifier/9781108681339/type/book","author":[{"family":"Rueda","given":"David"},{"family":"Stegmueller","given":"Daniel"}],"accessed":{"date-parts":[["2022",11,8]]},"issued":{"date-parts":[["2019",7,31]]},"citation-key":"rueda_who_2019"}}],"schema":"https://github.com/citation-style-language/schema/raw/master/csl-citation.json"} </w:delInstrText>
        </w:r>
      </w:del>
      <w:r>
        <w:fldChar w:fldCharType="separate"/>
      </w:r>
      <w:r w:rsidRPr="00D15319">
        <w:rPr>
          <w:rFonts w:cs="Times New Roman"/>
        </w:rPr>
        <w:t>(Benabou &amp; Ok, 2001; Rueda &amp; Stegmueller, 2019)</w:t>
      </w:r>
      <w:r>
        <w:fldChar w:fldCharType="end"/>
      </w:r>
      <w:r w:rsidRPr="00D84938">
        <w:t xml:space="preserve">, as well as preference formation based on informational updates </w:t>
      </w:r>
      <w:r>
        <w:fldChar w:fldCharType="begin"/>
      </w:r>
      <w:ins w:id="60" w:author="Julio César Iturra Sanhueza" w:date="2025-06-13T15:08:00Z" w16du:dateUtc="2025-06-13T13:08:00Z">
        <w:r w:rsidR="00733667">
          <w:instrText xml:space="preserve"> ADDIN ZOTERO_ITEM CSL_CITATION {"citationID":"1Gz4VFnr","properties":{"formattedCitation":"(Druckman &amp; Lupia, 2000)","plainCitation":"(Druckman &amp; Lupia, 2000)","noteIndex":0},"citationItems":[{"id":11372,"uris":["http://zotero.org/users/5414506/items/QGEWZ4L3"],"itemData":{"id":11372,"type":"article-journal","abstract":"This review concerns political preferences—what they are and where they come from. We begin by documenting the close relationship between processes of preference formation and change. Rather than suddenly appearing, most preferences emerge from interactions between individuals and their environment. This aspect of preference formation poses a concrete challenge: to uncover the mechanics of these interactions in important social contexts. We then describe political science research that meets this challenge. We find an expansive literature that clarifies how phenomena such as parties, campaigns, and the need to act strategically affect preferences. This work provides many widely applicable insights.","container-title":"Annual Review of Political Science","DOI":"10.1146/annurev.polisci.3.1.1","ISSN":"1094-2939, 1545-1577","issue":"1","journalAbbreviation":"Annu. Rev. Polit. Sci.","language":"en","page":"1-24","source":"DOI.org (Crossref)","title":"Preference Formation","volume":"3","author":[{"family":"Druckman","given":"James N."},{"family":"Lupia","given":"Arthur"}],"issued":{"date-parts":[["2000",6]]},"citation-key":"druckman_preference_2000"}}],"schema":"https://github.com/citation-style-language/schema/raw/master/csl-citation.json"} </w:instrText>
        </w:r>
      </w:ins>
      <w:del w:id="61" w:author="Julio César Iturra Sanhueza" w:date="2025-06-13T15:08:00Z" w16du:dateUtc="2025-06-13T13:08:00Z">
        <w:r w:rsidDel="00733667">
          <w:delInstrText xml:space="preserve"> ADDIN ZOTERO_ITEM CSL_CITATION {"citationID":"1Gz4VFnr","properties":{"formattedCitation":"(Druckman &amp; Lupia, 2000)","plainCitation":"(Druckman &amp; Lupia, 2000)","noteIndex":0},"citationItems":[{"id":696,"uris":["http://zotero.org/users/5414506/items/QGEWZ4L3"],"itemData":{"id":696,"type":"article-journal","abstract":"This review concerns political preferences—what they are and where they come from. We begin by documenting the close relationship between processes of preference formation and change. Rather than suddenly appearing, most preferences emerge from interactions between individuals and their environment. This aspect of preference formation poses a concrete challenge: to uncover the mechanics of these interactions in important social contexts. We then describe political science research that meets this challenge. We find an expansive literature that clarifies how phenomena such as parties, campaigns, and the need to act strategically affect preferences. This work provides many widely applicable insights.","container-title":"Annual Review of Political Science","DOI":"10.1146/annurev.polisci.3.1.1","ISSN":"1094-2939, 1545-1577","issue":"1","journalAbbreviation":"Annu. Rev. Polit. Sci.","language":"en","page":"1-24","source":"DOI.org (Crossref)","title":"Preference Formation","volume":"3","author":[{"family":"Druckman","given":"James N."},{"family":"Lupia","given":"Arthur"}],"issued":{"date-parts":[["2000",6]]},"citation-key":"druckman_preference_2000"}}],"schema":"https://github.com/citation-style-language/schema/raw/master/csl-citation.json"} </w:delInstrText>
        </w:r>
      </w:del>
      <w:r>
        <w:fldChar w:fldCharType="separate"/>
      </w:r>
      <w:r w:rsidRPr="00D15319">
        <w:rPr>
          <w:rFonts w:cs="Times New Roman"/>
        </w:rPr>
        <w:t>(Druckman &amp; Lupia, 2000)</w:t>
      </w:r>
      <w:r>
        <w:fldChar w:fldCharType="end"/>
      </w:r>
      <w:r w:rsidRPr="00D84938">
        <w:t>. In their perspective, political attitudes can be explained through (</w:t>
      </w:r>
      <w:proofErr w:type="spellStart"/>
      <w:r w:rsidRPr="00D84938">
        <w:t>i</w:t>
      </w:r>
      <w:proofErr w:type="spellEnd"/>
      <w:r w:rsidRPr="00D84938">
        <w:t xml:space="preserve">) </w:t>
      </w:r>
      <w:r w:rsidRPr="00D84938">
        <w:rPr>
          <w:i/>
        </w:rPr>
        <w:t xml:space="preserve">socialization, </w:t>
      </w:r>
      <w:r w:rsidRPr="00D84938">
        <w:t>which posits stability</w:t>
      </w:r>
      <w:r w:rsidR="009513E2">
        <w:t xml:space="preserve"> according to </w:t>
      </w:r>
      <w:r w:rsidR="009513E2" w:rsidRPr="00D84938">
        <w:t xml:space="preserve">early-life </w:t>
      </w:r>
      <w:r w:rsidR="009513E2">
        <w:t>experiences</w:t>
      </w:r>
      <w:r w:rsidR="006C5E25">
        <w:t xml:space="preserve"> in the family of origin</w:t>
      </w:r>
      <w:r w:rsidRPr="00D84938">
        <w:t xml:space="preserve">; (ii) </w:t>
      </w:r>
      <w:r w:rsidRPr="00D84938">
        <w:rPr>
          <w:i/>
        </w:rPr>
        <w:t>anticipation</w:t>
      </w:r>
      <w:r w:rsidRPr="00D84938">
        <w:t xml:space="preserve">, where attitudes can be aligned with expected future income; (iii) </w:t>
      </w:r>
      <w:r w:rsidRPr="00D84938">
        <w:rPr>
          <w:i/>
        </w:rPr>
        <w:t xml:space="preserve">myopic self-interest, </w:t>
      </w:r>
      <w:r w:rsidRPr="00D84938">
        <w:rPr>
          <w:iCs/>
        </w:rPr>
        <w:t>which</w:t>
      </w:r>
      <w:r w:rsidRPr="00D84938">
        <w:t xml:space="preserve"> focuses on immediate income effects; (iv) </w:t>
      </w:r>
      <w:commentRangeStart w:id="62"/>
      <w:r w:rsidRPr="00D84938">
        <w:rPr>
          <w:i/>
        </w:rPr>
        <w:t>learning</w:t>
      </w:r>
      <w:r w:rsidRPr="00D84938">
        <w:t xml:space="preserve"> highlights cumulative changes from past and current experiences</w:t>
      </w:r>
      <w:commentRangeEnd w:id="62"/>
      <w:r w:rsidRPr="00D84938">
        <w:rPr>
          <w:rStyle w:val="CommentReference"/>
        </w:rPr>
        <w:commentReference w:id="62"/>
      </w:r>
      <w:r w:rsidRPr="00D84938">
        <w:t xml:space="preserve">; and (v) </w:t>
      </w:r>
      <w:r w:rsidRPr="00D84938">
        <w:rPr>
          <w:i/>
        </w:rPr>
        <w:t>status maximization</w:t>
      </w:r>
      <w:r w:rsidRPr="00D84938">
        <w:t xml:space="preserve"> links attitudes to the highest structural position achieved over time. In this sense, Helgason &amp; Rehm (2024) argue that attitudinal change is a gradual </w:t>
      </w:r>
      <w:r>
        <w:t>adaptation process</w:t>
      </w:r>
      <w:r w:rsidRPr="00D84938">
        <w:t xml:space="preserve">. This process tends to be slow and </w:t>
      </w:r>
      <w:r>
        <w:t>cumulative</w:t>
      </w:r>
      <w:r w:rsidRPr="00D84938">
        <w:t>, especially in learning and updating beliefs. As a result, differences in political attitudes between groups (e.g.</w:t>
      </w:r>
      <w:r>
        <w:t>,</w:t>
      </w:r>
      <w:r w:rsidRPr="00D84938">
        <w:t xml:space="preserve"> income or occupations) are often more pronounced than changes in attitudes within the same individual over time </w:t>
      </w:r>
      <w:r w:rsidRPr="00D84938">
        <w:fldChar w:fldCharType="begin"/>
      </w:r>
      <w:ins w:id="63" w:author="Julio César Iturra Sanhueza" w:date="2025-06-13T15:08:00Z" w16du:dateUtc="2025-06-13T13:08:00Z">
        <w:r w:rsidR="00733667">
          <w:instrText xml:space="preserve"> ADDIN ZOTERO_ITEM CSL_CITATION {"citationID":"QfD0sQgd","properties":{"formattedCitation":"(Helgason &amp; Rehm, 2024)","plainCitation":"(Helgason &amp; Rehm, 2024)","noteIndex":0},"citationItems":[{"id":16785,"uris":["http://zotero.org/users/5414506/items/YB26IELD"],"itemData":{"id":16785,"type":"article-journal","abstract":"While there is a strong cross-sectional association between social class and political attitudes, recent research—based on longitudinal data—finds that changes in class are, at most, weakly related to changes in such attitudes. One common explanation for this finding is that early life socialization affects both social class and political attitudes and that class has little, if any, direct effect on them. In this manuscript, we explore an alternative explanation that centers on the importance of cumulative class experiences for the long-term evolution of attitudes. To evaluate this perspective, we leverage data from the British Household Panel Survey, which contains measures of economic values that span up to 16 years, as well as complete work-life histories of respondents that allow us to track individual class experiences over people’s life span. Our findings show that cumulative class experiences are strongly associated with the development of economic values.","container-title":"Social Forces","DOI":"10.1093/sf/soae135","ISSN":"1534-7605","journalAbbreviation":"Social Forces","page":"soae135","source":"Silverchair","title":"Class experiences and the long-term evolution of economic values","author":[{"family":"Helgason","given":"Agnar Freyr"},{"family":"Rehm","given":"Philipp"}],"issued":{"date-parts":[["2024",9,24]]},"citation-key":"helgason_class_2024"}}],"schema":"https://github.com/citation-style-language/schema/raw/master/csl-citation.json"} </w:instrText>
        </w:r>
      </w:ins>
      <w:del w:id="64" w:author="Julio César Iturra Sanhueza" w:date="2025-06-13T15:08:00Z" w16du:dateUtc="2025-06-13T13:08:00Z">
        <w:r w:rsidRPr="00D84938" w:rsidDel="00733667">
          <w:delInstrText xml:space="preserve"> ADDIN ZOTERO_ITEM CSL_CITATION {"citationID":"QfD0sQgd","properties":{"formattedCitation":"(Helgason &amp; Rehm, 2024)","plainCitation":"(Helgason &amp; Rehm, 2024)","noteIndex":0},"citationItems":[{"id":13341,"uris":["http://zotero.org/users/5414506/items/YB26IELD"],"itemData":{"id":13341,"type":"article-journal","abstract":"While there is a strong cross-sectional association between social class and political attitudes, recent research—based on longitudinal data—finds that changes in class are, at most, weakly related to changes in such attitudes. One common explanation for this finding is that early life socialization affects both social class and political attitudes and that class has little, if any, direct effect on them. In this manuscript, we explore an alternative explanation that centers on the importance of cumulative class experiences for the long-term evolution of attitudes. To evaluate this perspective, we leverage data from the British Household Panel Survey, which contains measures of economic values that span up to 16 years, as well as complete work-life histories of respondents that allow us to track individual class experiences over people’s life span. Our findings show that cumulative class experiences are strongly associated with the development of economic values.","container-title":"Social Forces","DOI":"10.1093/sf/soae135","ISSN":"1534-7605","journalAbbreviation":"Social Forces","page":"soae135","source":"Silverchair","title":"Class experiences and the long-term evolution of economic values","author":[{"family":"Helgason","given":"Agnar Freyr"},{"family":"Rehm","given":"Philipp"}],"issued":{"date-parts":[["2024",9,24]]},"citation-key":"helgason_class_2024"}}],"schema":"https://github.com/citation-style-language/schema/raw/master/csl-citation.json"} </w:delInstrText>
        </w:r>
      </w:del>
      <w:r w:rsidRPr="00D84938">
        <w:fldChar w:fldCharType="separate"/>
      </w:r>
      <w:r w:rsidRPr="00D84938">
        <w:t>(Helgason &amp; Rehm, 2024)</w:t>
      </w:r>
      <w:r w:rsidRPr="00D84938">
        <w:fldChar w:fldCharType="end"/>
      </w:r>
      <w:r w:rsidRPr="00D84938">
        <w:t xml:space="preserve">. </w:t>
      </w:r>
    </w:p>
    <w:p w14:paraId="0F43E087" w14:textId="0DBD9C0F" w:rsidR="00DB0401" w:rsidRPr="00D84938" w:rsidRDefault="00DB0401" w:rsidP="00DB0401">
      <w:r w:rsidRPr="00D84938">
        <w:t xml:space="preserve">Empirically, longitudinal evidence hints that as individuals experience rising structural positions, particularly through occupational class and income, they become more conservative in their political views and demand less redistribution as they benefit more directly from unequal distributions </w:t>
      </w:r>
      <w:r w:rsidRPr="00D84938">
        <w:fldChar w:fldCharType="begin"/>
      </w:r>
      <w:r w:rsidR="0006500B">
        <w:instrText xml:space="preserve"> ADDIN ZOTERO_ITEM CSL_CITATION {"citationID":"s2nOPwG2","properties":{"formattedCitation":"(Helgason &amp; Rehm, 2023; Langs\\uc0\\u230{}ther et al., 2022; Stegmueller, 2013)","plainCitation":"(Helgason &amp; Rehm, 2023; Langsæther et al., 2022; Stegmueller, 2013)","noteIndex":0},"citationItems":[{"id":16783,"uris":["http://zotero.org/users/5414506/items/3FUL3QQA"],"itemData":{"id":16783,"type":"article-journal","abstract":"Income and political attitudes are powerfully correlated in cross-sectional data, yet research based on panel data finds at most a weak correlation. In this paper, we examine this puzzling pattern by exploring the long-term evolution of attitudes over the life cycle. We evaluate the predictions of five different explanations on the relationship between attitudes and income experiences. These explanations focus on, respectively: socialization, anticipation, myopic self-interest, learning and status maximization. We employ accelerated longitudinal design models using data on core political values that span up to sixteen years from the British Household Panel Survey. Our findings reconcile the mixed evidence in the literature: the correlation between income and political attitudes, strong in cross-sectional studies but weak in short panel studies, emerges because attitudes crystallize – slowly but systematically – as income evolves over the life cycle. This pattern is most consistent with the learning explanation.","container-title":"European Journal of Political Research","DOI":"10.1111/1475-6765.12506","ISSN":"1475-6765","issue":"1","language":"en","license":"© 2022 European Consortium for Political Research.","note":"_eprint: https://onlinelibrary.wiley.com/doi/pdf/10.1111/1475-6765.12506","page":"264-284","source":"Wiley Online Library","title":"Long-term income trajectories and the evolution of political attitudes","volume":"62","author":[{"family":"Helgason","given":"Agnar Freyr"},{"family":"Rehm","given":"Philipp"}],"issued":{"date-parts":[["2023"]]},"citation-key":"helgason_long-term_2023"}},{"id":16784,"uris":["http://zotero.org/users/5414506/items/EJ2NAFSI"],"itemData":{"id":16784,"type":"article-journal","abstract":"Past findings on the connection between class position and political preferences are overwhelmingly derived from cross-sectional studies, which provided a limited basis for inferring causality. This study uses long-term panel data on thousands of British respondents to measure the impact of intra-generational class mobility across a range of political identities and preferences. Upward class mobility leads to small increases in economic conservatism, but party choice, class identity and attitudes to non-economic issues do not change. This updating of economic values is much smaller than cross-sectional differences between classes. These results are consistent with the short-run effects of class mobility operating primarily through a limited economic self-interest mechanism. Beliefs that are plausibly unconnected to economics are unaffected. The overall association between class and a range of identities, opinions and preferences is therefore more likely to be caused by early life experiences and longer-term socialization than by the immediate material interests associated with jobs.","container-title":"British Journal of Political Science","DOI":"10.1017/S0007123420000599","ISSN":"0007-1234, 1469-2112","issue":"2","language":"en","page":"958-967","source":"Cambridge University Press","title":"Explaining the Relationship Between Class Position and Political Preferences: A Long-Term Panel Analysis of Intra-Generational Class Mobility","title-short":"Explaining the Relationship Between Class Position and Political Preferences","volume":"52","author":[{"family":"Langsæther","given":"Peter Egge"},{"family":"Evans","given":"Geoffrey"},{"family":"O'Grady","given":"Tom"}],"issued":{"date-parts":[["2022",4]]},"citation-key":"langsaether_explaining_2022"}},{"id":18054,"uris":["http://zotero.org/users/5414506/items/7XEVGW94"],"itemData":{"id":18054,"type":"article-journal","abstract":"Much politico-economic research on individuals' preferences is cross-sectional and does not model dynamic aspects of preference or attitude formation. I present a Bayesian dynamic panel model, which facilitates the analysis of repeated preferences using individual-level panel data. My model deals with three problems. First, I explicitly include feedback from previous preferences taking into account that available survey measures of preferences are categorical. Second, I model individuals' initial conditions when entering the panel as resulting from observed and unobserved individual attributes. Third, I capture unobserved individual preference heterogeneity both via standard parametric random effects and a robust alternative based on Bayesian nonparametric density estimation. I use this model to analyze the impact of income and wealth on preferences for government intervention using the British Household Panel Study from 1991 to 2007.","container-title":"Political Analysis","ISSN":"1047-1987","issue":"3","note":"publisher: [Oxford University Press, Society for Political Methodology]","page":"314-333","source":"JSTOR","title":"Modeling Dynamic Preferences: A Bayesian Robust Dynamic Latent Ordered Probit Model","title-short":"Modeling Dynamic Preferences","volume":"21","author":[{"family":"Stegmueller","given":"Daniel"}],"issued":{"date-parts":[["2013"]]},"citation-key":"stegmueller_modeling_2013"}}],"schema":"https://github.com/citation-style-language/schema/raw/master/csl-citation.json"} </w:instrText>
      </w:r>
      <w:r w:rsidRPr="00D84938">
        <w:fldChar w:fldCharType="separate"/>
      </w:r>
      <w:r w:rsidR="0006500B" w:rsidRPr="0006500B">
        <w:rPr>
          <w:rFonts w:cs="Times New Roman"/>
        </w:rPr>
        <w:t>(Helgason &amp; Rehm, 2023; Langsæther et al., 2022; Stegmueller, 2013)</w:t>
      </w:r>
      <w:r w:rsidRPr="00D84938">
        <w:fldChar w:fldCharType="end"/>
      </w:r>
      <w:r w:rsidRPr="00D84938">
        <w:t xml:space="preserve">. It is also noteworthy that mobile individuals show more nuanced preferences when compared to those with </w:t>
      </w:r>
      <w:r>
        <w:t>homogeneous-stable</w:t>
      </w:r>
      <w:r w:rsidRPr="00D84938">
        <w:t xml:space="preserve"> working or upper-class mobility trajectories </w:t>
      </w:r>
      <w:r w:rsidRPr="00D84938">
        <w:fldChar w:fldCharType="begin"/>
      </w:r>
      <w:ins w:id="65" w:author="Julio César Iturra Sanhueza" w:date="2025-06-13T15:08:00Z" w16du:dateUtc="2025-06-13T13:08:00Z">
        <w:r w:rsidR="00733667">
          <w:instrText xml:space="preserve"> ADDIN ZOTERO_ITEM CSL_CITATION {"citationID":"YHlDVvjm","properties":{"formattedCitation":"(Helgason &amp; Rehm, 2024)","plainCitation":"(Helgason &amp; Rehm, 2024)","noteIndex":0},"citationItems":[{"id":16785,"uris":["http://zotero.org/users/5414506/items/YB26IELD"],"itemData":{"id":16785,"type":"article-journal","abstract":"While there is a strong cross-sectional association between social class and political attitudes, recent research—based on longitudinal data—finds that changes in class are, at most, weakly related to changes in such attitudes. One common explanation for this finding is that early life socialization affects both social class and political attitudes and that class has little, if any, direct effect on them. In this manuscript, we explore an alternative explanation that centers on the importance of cumulative class experiences for the long-term evolution of attitudes. To evaluate this perspective, we leverage data from the British Household Panel Survey, which contains measures of economic values that span up to 16 years, as well as complete work-life histories of respondents that allow us to track individual class experiences over people’s life span. Our findings show that cumulative class experiences are strongly associated with the development of economic values.","container-title":"Social Forces","DOI":"10.1093/sf/soae135","ISSN":"1534-7605","journalAbbreviation":"Social Forces","page":"soae135","source":"Silverchair","title":"Class experiences and the long-term evolution of economic values","author":[{"family":"Helgason","given":"Agnar Freyr"},{"family":"Rehm","given":"Philipp"}],"issued":{"date-parts":[["2024",9,24]]},"citation-key":"helgason_class_2024"}}],"schema":"https://github.com/citation-style-language/schema/raw/master/csl-citation.json"} </w:instrText>
        </w:r>
      </w:ins>
      <w:del w:id="66" w:author="Julio César Iturra Sanhueza" w:date="2025-06-13T15:08:00Z" w16du:dateUtc="2025-06-13T13:08:00Z">
        <w:r w:rsidRPr="00D84938" w:rsidDel="00733667">
          <w:delInstrText xml:space="preserve"> ADDIN ZOTERO_ITEM CSL_CITATION {"citationID":"YHlDVvjm","properties":{"formattedCitation":"(Helgason &amp; Rehm, 2024)","plainCitation":"(Helgason &amp; Rehm, 2024)","noteIndex":0},"citationItems":[{"id":13341,"uris":["http://zotero.org/users/5414506/items/YB26IELD"],"itemData":{"id":13341,"type":"article-journal","abstract":"While there is a strong cross-sectional association between social class and political attitudes, recent research—based on longitudinal data—finds that changes in class are, at most, weakly related to changes in such attitudes. One common explanation for this finding is that early life socialization affects both social class and political attitudes and that class has little, if any, direct effect on them. In this manuscript, we explore an alternative explanation that centers on the importance of cumulative class experiences for the long-term evolution of attitudes. To evaluate this perspective, we leverage data from the British Household Panel Survey, which contains measures of economic values that span up to 16 years, as well as complete work-life histories of respondents that allow us to track individual class experiences over people’s life span. Our findings show that cumulative class experiences are strongly associated with the development of economic values.","container-title":"Social Forces","DOI":"10.1093/sf/soae135","ISSN":"1534-7605","journalAbbreviation":"Social Forces","page":"soae135","source":"Silverchair","title":"Class experiences and the long-term evolution of economic values","author":[{"family":"Helgason","given":"Agnar Freyr"},{"family":"Rehm","given":"Philipp"}],"issued":{"date-parts":[["2024",9,24]]},"citation-key":"helgason_class_2024"}}],"schema":"https://github.com/citation-style-language/schema/raw/master/csl-citation.json"} </w:delInstrText>
        </w:r>
      </w:del>
      <w:r w:rsidRPr="00D84938">
        <w:fldChar w:fldCharType="separate"/>
      </w:r>
      <w:r w:rsidRPr="00D84938">
        <w:t>(Helgason &amp; Rehm, 2024)</w:t>
      </w:r>
      <w:r w:rsidRPr="00D84938">
        <w:fldChar w:fldCharType="end"/>
      </w:r>
      <w:r w:rsidRPr="00D84938">
        <w:t xml:space="preserve">. Similarly, in the British case, it has been shown that upwardly mobile individuals are more prone to vote for the conservative party, known for its pro-market stances in terms of welfare provision </w:t>
      </w:r>
      <w:r w:rsidRPr="00D84938">
        <w:fldChar w:fldCharType="begin"/>
      </w:r>
      <w:ins w:id="67" w:author="Julio César Iturra Sanhueza" w:date="2025-06-13T15:08:00Z" w16du:dateUtc="2025-06-13T13:08:00Z">
        <w:r w:rsidR="00733667">
          <w:instrText xml:space="preserve"> ADDIN ZOTERO_ITEM CSL_CITATION {"citationID":"ToXk7hxe","properties":{"formattedCitation":"(Helgason &amp; Rehm, 2023)","plainCitation":"(Helgason &amp; Rehm, 2023)","noteIndex":0},"citationItems":[{"id":16783,"uris":["http://zotero.org/users/5414506/items/3FUL3QQA"],"itemData":{"id":16783,"type":"article-journal","abstract":"Income and political attitudes are powerfully correlated in cross-sectional data, yet research based on panel data finds at most a weak correlation. In this paper, we examine this puzzling pattern by exploring the long-term evolution of attitudes over the life cycle. We evaluate the predictions of five different explanations on the relationship between attitudes and income experiences. These explanations focus on, respectively: socialization, anticipation, myopic self-interest, learning and status maximization. We employ accelerated longitudinal design models using data on core political values that span up to sixteen years from the British Household Panel Survey. Our findings reconcile the mixed evidence in the literature: the correlation between income and political attitudes, strong in cross-sectional studies but weak in short panel studies, emerges because attitudes crystallize – slowly but systematically – as income evolves over the life cycle. This pattern is most consistent with the learning explanation.","container-title":"European Journal of Political Research","DOI":"10.1111/1475-6765.12506","ISSN":"1475-6765","issue":"1","language":"en","license":"© 2022 European Consortium for Political Research.","note":"_eprint: https://onlinelibrary.wiley.com/doi/pdf/10.1111/1475-6765.12506","page":"264-284","source":"Wiley Online Library","title":"Long-term income trajectories and the evolution of political attitudes","volume":"62","author":[{"family":"Helgason","given":"Agnar Freyr"},{"family":"Rehm","given":"Philipp"}],"issued":{"date-parts":[["2023"]]},"citation-key":"helgason_long-term_2023"}}],"schema":"https://github.com/citation-style-language/schema/raw/master/csl-citation.json"} </w:instrText>
        </w:r>
      </w:ins>
      <w:del w:id="68" w:author="Julio César Iturra Sanhueza" w:date="2025-06-13T15:08:00Z" w16du:dateUtc="2025-06-13T13:08:00Z">
        <w:r w:rsidRPr="00D84938" w:rsidDel="00733667">
          <w:delInstrText xml:space="preserve"> ADDIN ZOTERO_ITEM CSL_CITATION {"citationID":"ToXk7hxe","properties":{"formattedCitation":"(Helgason &amp; Rehm, 2023)","plainCitation":"(Helgason &amp; Rehm, 2023)","noteIndex":0},"citationItems":[{"id":13343,"uris":["http://zotero.org/users/5414506/items/3FUL3QQA"],"itemData":{"id":13343,"type":"article-journal","abstract":"Income and political attitudes are powerfully correlated in cross-sectional data, yet research based on panel data finds at most a weak correlation. In this paper, we examine this puzzling pattern by exploring the long-term evolution of attitudes over the life cycle. We evaluate the predictions of five different explanations on the relationship between attitudes and income experiences. These explanations focus on, respectively: socialization, anticipation, myopic self-interest, learning and status maximization. We employ accelerated longitudinal design models using data on core political values that span up to sixteen years from the British Household Panel Survey. Our findings reconcile the mixed evidence in the literature: the correlation between income and political attitudes, strong in cross-sectional studies but weak in short panel studies, emerges because attitudes crystallize – slowly but systematically – as income evolves over the life cycle. This pattern is most consistent with the learning explanation.","container-title":"European Journal of Political Research","DOI":"10.1111/1475-6765.12506","ISSN":"1475-6765","issue":"1","language":"en","license":"© 2022 European Consortium for Political Research.","note":"_eprint: https://onlinelibrary.wiley.com/doi/pdf/10.1111/1475-6765.12506","page":"264-284","source":"Wiley Online Library","title":"Long-term income trajectories and the evolution of political attitudes","volume":"62","author":[{"family":"Helgason","given":"Agnar Freyr"},{"family":"Rehm","given":"Philipp"}],"issued":{"date-parts":[["2023"]]},"citation-key":"helgason_longterm_2023"}}],"schema":"https://github.com/citation-style-language/schema/raw/master/csl-citation.json"} </w:delInstrText>
        </w:r>
      </w:del>
      <w:r w:rsidRPr="00D84938">
        <w:fldChar w:fldCharType="separate"/>
      </w:r>
      <w:r w:rsidRPr="00D84938">
        <w:t>(Helgason &amp; Rehm, 2023)</w:t>
      </w:r>
      <w:r w:rsidRPr="00D84938">
        <w:fldChar w:fldCharType="end"/>
      </w:r>
      <w:r w:rsidRPr="00D84938">
        <w:t xml:space="preserve">. </w:t>
      </w:r>
      <w:r w:rsidRPr="005B6427">
        <w:rPr>
          <w:highlight w:val="yellow"/>
        </w:rPr>
        <w:t xml:space="preserve">Although this evidence has </w:t>
      </w:r>
      <w:r w:rsidR="00D9158C">
        <w:rPr>
          <w:highlight w:val="yellow"/>
        </w:rPr>
        <w:t xml:space="preserve">addressed economic </w:t>
      </w:r>
      <w:r w:rsidRPr="005B6427">
        <w:rPr>
          <w:highlight w:val="yellow"/>
        </w:rPr>
        <w:t>preferences</w:t>
      </w:r>
      <w:r w:rsidR="00D9158C">
        <w:rPr>
          <w:highlight w:val="yellow"/>
        </w:rPr>
        <w:t xml:space="preserve"> in general</w:t>
      </w:r>
      <w:r w:rsidRPr="005B6427">
        <w:rPr>
          <w:highlight w:val="yellow"/>
        </w:rPr>
        <w:t xml:space="preserve">, it provides some clues on how their relationship with </w:t>
      </w:r>
      <w:r w:rsidR="00D9158C">
        <w:rPr>
          <w:highlight w:val="yellow"/>
        </w:rPr>
        <w:t xml:space="preserve">other </w:t>
      </w:r>
      <w:r w:rsidR="003E5F39">
        <w:rPr>
          <w:highlight w:val="yellow"/>
        </w:rPr>
        <w:t xml:space="preserve">aspects within the economic domain </w:t>
      </w:r>
      <w:r w:rsidRPr="005B6427">
        <w:rPr>
          <w:highlight w:val="yellow"/>
        </w:rPr>
        <w:t>can be expected.</w:t>
      </w:r>
    </w:p>
    <w:p w14:paraId="3A0959AF" w14:textId="71E33FF5" w:rsidR="00DB0401" w:rsidRPr="00D84938" w:rsidRDefault="00DB0401" w:rsidP="00DB0401">
      <w:r w:rsidRPr="00D84938">
        <w:t xml:space="preserve">In line with the above, </w:t>
      </w:r>
      <w:r w:rsidR="005B6427">
        <w:t>it can be expected</w:t>
      </w:r>
      <w:r w:rsidRPr="00D84938">
        <w:t xml:space="preserve"> that individuals who increase their socioeconomic status across the occupational ladder </w:t>
      </w:r>
      <w:r w:rsidR="00E35993">
        <w:t xml:space="preserve">or have </w:t>
      </w:r>
      <w:r w:rsidR="00E44271">
        <w:t xml:space="preserve">been </w:t>
      </w:r>
      <w:r w:rsidR="006D6A3B">
        <w:t>stable</w:t>
      </w:r>
      <w:r w:rsidR="00E44271">
        <w:t xml:space="preserve"> in</w:t>
      </w:r>
      <w:r w:rsidR="00E35993">
        <w:t xml:space="preserve"> </w:t>
      </w:r>
      <w:r w:rsidR="00E44271">
        <w:t xml:space="preserve">advantaged </w:t>
      </w:r>
      <w:r w:rsidR="00E35993">
        <w:t xml:space="preserve">positions should </w:t>
      </w:r>
      <w:r w:rsidRPr="00D84938">
        <w:t xml:space="preserve">support </w:t>
      </w:r>
      <w:r w:rsidR="00792754">
        <w:t xml:space="preserve">economic inequality </w:t>
      </w:r>
      <w:r w:rsidRPr="00D84938">
        <w:t>to a greater extent (</w:t>
      </w:r>
      <w:r w:rsidR="00EC61D2">
        <w:rPr>
          <w:i/>
          <w:iCs/>
        </w:rPr>
        <w:t xml:space="preserve">inequality </w:t>
      </w:r>
      <w:r w:rsidRPr="00D84938">
        <w:rPr>
          <w:i/>
          <w:iCs/>
        </w:rPr>
        <w:t>legitimacy</w:t>
      </w:r>
      <w:r w:rsidRPr="00D84938">
        <w:t xml:space="preserve">). Nevertheless, how do changes in </w:t>
      </w:r>
      <w:ins w:id="69" w:author="Julio César Iturra Sanhueza" w:date="2025-06-13T15:17:00Z" w16du:dateUtc="2025-06-13T13:17:00Z">
        <w:r w:rsidR="006B7EDC">
          <w:t xml:space="preserve">the socioeconomic composition of </w:t>
        </w:r>
      </w:ins>
      <w:del w:id="70" w:author="Julio César Iturra Sanhueza" w:date="2025-06-13T15:17:00Z" w16du:dateUtc="2025-06-13T13:17:00Z">
        <w:r w:rsidRPr="00D84938" w:rsidDel="00DE5DBC">
          <w:delText xml:space="preserve">interpersonal </w:delText>
        </w:r>
      </w:del>
      <w:ins w:id="71" w:author="Julio César Iturra Sanhueza" w:date="2025-06-13T15:17:00Z" w16du:dateUtc="2025-06-13T13:17:00Z">
        <w:r w:rsidR="00DE5DBC">
          <w:t>social</w:t>
        </w:r>
        <w:r w:rsidR="00DE5DBC" w:rsidRPr="00D84938">
          <w:t xml:space="preserve"> </w:t>
        </w:r>
      </w:ins>
      <w:r w:rsidRPr="00D84938">
        <w:t xml:space="preserve">networks affect </w:t>
      </w:r>
      <w:r w:rsidR="00062721">
        <w:t xml:space="preserve">economic </w:t>
      </w:r>
      <w:r w:rsidRPr="00D84938">
        <w:t xml:space="preserve">preferences? </w:t>
      </w:r>
    </w:p>
    <w:p w14:paraId="13C262B9" w14:textId="77777777" w:rsidR="00DB0401" w:rsidRPr="00D84938" w:rsidRDefault="00DB0401" w:rsidP="007F64F3">
      <w:pPr>
        <w:pStyle w:val="Heading3"/>
      </w:pPr>
      <w:r w:rsidRPr="00D84938">
        <w:t xml:space="preserve">Network structure and attitudes towards economic inequality </w:t>
      </w:r>
    </w:p>
    <w:p w14:paraId="23520603" w14:textId="317ACC6F" w:rsidR="00DB0401" w:rsidRPr="00D84938" w:rsidRDefault="00DB0401" w:rsidP="00DB0401">
      <w:r>
        <w:t>Beyond the individual structural position,</w:t>
      </w:r>
      <w:r w:rsidR="00FB7890">
        <w:t xml:space="preserve"> </w:t>
      </w:r>
      <w:proofErr w:type="gramStart"/>
      <w:r w:rsidR="00FB7890">
        <w:t>the</w:t>
      </w:r>
      <w:r>
        <w:t xml:space="preserve"> literature</w:t>
      </w:r>
      <w:proofErr w:type="gramEnd"/>
      <w:r>
        <w:t xml:space="preserve"> has argued that social networks also contribute to attitude formation in different manners. In this regard, a stronger justification of inequality is not solely explained by individual self-interest or normative value-driven explanations </w:t>
      </w:r>
      <w:r>
        <w:fldChar w:fldCharType="begin"/>
      </w:r>
      <w:ins w:id="72" w:author="Julio César Iturra Sanhueza" w:date="2025-06-13T15:08:00Z" w16du:dateUtc="2025-06-13T13:08:00Z">
        <w:r w:rsidR="00733667">
          <w:instrText xml:space="preserve"> ADDIN ZOTERO_ITEM CSL_CITATION {"citationID":"4azlUoE9","properties":{"formattedCitation":"(Kulin &amp; Svallfors, 2013; Maldonado, Olivos, Castillo, Atria, &amp; Azar, 2019)","plainCitation":"(Kulin &amp; Svallfors, 2013; Maldonado, Olivos, Castillo, Atria, &amp; Azar, 2019)","noteIndex":0},"citationItems":[{"id":519,"uris":["http://zotero.org/users/5414506/items/WPAMV5XJ"],"itemData":{"id":519,"type":"article-journal","abstract":"Using data from the European Social Survey, we analyse the link between basic human values and attitudes towards redistribution, and how that link differs among classes and across countries. We assess whether and why the class-specific impact of self-transcendence and self-enhancement values on attitudes towards redistribution differs across a selection of European countries. The results show that the links between values and attitudes are generally stronger in more materially secure and privileged classes. However, the relative strength of the associations varies substantially across countries. Where inequality is smaller and poverty less prevalent, the link between values and attitudes becomes less class-specific. These findings provide support for our two main interpretations: (a) that welfare policies mitigate the class-specific risks that people are exposed to, which make values more salient and effective among workers; and (b) that the existence of visible and salient redistributive policies works to make clearer the cognitive link between abstract values and support for concrete policies.","container-title":"European Sociological Review","DOI":"10.1093/esr/jcr046","ISSN":"02667215","issue":"2","note":"Citation Key: Kulin2013","page":"155-167","title":"Class, values, and attitudes towards redistribution: A European comparison","volume":"29","author":[{"family":"Kulin","given":"Joakim"},{"family":"Svallfors","given":"Stefan"}],"issued":{"date-parts":[["2013"]]},"citation-key":"Kulin2013"}},{"id":178,"uris":["http://zotero.org/users/5414506/items/IWC37GLI"],"itemData":{"id":178,"type":"article-journal","abstract":"In this article, we explore the associations of people’s valuations of universal healthcare with risk exposure and humanitarianism across diverse institutional contexts. We argue that both micro-level factors increase the valuations. Furthermore, interactions between material interests and humanitarians are expected. This work also hypothesizes that institutional contexts with employment-independent healthcare systems should modify the effect of risk exposure. Following a comparative framework, we test the expectations by using the International Social Survey Programme 2011 health module for 28 developed and developing countries. Results suggest opposite effects for the factors under analysis. While risk exposure decreases the willingness to pay taxes for the provision of universal healthcare, humanitarianism strongly fosters the valuation. Furthermore, we find statistical significant interactions between material interests and humanitarianism. Results also suggest substantive cross-level interactions between risk exposure and healthcare systems. Findings are robust to different modeling strategies that control for standard micro-level variables (income and egalitarianism), individual factors and observed and unobserved country characteristics. The article lays out implications of these findings.","container-title":"Social Justice Research","DOI":"10.1007/s11211-019-00336-6","note":"Citation Key: Maldonadoetal2019","page":"349 283","title":"Risk Exposure, Humanitarianism and Willingness to Pay for Universal Healthcare: A Cross-National Analysis of 28 Countries","title-short":"Risk Exposure, Humanitarianism and Willingness to Pay for Universal Healthcare","volume":"32","author":[{"family":"Maldonado","given":"Luis"},{"family":"Olivos","given":"Francisco"},{"family":"Castillo","given":"Juan Carlos"},{"family":"Atria","given":"Jorge"},{"family":"Azar","given":"Ariel"}],"issued":{"date-parts":[["2019",7,5]]},"citation-key":"Maldonadoetal2019"}}],"schema":"https://github.com/citation-style-language/schema/raw/master/csl-citation.json"} </w:instrText>
        </w:r>
      </w:ins>
      <w:del w:id="73" w:author="Julio César Iturra Sanhueza" w:date="2025-06-13T15:08:00Z" w16du:dateUtc="2025-06-13T13:08:00Z">
        <w:r w:rsidDel="00733667">
          <w:delInstrText xml:space="preserve"> ADDIN ZOTERO_ITEM CSL_CITATION {"citationID":"4azlUoE9","properties":{"formattedCitation":"(Kulin &amp; Svallfors, 2013; Maldonado, Olivos, Castillo, Atria, &amp; Azar, 2019)","plainCitation":"(Kulin &amp; Svallfors, 2013; Maldonado, Olivos, Castillo, Atria, &amp; Azar, 2019)","noteIndex":0},"citationItems":[{"id":730,"uris":["http://zotero.org/users/5414506/items/WPAMV5XJ"],"itemData":{"id":730,"type":"article-journal","abstract":"Using data from the European Social Survey, we analyse the link between basic human values and attitudes towards redistribution, and how that link differs among classes and across countries. We assess whether and why the class-specific impact of self-transcendence and self-enhancement values on attitudes towards redistribution differs across a selection of European countries. The results show that the links between values and attitudes are generally stronger in more materially secure and privileged classes. However, the relative strength of the associations varies substantially across countries. Where inequality is smaller and poverty less prevalent, the link between values and attitudes becomes less class-specific. These findings provide support for our two main interpretations: (a) that welfare policies mitigate the class-specific risks that people are exposed to, which make values more salient and effective among workers; and (b) that the existence of visible and salient redistributive policies works to make clearer the cognitive link between abstract values and support for concrete policies.","container-title":"European Sociological Review","DOI":"10.1093/esr/jcr046","ISSN":"02667215","issue":"2","note":"Citation Key: Kulin2013","page":"155-167","title":"Class, values, and attitudes towards redistribution: A European comparison","volume":"29","author":[{"family":"Kulin","given":"Joakim"},{"family":"Svallfors","given":"Stefan"}],"issued":{"date-parts":[["2013"]]},"citation-key":"Kulin2013"}},{"id":727,"uris":["http://zotero.org/users/5414506/items/IWC37GLI"],"itemData":{"id":727,"type":"article-journal","abstract":"In this article, we explore the associations of people’s valuations of universal healthcare with risk exposure and humanitarianism across diverse institutional contexts. We argue that both micro-level factors increase the valuations. Furthermore, interactions between material interests and humanitarians are expected. This work also hypothesizes that institutional contexts with employment-independent healthcare systems should modify the effect of risk exposure. Following a comparative framework, we test the expectations by using the International Social Survey Programme 2011 health module for 28 developed and developing countries. Results suggest opposite effects for the factors under analysis. While risk exposure decreases the willingness to pay taxes for the provision of universal healthcare, humanitarianism strongly fosters the valuation. Furthermore, we find statistical significant interactions between material interests and humanitarianism. Results also suggest substantive cross-level interactions between risk exposure and healthcare systems. Findings are robust to different modeling strategies that control for standard micro-level variables (income and egalitarianism), individual factors and observed and unobserved country characteristics. The article lays out implications of these findings.","container-title":"Social Justice Research","DOI":"10.1007/s11211-019-00336-6","note":"Citation Key: Maldonadoetal2019","page":"349 283","title":"Risk Exposure, Humanitarianism and Willingness to Pay for Universal Healthcare: A Cross-National Analysis of 28 Countries","title-short":"Risk Exposure, Humanitarianism and Willingness to Pay for Universal Healthcare","volume":"32","author":[{"family":"Maldonado","given":"Luis"},{"family":"Olivos","given":"Francisco"},{"family":"Castillo","given":"Juan Carlos"},{"family":"Atria","given":"Jorge"},{"family":"Azar","given":"Ariel"}],"issued":{"date-parts":[["2019",7,5]]},"citation-key":"Maldonadoetal2019"}}],"schema":"https://github.com/citation-style-language/schema/raw/master/csl-citation.json"} </w:delInstrText>
        </w:r>
      </w:del>
      <w:r>
        <w:fldChar w:fldCharType="separate"/>
      </w:r>
      <w:r>
        <w:t>(Kulin &amp; Svallfors, 2013; Maldonado, Olivos, Castillo, Atria, &amp; Azar, 2019)</w:t>
      </w:r>
      <w:r>
        <w:fldChar w:fldCharType="end"/>
      </w:r>
      <w:r>
        <w:t xml:space="preserve">. Recently, it has been scrutinized the role of network class profiles – </w:t>
      </w:r>
      <w:r>
        <w:lastRenderedPageBreak/>
        <w:t xml:space="preserve">understood as the share of ties toward specific social classes and has been found that higher ties to working-class (upper-class) positions are associated with higher (lower) perceived income inequality </w:t>
      </w:r>
      <w:r>
        <w:fldChar w:fldCharType="begin"/>
      </w:r>
      <w:ins w:id="74" w:author="Julio César Iturra Sanhueza" w:date="2025-06-13T15:08:00Z" w16du:dateUtc="2025-06-13T13:08:00Z">
        <w:r w:rsidR="00733667">
          <w:instrText xml:space="preserve"> ADDIN ZOTERO_ITEM CSL_CITATION {"citationID":"8MdnXq6X","properties":{"formattedCitation":"(Cobo-Arroyo, 2022)","plainCitation":"(Cobo-Arroyo, 2022)","noteIndex":0},"citationItems":[{"id":18219,"uris":["http://zotero.org/users/5414506/items/TZ3NJSFK"],"itemData":{"id":18219,"type":"thesis","abstract":"Numerous studies have tried to explain the main factors affecting individual perceptions of income inequality, focusing on social class as a key determinant. However, the empirical literature shows that much of the relationship between one's class position and the perception of inequality remains unexplained after controlling for other socioeconomic variables. This paper aims to study whether the class profile of personal contact networks influences the perception of income distribution in Spain beyond the class of belonging of each individual. Since we acquire information about the economic and political reality in which we live mainly from our closest circle of contacts, this information will be biased according to the class position of this influential group. In order to analyze this question, we employed data from a telephone survey administered to a representative sample (n=3000) of the Spanish population, which includes a \"position generator\", an instrument used to measure the social network of each respondent. The results obtained in the research show that there is some class segregation in personal social networks. People tend to relate and establish links with individuals of the same social position and other workers in the same profession. In addition, there is evidence in favor of an association between the characteristics of personal ties and the perception of inequality in income distribution. Personal attitudes and beliefs, also in this area, are affected by the social influence of the group. In particular, people with access to higher social positions tend to perceive that income inequalities in Spain are lower (and vice versa) because they are influenced by the ideas and perceptions of their group.","language":"Español","publisher":"Universidade da Coruña","source":"Zotero","title":"Influencia de las redes sobre la percepción subjetiva de la distribución de ingresos en España","URL":"https://ruc.udc.es/dspace/handle/2183/36667","author":[{"family":"Cobo-Arroyo","given":"Paula"}],"issued":{"date-parts":[["2022"]]},"citation-key":"cobo-arroyo_influencia_2022"}}],"schema":"https://github.com/citation-style-language/schema/raw/master/csl-citation.json"} </w:instrText>
        </w:r>
      </w:ins>
      <w:del w:id="75" w:author="Julio César Iturra Sanhueza" w:date="2025-06-13T15:08:00Z" w16du:dateUtc="2025-06-13T13:08:00Z">
        <w:r w:rsidDel="00733667">
          <w:delInstrText xml:space="preserve"> ADDIN ZOTERO_ITEM CSL_CITATION {"citationID":"8MdnXq6X","properties":{"formattedCitation":"(Cobo-Arroyo, 2022)","plainCitation":"(Cobo-Arroyo, 2022)","noteIndex":0},"citationItems":[{"id":14760,"uris":["http://zotero.org/users/5414506/items/TZ3NJSFK"],"itemData":{"id":14760,"type":"thesis","abstract":"Numerous studies have tried to explain the main factors affecting individual perceptions of income inequality, focusing on social class as a key determinant. However, the empirical literature shows that much of the relationship between one's class position and the perception of inequality remains unexplained after controlling for other socioeconomic variables. This paper aims to study whether the class profile of personal contact networks influences the perception of income distribution in Spain beyond the class of belonging of each individual. Since we acquire information about the economic and political reality in which we live mainly from our closest circle of contacts, this information will be biased according to the class position of this influential group. In order to analyze this question, we employed data from a telephone survey administered to a representative sample (n=3000) of the Spanish population, which includes a \"position generator\", an instrument used to measure the social network of each respondent. The results obtained in the research show that there is some class segregation in personal social networks. People tend to relate and establish links with individuals of the same social position and other workers in the same profession. In addition, there is evidence in favor of an association between the characteristics of personal ties and the perception of inequality in income distribution. Personal attitudes and beliefs, also in this area, are affected by the social influence of the group. In particular, people with access to higher social positions tend to perceive that income inequalities in Spain are lower (and vice versa) because they are influenced by the ideas and perceptions of their group.","language":"Español","publisher":"Universidade da Coruña","source":"Zotero","title":"Influencia de las redes sobre la percepción subjetiva de la distribución de ingresos en España","URL":"https://ruc.udc.es/dspace/handle/2183/36667","author":[{"family":"Cobo-Arroyo","given":"Paula"}],"issued":{"date-parts":[["2022"]]},"citation-key":"cobo-arroyo_influencia_2022"}}],"schema":"https://github.com/citation-style-language/schema/raw/master/csl-citation.json"} </w:delInstrText>
        </w:r>
      </w:del>
      <w:r>
        <w:fldChar w:fldCharType="separate"/>
      </w:r>
      <w:r>
        <w:t>(Cobo-Arroyo, 2022)</w:t>
      </w:r>
      <w:r>
        <w:fldChar w:fldCharType="end"/>
      </w:r>
      <w:r>
        <w:t xml:space="preserve"> and stronger (weaker) support for inequality reduction </w:t>
      </w:r>
      <w:r>
        <w:fldChar w:fldCharType="begin"/>
      </w:r>
      <w:ins w:id="76" w:author="Julio César Iturra Sanhueza" w:date="2025-06-13T15:08:00Z" w16du:dateUtc="2025-06-13T13:08:00Z">
        <w:r w:rsidR="00733667">
          <w:instrText xml:space="preserve"> ADDIN ZOTERO_ITEM CSL_CITATION {"citationID":"NHsfZ77R","properties":{"formattedCitation":"(Lindh &amp; Andersson, 2024)","plainCitation":"(Lindh &amp; Andersson, 2024)","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schema":"https://github.com/citation-style-language/schema/raw/master/csl-citation.json"} </w:instrText>
        </w:r>
      </w:ins>
      <w:del w:id="77" w:author="Julio César Iturra Sanhueza" w:date="2025-06-13T15:08:00Z" w16du:dateUtc="2025-06-13T13:08:00Z">
        <w:r w:rsidDel="00733667">
          <w:delInstrText xml:space="preserve"> ADDIN ZOTERO_ITEM CSL_CITATION {"citationID":"NHsfZ77R","properties":{"formattedCitation":"(Lindh &amp; Andersson, 2024)","plainCitation":"(Lindh &amp; Andersson, 2024)","noteIndex":0},"citationItems":[{"id":13611,"uris":["http://zotero.org/users/5414506/items/BU5EWGDY"],"itemData":{"id":13611,"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schema":"https://github.com/citation-style-language/schema/raw/master/csl-citation.json"} </w:delInstrText>
        </w:r>
      </w:del>
      <w:r>
        <w:fldChar w:fldCharType="separate"/>
      </w:r>
      <w:r>
        <w:t>(Lindh &amp; Andersson, 2024)</w:t>
      </w:r>
      <w:r>
        <w:fldChar w:fldCharType="end"/>
      </w:r>
      <w:r>
        <w:t>. In this sense, it is argued that networks shape attitudes and political preferences through social influence</w:t>
      </w:r>
      <w:r w:rsidR="00F82763">
        <w:t>,</w:t>
      </w:r>
      <w:r>
        <w:t xml:space="preserve"> implying that individuals adjust their views accordingly based on the information obtained through their network ties </w:t>
      </w:r>
      <w:r>
        <w:fldChar w:fldCharType="begin"/>
      </w:r>
      <w:ins w:id="78" w:author="Julio César Iturra Sanhueza" w:date="2025-06-13T15:08:00Z" w16du:dateUtc="2025-06-13T13:08:00Z">
        <w:r w:rsidR="00733667">
          <w:instrText xml:space="preserve"> ADDIN ZOTERO_ITEM CSL_CITATION {"citationID":"F9Y9Vnni","properties":{"formattedCitation":"(Lindh, Andersson, &amp; V\\uc0\\u246{}lker, 2021)","plainCitation":"(Lindh, Andersson, &amp; Völker, 2021)","noteIndex":0},"citationItems":[{"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ins>
      <w:del w:id="79" w:author="Julio César Iturra Sanhueza" w:date="2025-06-13T15:08:00Z" w16du:dateUtc="2025-06-13T13:08:00Z">
        <w:r w:rsidDel="00733667">
          <w:delInstrText xml:space="preserve"> ADDIN ZOTERO_ITEM CSL_CITATION {"citationID":"F9Y9Vnni","properties":{"formattedCitation":"(Lindh et al., 2021)","plainCitation":"(Lindh et al., 2021)","noteIndex":0},"citationItems":[{"id":28,"uris":["http://zotero.org/users/5414506/items/Y8CKHD3Z"],"itemData":{"id":28,"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delInstrText>
        </w:r>
      </w:del>
      <w:r>
        <w:fldChar w:fldCharType="separate"/>
      </w:r>
      <w:ins w:id="80" w:author="Julio César Iturra Sanhueza" w:date="2025-06-13T15:08:00Z" w16du:dateUtc="2025-06-13T13:08:00Z">
        <w:r w:rsidR="00733667" w:rsidRPr="00733667">
          <w:rPr>
            <w:rFonts w:cs="Times New Roman"/>
          </w:rPr>
          <w:t>(Lindh, Andersson, &amp; Völker, 2021)</w:t>
        </w:r>
      </w:ins>
      <w:del w:id="81" w:author="Julio César Iturra Sanhueza" w:date="2025-06-13T15:08:00Z" w16du:dateUtc="2025-06-13T13:08:00Z">
        <w:r w:rsidDel="00733667">
          <w:delText>(Lindh et al., 2021)</w:delText>
        </w:r>
      </w:del>
      <w:r>
        <w:fldChar w:fldCharType="end"/>
      </w:r>
      <w:r>
        <w:t xml:space="preserve">. </w:t>
      </w:r>
    </w:p>
    <w:p w14:paraId="1CBD5A6A" w14:textId="6682C21F" w:rsidR="00DB0401" w:rsidRDefault="00DB0401" w:rsidP="00DB0401">
      <w:r>
        <w:t xml:space="preserve">Other studies have taken a step forward </w:t>
      </w:r>
      <w:r w:rsidR="00397A15">
        <w:t xml:space="preserve">with </w:t>
      </w:r>
      <w:r>
        <w:t xml:space="preserve">the single class-profile approach and have shown that the </w:t>
      </w:r>
      <w:r w:rsidRPr="2BF6615A">
        <w:rPr>
          <w:i/>
          <w:iCs/>
        </w:rPr>
        <w:t xml:space="preserve">simultaneous </w:t>
      </w:r>
      <w:r w:rsidRPr="2BF6615A">
        <w:t>connection</w:t>
      </w:r>
      <w:r>
        <w:t xml:space="preserve"> to diverse socioeconomic status positions is associated with more critical views on economic inequality. In particular, socioeconomic diversity in interpersonal networks (</w:t>
      </w:r>
      <w:r w:rsidRPr="2BF6615A">
        <w:rPr>
          <w:i/>
          <w:iCs/>
        </w:rPr>
        <w:t>diversity</w:t>
      </w:r>
      <w:r>
        <w:t xml:space="preserve"> onwards)— understood as the degree of connectedness to dissimilar socioeconomic positions (e.g., occupations) has been brought into the discussion of how networks contribute to the formation of attitudes toward economic inequality </w:t>
      </w:r>
      <w:r>
        <w:fldChar w:fldCharType="begin"/>
      </w:r>
      <w:ins w:id="82" w:author="Julio César Iturra Sanhueza" w:date="2025-06-13T15:08:00Z" w16du:dateUtc="2025-06-13T13:08:00Z">
        <w:r w:rsidR="00733667">
          <w:instrText xml:space="preserve"> ADDIN ZOTERO_ITEM CSL_CITATION {"citationID":"R3TSlnHs","properties":{"formattedCitation":"(Otero &amp; Mendoza, 2023)","plainCitation":"(Otero &amp; Mendoza, 2023)","noteIndex":0},"citationItems":[{"id":14961,"uris":["http://zotero.org/users/5414506/items/99Z8XYDM"],"itemData":{"id":14961,"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schema":"https://github.com/citation-style-language/schema/raw/master/csl-citation.json"} </w:instrText>
        </w:r>
      </w:ins>
      <w:del w:id="83" w:author="Julio César Iturra Sanhueza" w:date="2025-06-13T15:08:00Z" w16du:dateUtc="2025-06-13T13:08:00Z">
        <w:r w:rsidDel="00733667">
          <w:delInstrText xml:space="preserve"> ADDIN ZOTERO_ITEM CSL_CITATION {"citationID":"R3TSlnHs","properties":{"formattedCitation":"(Otero &amp; Mendoza, 2023)","plainCitation":"(Otero &amp; Mendoza, 2023)","noteIndex":0},"citationItems":[{"id":3220,"uris":["http://zotero.org/users/5414506/items/99Z8XYDM"],"itemData":{"id":3220,"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schema":"https://github.com/citation-style-language/schema/raw/master/csl-citation.json"} </w:delInstrText>
        </w:r>
      </w:del>
      <w:r>
        <w:fldChar w:fldCharType="separate"/>
      </w:r>
      <w:r>
        <w:t>(Otero &amp; Mendoza, 2023)</w:t>
      </w:r>
      <w:r>
        <w:fldChar w:fldCharType="end"/>
      </w:r>
      <w:r>
        <w:t>. In this sense, it has been argued that dissimilarity within networks refers to cross-cutting social circles</w:t>
      </w:r>
      <w:r w:rsidR="00DF6E86">
        <w:t>,</w:t>
      </w:r>
      <w:r>
        <w:t xml:space="preserve"> </w:t>
      </w:r>
      <w:r w:rsidR="00DF6E86">
        <w:t>implying</w:t>
      </w:r>
      <w:r>
        <w:t xml:space="preserve"> access to diverse life experiences and broader exposure to information </w:t>
      </w:r>
      <w:r>
        <w:fldChar w:fldCharType="begin"/>
      </w:r>
      <w:ins w:id="84" w:author="Julio César Iturra Sanhueza" w:date="2025-06-13T15:08:00Z" w16du:dateUtc="2025-06-13T13:08:00Z">
        <w:r w:rsidR="00733667">
          <w:instrText xml:space="preserve"> ADDIN ZOTERO_ITEM CSL_CITATION {"citationID":"zLVLd1nJ","properties":{"formattedCitation":"(Blau, 1977)","plainCitation":"(Blau, 1977)","noteIndex":0},"citationItems":[{"id":14112,"uris":["http://zotero.org/users/5414506/items/TWQWFJRF"],"itemData":{"id":14112,"type":"article-journal","abstract":"Social structure is conceptualized as the distributions of a population among social positions in a multidimensional space of positions. This quantitative conception of social structure is the basis for a deductive theory of the macrostructure of social associations in society. The likelihood that people engage in intergroup associations under specifiable structural conditions can bededuced from analaytic propositions about structural properties without any assumption about sociopsychological dispositions to establish intergroup associations, indeed, on the assumption that people prefer ingroup relations. Group size governs the probability of intergroup relations, a fact that has paradoxical implications for discrimination by a majority against a minority. Inequality impedes and heterogeneity promotes intergroup relations. The major structural condition that governs intergroup relations is the degree of connection of parameters. Intersecting parameters exert structural constraints to participate in intergroup relations; consolidated parameters impede them. The more differentiation of any kind penetrates into the substructures of society, the greater is the probability that extensive social relations integrate various segments in society.","container-title":"American Journal of Sociology","ISSN":"0002-9602","issue":"1","note":"publisher: University of Chicago Press","page":"26-54","source":"JSTOR","title":"A Macrosociological Theory of Social Structure","volume":"83","author":[{"family":"Blau","given":"Peter"}],"issued":{"date-parts":[["1977"]]},"citation-key":"blau_macrosociological_1977"}}],"schema":"https://github.com/citation-style-language/schema/raw/master/csl-citation.json"} </w:instrText>
        </w:r>
      </w:ins>
      <w:del w:id="85" w:author="Julio César Iturra Sanhueza" w:date="2025-06-13T15:08:00Z" w16du:dateUtc="2025-06-13T13:08:00Z">
        <w:r w:rsidDel="00733667">
          <w:delInstrText xml:space="preserve"> ADDIN ZOTERO_ITEM CSL_CITATION {"citationID":"zLVLd1nJ","properties":{"formattedCitation":"(Blau, 1977)","plainCitation":"(Blau, 1977)","noteIndex":0},"citationItems":[{"id":12,"uris":["http://zotero.org/users/5414506/items/TWQWFJRF"],"itemData":{"id":12,"type":"article-journal","abstract":"Social structure is conceptualized as the distributions of a population among social positions in a multidimensional space of positions. This quantitative conception of social structure is the basis for a deductive theory of the macrostructure of social associations in society. The likelihood that people engage in intergroup associations under specifiable structural conditions can bededuced from analaytic propositions about structural properties without any assumption about sociopsychological dispositions to establish intergroup associations, indeed, on the assumption that people prefer ingroup relations. Group size governs the probability of intergroup relations, a fact that has paradoxical implications for discrimination by a majority against a minority. Inequality impedes and heterogeneity promotes intergroup relations. The major structural condition that governs intergroup relations is the degree of connection of parameters. Intersecting parameters exert structural constraints to participate in intergroup relations; consolidated parameters impede them. The more differentiation of any kind penetrates into the substructures of society, the greater is the probability that extensive social relations integrate various segments in society.","container-title":"American Journal of Sociology","ISSN":"0002-9602","issue":"1","note":"publisher: University of Chicago Press","page":"26-54","source":"JSTOR","title":"A Macrosociological Theory of Social Structure","volume":"83","author":[{"family":"Blau","given":"Peter"}],"issued":{"date-parts":[["1977"]]},"citation-key":"blau_macrosociological_1977"}}],"schema":"https://github.com/citation-style-language/schema/raw/master/csl-citation.json"} </w:delInstrText>
        </w:r>
      </w:del>
      <w:r>
        <w:fldChar w:fldCharType="separate"/>
      </w:r>
      <w:r>
        <w:t>(Blau, 1977)</w:t>
      </w:r>
      <w:r>
        <w:fldChar w:fldCharType="end"/>
      </w:r>
      <w:r>
        <w:t xml:space="preserve">. Additionally, another argument is that network ties act as inferential spaces </w:t>
      </w:r>
      <w:r>
        <w:fldChar w:fldCharType="begin"/>
      </w:r>
      <w:ins w:id="86" w:author="Julio César Iturra Sanhueza" w:date="2025-06-13T15:08:00Z" w16du:dateUtc="2025-06-13T13:08:00Z">
        <w:r w:rsidR="00733667">
          <w:instrText xml:space="preserve"> ADDIN ZOTERO_ITEM CSL_CITATION {"citationID":"If68ikdS","properties":{"formattedCitation":"(Mijs &amp; Roe, 2021)","plainCitation":"(Mijs &amp; Roe, 2021)","noteIndex":0},"citationItems":[{"id":9752,"uris":["http://zotero.org/users/5414506/items/X5YEIHY2"],"itemData":{"id":9752,"type":"article-journal","abstract":"As income inequality in the United States has reached an all-time high, commentators from across the political spectrum warn about the social implications of these economic changes. America, they fear, is “coming apart” as the gap between the rich and poor grows into a fault line. This paper provides a comprehensive review of empirical scholarship in sociology, education, demography, and economics in order to address the question: How have five decades of growing economic inequality shaped America's social landscape? We find that growing levels of income inequality have been accompanied by increasing socioeconomic segregation across (1) friendship networks and romantic partners, (2) residential neighborhoods, (3) K-12 and university education, and (4) workplaces and the labor market. The trends documented in this review give substance to commentators' concerns: compared to the 1970s, rich and poor Americans today are less likely to know one another and to share the same social spaces. The United States is a nation divided.","container-title":"Sociology Compass","DOI":"https://doi.org/10.1111/soc4.12884","issue":"6","journalAbbreviation":"Sociology Compass","language":"en","note":"Citation Key: mijs_is_2021","page":"e12884","source":"DOI.org (Crossref)","title":"Is America coming apart? Socioeconomic segregation in neighborhoods, schools, workplaces, and social networks, 1970–2020","title-short":"Is America coming apart?","volume":"15","author":[{"family":"Mijs","given":"Jonathan"},{"family":"Roe","given":"Elizabeth L."}],"issued":{"date-parts":[["2021",6]]},"citation-key":"mijs_is_2021"}}],"schema":"https://github.com/citation-style-language/schema/raw/master/csl-citation.json"} </w:instrText>
        </w:r>
      </w:ins>
      <w:del w:id="87" w:author="Julio César Iturra Sanhueza" w:date="2025-06-13T15:08:00Z" w16du:dateUtc="2025-06-13T13:08:00Z">
        <w:r w:rsidDel="00733667">
          <w:delInstrText xml:space="preserve"> ADDIN ZOTERO_ITEM CSL_CITATION {"citationID":"If68ikdS","properties":{"formattedCitation":"(Mijs &amp; Roe, 2021)","plainCitation":"(Mijs &amp; Roe, 2021)","noteIndex":0},"citationItems":[{"id":10,"uris":["http://zotero.org/users/5414506/items/X5YEIHY2"],"itemData":{"id":10,"type":"article-journal","abstract":"As income inequality in the United States has reached an all-time high, commentators from across the political spectrum warn about the social implications of these economic changes. America, they fear, is “coming apart” as the gap between the rich and poor grows into a fault line. This paper provides a comprehensive review of empirical scholarship in sociology, education, demography, and economics in order to address the question: How have five decades of growing economic inequality shaped America's social landscape? We find that growing levels of income inequality have been accompanied by increasing socioeconomic segregation across (1) friendship networks and romantic partners, (2) residential neighborhoods, (3) K-12 and university education, and (4) workplaces and the labor market. The trends documented in this review give substance to commentators' concerns: compared to the 1970s, rich and poor Americans today are less likely to know one another and to share the same social spaces. The United States is a nation divided.","container-title":"Sociology Compass","DOI":"https://doi.org/10.1111/soc4.12884","issue":"6","journalAbbreviation":"Sociology Compass","language":"en","note":"Citation Key: mijs_is_2021","page":"e12884","source":"DOI.org (Crossref)","title":"Is America coming apart? Socioeconomic segregation in neighborhoods, schools, workplaces, and social networks, 1970–2020","title-short":"Is America coming apart?","volume":"15","author":[{"family":"Mijs","given":"Jonathan"},{"family":"Roe","given":"Elizabeth L."}],"issued":{"date-parts":[["2021",6]]},"citation-key":"mijs_is_2021"}}],"schema":"https://github.com/citation-style-language/schema/raw/master/csl-citation.json"} </w:delInstrText>
        </w:r>
      </w:del>
      <w:r>
        <w:fldChar w:fldCharType="separate"/>
      </w:r>
      <w:r w:rsidRPr="2BF6615A">
        <w:rPr>
          <w:rFonts w:cs="Times New Roman"/>
        </w:rPr>
        <w:t>(Mijs &amp; Roe, 2021)</w:t>
      </w:r>
      <w:r>
        <w:fldChar w:fldCharType="end"/>
      </w:r>
      <w:r>
        <w:t xml:space="preserve">. This implies that individuals who reason and experience more </w:t>
      </w:r>
      <w:r w:rsidR="00D13A79">
        <w:t>diverse</w:t>
      </w:r>
      <w:r>
        <w:t xml:space="preserve"> networks are much more likely to learn and comprehend </w:t>
      </w:r>
      <w:r w:rsidR="00443FF3">
        <w:t>about</w:t>
      </w:r>
      <w:r>
        <w:t xml:space="preserve"> magnitude and causes of inequality </w:t>
      </w:r>
      <w:r>
        <w:fldChar w:fldCharType="begin"/>
      </w:r>
      <w:ins w:id="88" w:author="Julio César Iturra Sanhueza" w:date="2025-06-13T15:08:00Z" w16du:dateUtc="2025-06-13T13:08:00Z">
        <w:r w:rsidR="00733667">
          <w:instrText xml:space="preserve"> ADDIN ZOTERO_ITEM CSL_CITATION {"citationID":"51FwKySn","properties":{"formattedCitation":"(Mijs &amp; Usmani, 2024)","plainCitation":"(Mijs &amp; Usmani, 2024)","noteIndex":0},"citationItems":[{"id":19089,"uris":["http://zotero.org/users/5414506/items/MQ5MDYL2"],"itemData":{"id":19089,"type":"article-journal","abstract":"Why do many people underestimate economic and racial inequality and maintain that theirs is a meritocratic society? Existing work suggests that people are rationalizing, misinformed, or misled. This article proposes an additional explanation: Inequality itself makes economic and racial disparities difficult to understand. In unequal societies, individuals establish their networks at formative institutions patterned by class and race. As a result, they unwittingly condition on key causal pathways when making descriptive and causal inferences about inequality. We use a simple agent-based model to show that, under circumstances typical to highly stratified societies, individuals will underestimate the extent of economic and racial inequality, downplay the importance of inherited advantages, and overestimate the relative importance of individual ability. Moreover, we show that they will both underestimate the extent of racial discrimination and overestimate its relative importance. Because segregated social worlds bias inference in these ways, all individuals (rich and poor) have principled reasons to favor less redistribution than they would if their social worlds were more integrated.","container-title":"Social Forces","DOI":"10.1093/sf/soae033","ISSN":"1534-7605","issue":"1","journalAbbreviation":"Social Forces","page":"45-65","source":"Silverchair","title":"How Segregation Ruins Inference: A Sociological Simulation of the Inequality Equilibrium","title-short":"How Segregation Ruins Inference","volume":"103","author":[{"family":"Mijs","given":"Jonathan"},{"family":"Usmani","given":"Adaner"}],"issued":{"date-parts":[["2024",9,1]]},"citation-key":"mijs_how_2024"}}],"schema":"https://github.com/citation-style-language/schema/raw/master/csl-citation.json"} </w:instrText>
        </w:r>
      </w:ins>
      <w:del w:id="89" w:author="Julio César Iturra Sanhueza" w:date="2025-06-13T15:08:00Z" w16du:dateUtc="2025-06-13T13:08:00Z">
        <w:r w:rsidDel="00733667">
          <w:delInstrText xml:space="preserve"> ADDIN ZOTERO_ITEM CSL_CITATION {"citationID":"51FwKySn","properties":{"formattedCitation":"(Mijs &amp; Usmani, 2024)","plainCitation":"(Mijs &amp; Usmani, 2024)","noteIndex":0},"citationItems":[{"id":15481,"uris":["http://zotero.org/users/5414506/items/MQ5MDYL2"],"itemData":{"id":15481,"type":"article-journal","abstract":"Why do many people underestimate economic and racial inequality and maintain that theirs is a meritocratic society? Existing work suggests that people are rationalizing, misinformed, or misled. This article proposes an additional explanation: Inequality itself makes economic and racial disparities difficult to understand. In unequal societies, individuals establish their networks at formative institutions patterned by class and race. As a result, they unwittingly condition on key causal pathways when making descriptive and causal inferences about inequality. We use a simple agent-based model to show that, under circumstances typical to highly stratified societies, individuals will underestimate the extent of economic and racial inequality, downplay the importance of inherited advantages, and overestimate the relative importance of individual ability. Moreover, we show that they will both underestimate the extent of racial discrimination and overestimate its relative importance. Because segregated social worlds bias inference in these ways, all individuals (rich and poor) have principled reasons to favor less redistribution than they would if their social worlds were more integrated.","container-title":"Social Forces","DOI":"10.1093/sf/soae033","ISSN":"1534-7605","issue":"1","journalAbbreviation":"Social Forces","page":"45-65","source":"Silverchair","title":"How Segregation Ruins Inference: A Sociological Simulation of the Inequality Equilibrium","title-short":"How Segregation Ruins Inference","volume":"103","author":[{"family":"Mijs","given":"Jonathan"},{"family":"Usmani","given":"Adaner"}],"issued":{"date-parts":[["2024",9,1]]},"citation-key":"mijs_how_2024"}}],"schema":"https://github.com/citation-style-language/schema/raw/master/csl-citation.json"} </w:delInstrText>
        </w:r>
      </w:del>
      <w:r>
        <w:fldChar w:fldCharType="separate"/>
      </w:r>
      <w:r w:rsidRPr="2BF6615A">
        <w:rPr>
          <w:rFonts w:cs="Times New Roman"/>
        </w:rPr>
        <w:t>(Mijs &amp; Usmani, 2024)</w:t>
      </w:r>
      <w:r>
        <w:fldChar w:fldCharType="end"/>
      </w:r>
      <w:r>
        <w:t>. This diversity of experiences can leverage the connection between economic inequality and labor market rewards</w:t>
      </w:r>
      <w:r w:rsidR="0097274D">
        <w:t>,</w:t>
      </w:r>
      <w:r>
        <w:t xml:space="preserve"> as cross-class contact provides more diverse information and life experiences of others that may foster empathy toward those in economic despair </w:t>
      </w:r>
      <w:r>
        <w:fldChar w:fldCharType="begin"/>
      </w:r>
      <w:ins w:id="90" w:author="Julio César Iturra Sanhueza" w:date="2025-06-13T15:08:00Z" w16du:dateUtc="2025-06-13T13:08:00Z">
        <w:r w:rsidR="00733667">
          <w:instrText xml:space="preserve"> ADDIN ZOTERO_ITEM CSL_CITATION {"citationID":"A4degRfe","properties":{"formattedCitation":"(Sachweh, 2012)","plainCitation":"(Sachweh, 2012)","noteIndex":0},"citationItems":[{"id":1759,"uris":["http://zotero.org/users/5414506/items/Y29AFMET"],"itemData":{"id":1759,"type":"article-journal","abstract":"This article asks how ordinary people in Germany perceive and legitimize economic disparities in an era of rising income inequality. Based on in-depth qualitative interviews with respondents from higher and lower social classes, the paper reconstructs the ‘moral economy’ that underlies popular views of inequality. While respondents agree with abstract inegalitarian principles—i.e. income differentiation based on merit—they are concerned with specific instances of inequality, especially poverty and wealth. These are criticized because they are seen to imply intolerable deviations, both upwards and downwards, from a way of living presumed as universal, thereby fostering a segregation of life-worlds and social disintegration. Thus, perceptions of injustice do not seem to be based on the existence of income inequality as such, but rather on the view that economic disparities threaten the social bond.","container-title":"Socio-Economic Review","DOI":"10.1093/ser/mwr023","ISSN":"1475-1461, 1475-147X","issue":"3","journalAbbreviation":"Socioecon Rev","language":"en","note":"number: 3","page":"419-445","source":"ser.oxfordjournals.org","title":"The moral economy of inequality: popular views on income differentiation, poverty and wealth","title-short":"The moral economy of inequality","volume":"10","author":[{"family":"Sachweh","given":"Patrick"}],"issued":{"date-parts":[["2012"]]},"citation-key":"sachweh_moral_2012"}}],"schema":"https://github.com/citation-style-language/schema/raw/master/csl-citation.json"} </w:instrText>
        </w:r>
      </w:ins>
      <w:del w:id="91" w:author="Julio César Iturra Sanhueza" w:date="2025-06-13T15:08:00Z" w16du:dateUtc="2025-06-13T13:08:00Z">
        <w:r w:rsidDel="00733667">
          <w:delInstrText xml:space="preserve"> ADDIN ZOTERO_ITEM CSL_CITATION {"citationID":"A4degRfe","properties":{"formattedCitation":"(Sachweh, 2012)","plainCitation":"(Sachweh, 2012)","noteIndex":0},"citationItems":[{"id":349,"uris":["http://zotero.org/users/5414506/items/Y29AFMET"],"itemData":{"id":349,"type":"article-journal","abstract":"This article asks how ordinary people in Germany perceive and legitimize economic disparities in an era of rising income inequality. Based on in-depth qualitative interviews with respondents from higher and lower social classes, the paper reconstructs the ‘moral economy’ that underlies popular views of inequality. While respondents agree with abstract inegalitarian principles—i.e. income differentiation based on merit—they are concerned with specific instances of inequality, especially poverty and wealth. These are criticized because they are seen to imply intolerable deviations, both upwards and downwards, from a way of living presumed as universal, thereby fostering a segregation of life-worlds and social disintegration. Thus, perceptions of injustice do not seem to be based on the existence of income inequality as such, but rather on the view that economic disparities threaten the social bond.","container-title":"Socio-Economic Review","DOI":"10.1093/ser/mwr023","ISSN":"1475-1461, 1475-147X","issue":"3","journalAbbreviation":"Socioecon Rev","language":"en","note":"number: 3","page":"419-445","source":"ser.oxfordjournals.org","title":"The moral economy of inequality: popular views on income differentiation, poverty and wealth","title-short":"The moral economy of inequality","volume":"10","author":[{"family":"Sachweh","given":"Patrick"}],"issued":{"date-parts":[["2012"]]},"citation-key":"sachweh_moral_2012"}}],"schema":"https://github.com/citation-style-language/schema/raw/master/csl-citation.json"} </w:delInstrText>
        </w:r>
      </w:del>
      <w:r>
        <w:fldChar w:fldCharType="separate"/>
      </w:r>
      <w:r>
        <w:t>(Sachweh, 2012)</w:t>
      </w:r>
      <w:r>
        <w:fldChar w:fldCharType="end"/>
      </w:r>
      <w:r>
        <w:t xml:space="preserve"> or, conversely, legitimize inequality as cross-class contact fades </w:t>
      </w:r>
      <w:r>
        <w:fldChar w:fldCharType="begin"/>
      </w:r>
      <w:ins w:id="92" w:author="Julio César Iturra Sanhueza" w:date="2025-06-13T15:08:00Z" w16du:dateUtc="2025-06-13T13:08:00Z">
        <w:r w:rsidR="00733667">
          <w:instrText xml:space="preserve"> ADDIN ZOTERO_ITEM CSL_CITATION {"citationID":"WRIisoEr","properties":{"formattedCitation":"(Vargas Salfate &amp; Stern, 2023)","plainCitation":"(Vargas Salfate &amp; Stern, 2023)","noteIndex":0},"citationItems":[{"id":14922,"uris":["http://zotero.org/users/5414506/items/L8XW73D5"],"itemData":{"id":14922,"type":"article-journal","abstract":"Is class-based contact associated with legitimation of inequality? Drawing from the idea that people adopt beliefs predominant in groups with whom they interact, we hypothesized that upper-class contact would correspond to greater legitimation of inequality, whereas lower-class contact would correspond to lesser legitimation of inequality among lower- and upper-class individuals. We also hypothesized that middle-class individuals might possess a more precarious identity, leading lower-class contact to correspond to higher legitimation of inequality. We tested hypotheses using a nationally representative sample from Chile (N = 4446; Study 1), and nationally representative samples from 28 countries (N = 43,811; Study 2). Support for hypotheses was mixed. Upper-class contact was often associated with greater legitimation of inequality, whereas lower-class contact was frequently related to lower legitimation of inequality. Patterns emerged among most social class groups, but there was also variation across groups. We discuss potential explanations for results along with theoretical implications for class-based contact.","container-title":"The British Journal of Social Psychology","DOI":"10.1111/bjso.12692","ISSN":"2044-8309","journalAbbreviation":"Br J Soc Psychol","language":"eng","note":"PMID: 38009906\ncitation key: vargassalfate_contact_2023","source":"PubMed","title":"Is contact among social class groups associated with legitimation of inequality? An examination across 28 countries","title-short":"Is contact among social class groups associated with legitimation of inequality?","author":[{"family":"Vargas Salfate","given":"Salvador"},{"family":"Stern","given":"Chadly"}],"issued":{"date-parts":[["2023",11,27]]},"citation-key":"vargassalfate_contact_2023"}}],"schema":"https://github.com/citation-style-language/schema/raw/master/csl-citation.json"} </w:instrText>
        </w:r>
      </w:ins>
      <w:del w:id="93" w:author="Julio César Iturra Sanhueza" w:date="2025-06-13T15:08:00Z" w16du:dateUtc="2025-06-13T13:08:00Z">
        <w:r w:rsidDel="00733667">
          <w:delInstrText xml:space="preserve"> ADDIN ZOTERO_ITEM CSL_CITATION {"citationID":"WRIisoEr","properties":{"formattedCitation":"(Vargas Salfate &amp; Stern, 2023)","plainCitation":"(Vargas Salfate &amp; Stern, 2023)","noteIndex":0},"citationItems":[{"id":3235,"uris":["http://zotero.org/users/5414506/items/L8XW73D5"],"itemData":{"id":3235,"type":"article-journal","abstract":"Is class-based contact associated with legitimation of inequality? Drawing from the idea that people adopt beliefs predominant in groups with whom they interact, we hypothesized that upper-class contact would correspond to greater legitimation of inequality, whereas lower-class contact would correspond to lesser legitimation of inequality among lower- and upper-class individuals. We also hypothesized that middle-class individuals might possess a more precarious identity, leading lower-class contact to correspond to higher legitimation of inequality. We tested hypotheses using a nationally representative sample from Chile (N = 4446; Study 1), and nationally representative samples from 28 countries (N = 43,811; Study 2). Support for hypotheses was mixed. Upper-class contact was often associated with greater legitimation of inequality, whereas lower-class contact was frequently related to lower legitimation of inequality. Patterns emerged among most social class groups, but there was also variation across groups. We discuss potential explanations for results along with theoretical implications for class-based contact.","container-title":"The British Journal of Social Psychology","DOI":"10.1111/bjso.12692","ISSN":"2044-8309","journalAbbreviation":"Br J Soc Psychol","language":"eng","note":"PMID: 38009906\ncitation key: vargassalfate_contact_2023","source":"PubMed","title":"Is contact among social class groups associated with legitimation of inequality? An examination across 28 countries","title-short":"Is contact among social class groups associated with legitimation of inequality?","author":[{"family":"Vargas Salfate","given":"Salvador"},{"family":"Stern","given":"Chadly"}],"issued":{"date-parts":[["2023",11,27]]},"citation-key":"vargassalfate_contact_2023"}}],"schema":"https://github.com/citation-style-language/schema/raw/master/csl-citation.json"} </w:delInstrText>
        </w:r>
      </w:del>
      <w:r>
        <w:fldChar w:fldCharType="separate"/>
      </w:r>
      <w:r>
        <w:t>(Vargas Salfate &amp; Stern, 2023)</w:t>
      </w:r>
      <w:r>
        <w:fldChar w:fldCharType="end"/>
      </w:r>
      <w:r>
        <w:t xml:space="preserve">. </w:t>
      </w:r>
    </w:p>
    <w:p w14:paraId="27424643" w14:textId="77777777" w:rsidR="00DB0401" w:rsidDel="004169B7" w:rsidRDefault="00DB0401" w:rsidP="00DB0401">
      <w:pPr>
        <w:rPr>
          <w:del w:id="94" w:author="Iturra, Julio" w:date="2025-04-24T16:38:00Z" w16du:dateUtc="2025-04-24T14:38:00Z"/>
        </w:rPr>
      </w:pPr>
      <w:del w:id="95" w:author="Iturra, Julio" w:date="2025-04-24T16:38:00Z" w16du:dateUtc="2025-04-24T14:38:00Z">
        <w:r w:rsidDel="004169B7">
          <w:delText>[</w:delText>
        </w:r>
        <w:r w:rsidRPr="6B75B50E" w:rsidDel="004169B7">
          <w:rPr>
            <w:highlight w:val="yellow"/>
          </w:rPr>
          <w:delText>This idea needs further development</w:delText>
        </w:r>
        <w:r w:rsidDel="004169B7">
          <w:delText>… “N</w:delText>
        </w:r>
        <w:commentRangeStart w:id="96"/>
        <w:r w:rsidDel="004169B7">
          <w:delText>etwork as referential context”</w:delText>
        </w:r>
        <w:commentRangeEnd w:id="96"/>
        <w:r w:rsidDel="004169B7">
          <w:rPr>
            <w:rStyle w:val="CommentReference"/>
          </w:rPr>
          <w:commentReference w:id="96"/>
        </w:r>
        <w:r w:rsidDel="004169B7">
          <w:delText>] Another argument present in the empirical justice theories is how individuals elaborate the justification of inequalities based on what on ‘existential standards’, understood as the factual conditions under which inequality becomes legitimate. In the words of Homans (1976), "what is" eventually becomes "what ought to be." Therefore, building on empirical justice theory, it is also possible to argue that network ties serve as the social context for these existential standards to be built and contribute to how people form their preferences regarding how fair market mechanisms are when it comes to access to welfare services.</w:delText>
        </w:r>
      </w:del>
    </w:p>
    <w:p w14:paraId="348E4332" w14:textId="424C05F1" w:rsidR="00DB0401" w:rsidRDefault="00DB0401" w:rsidP="00DB0401">
      <w:r w:rsidRPr="00F52AFA">
        <w:t xml:space="preserve">Another argument is that views on distributive justice are shaped </w:t>
      </w:r>
      <w:r>
        <w:t xml:space="preserve">by the </w:t>
      </w:r>
      <w:r w:rsidRPr="00F52AFA">
        <w:t xml:space="preserve">structure of social connections. In this regard, </w:t>
      </w:r>
      <w:r w:rsidRPr="007A1604">
        <w:rPr>
          <w:i/>
          <w:iCs/>
        </w:rPr>
        <w:t>existential standards</w:t>
      </w:r>
      <w:r w:rsidRPr="00F52AFA">
        <w:t>—understood as context-dependent benchmarks of fairness that emerge from individuals’ lived experiences and exposure to prevailing institutional arrangements</w:t>
      </w:r>
      <w:r>
        <w:t xml:space="preserve"> and patterns of social inequality</w:t>
      </w:r>
      <w:r w:rsidRPr="00F52AFA">
        <w:t>—develop through both informational and socialization processes</w:t>
      </w:r>
      <w:r>
        <w:t xml:space="preserve"> </w:t>
      </w:r>
      <w:r>
        <w:fldChar w:fldCharType="begin"/>
      </w:r>
      <w:ins w:id="97" w:author="Julio César Iturra Sanhueza" w:date="2025-06-13T15:08:00Z" w16du:dateUtc="2025-06-13T13:08:00Z">
        <w:r w:rsidR="00733667">
          <w:instrText xml:space="preserve"> ADDIN ZOTERO_ITEM CSL_CITATION {"citationID":"RN6c80vD","properties":{"formattedCitation":"(Castillo, 2011; Immergut &amp; Schneider, 2020)","plainCitation":"(Castillo, 2011; Immergut &amp; Schneider, 2020)","noteIndex":0},"citationItems":[{"id":98,"uris":["http://zotero.org/users/5414506/items/3UVG7J8N"],"itemData":{"id":98,"type":"article-journal","abstract":"Economic inequality is usually assumed to be a threat to social cohesion and democracy. Nevertheless, this opposition of inequality and democracy is based on further assumptions such as (a) that people perceive economic inequality accurately, and (b) that, by and large they consider inequality unjust. Research into distributive issues has not found consistent support for neither of these assumptions. Quite the contrary, empirical evidence indicates that economic inequality is widely misperceived and that inequality is to some extent considered legitimate. So far most of the empirical evidence in the area of legitimacy comes from experimental studies in the developed world. The present research aims at widening the scope of legitimacy studies by focusing on Chile as a case country, one of the societies with the highest economic inequality worldwide, guided by the question to what extent is economic inequality considered legitimate in a context of high economic inequality? In addressing this question, and based on previous evidence, the article proposes a way to evaluate (a) the legitimacy of inequality at a country level via survey research, and (b) the role of inequality perception and justice ideologies in the justification of economic inequality. The data to be analyzed is the public opinion survey International Social Justice Project (ISJP), implemented in Chile in the year 2007 (n = 890). Multivariate analysis results reveal signs of legitimacy of inequality in Chile, opening a series of issues regarding the acceptance and stability of unequal distributions.","container-title":"Social Justice Research","DOI":"10.1007/s11211-011-0144-5","ISSN":"1573-6725","issue":"4","note":"tex.day: 01\nCitation Key: Castillo2011","page":"314-340","title":"Legitimacy of Inequality in a Highly Unequal Context: Evidence from the Chilean Case","volume":"24","author":[{"family":"Castillo","given":"Juan Carlos"}],"issued":{"date-parts":[["2011",12]]},"citation-key":"Castillo2011"}},{"id":16413,"uris":["http://zotero.org/users/5414506/items/MXPRS69Q"],"itemData":{"id":16413,"type":"article-journal","container-title":"Social Science &amp; Medicine","DOI":"10.1016/j.socscimed.2020.113146","ISSN":"02779536","journalAbbreviation":"Social Science &amp; Medicine","language":"en","page":"113146","source":"DOI.org (Crossref)","title":"Is it unfair for the affluent to be able to purchase “better” healthcare? Existential standards and institutional norms in healthcare attitudes across 28 countries","title-short":"Is it unfair for the affluent to be able to purchase “better” healthcare?","volume":"267","author":[{"family":"Immergut","given":"Ellen M."},{"family":"Schneider","given":"Simone M."}],"issued":{"date-parts":[["2020",12]]},"citation-key":"immergut_is_2020"}}],"schema":"https://github.com/citation-style-language/schema/raw/master/csl-citation.json"} </w:instrText>
        </w:r>
      </w:ins>
      <w:del w:id="98" w:author="Julio César Iturra Sanhueza" w:date="2025-06-13T15:08:00Z" w16du:dateUtc="2025-06-13T13:08:00Z">
        <w:r w:rsidDel="00733667">
          <w:delInstrText xml:space="preserve"> ADDIN ZOTERO_ITEM CSL_CITATION {"citationID":"RN6c80vD","properties":{"formattedCitation":"(Castillo, 2011; Immergut &amp; Schneider, 2020)","plainCitation":"(Castillo, 2011; Immergut &amp; Schneider, 2020)","noteIndex":0},"citationItems":[{"id":817,"uris":["http://zotero.org/users/5414506/items/3UVG7J8N"],"itemData":{"id":817,"type":"article-journal","abstract":"Economic inequality is usually assumed to be a threat to social cohesion and democracy. Nevertheless, this opposition of inequality and democracy is based on further assumptions such as (a) that people perceive economic inequality accurately, and (b) that, by and large they consider inequality unjust. Research into distributive issues has not found consistent support for neither of these assumptions. Quite the contrary, empirical evidence indicates that economic inequality is widely misperceived and that inequality is to some extent considered legitimate. So far most of the empirical evidence in the area of legitimacy comes from experimental studies in the developed world. The present research aims at widening the scope of legitimacy studies by focusing on Chile as a case country, one of the societies with the highest economic inequality worldwide, guided by the question to what extent is economic inequality considered legitimate in a context of high economic inequality? In addressing this question, and based on previous evidence, the article proposes a way to evaluate (a) the legitimacy of inequality at a country level via survey research, and (b) the role of inequality perception and justice ideologies in the justification of economic inequality. The data to be analyzed is the public opinion survey International Social Justice Project (ISJP), implemented in Chile in the year 2007 (n = 890). Multivariate analysis results reveal signs of legitimacy of inequality in Chile, opening a series of issues regarding the acceptance and stability of unequal distributions.","container-title":"Social Justice Research","DOI":"10.1007/s11211-011-0144-5","ISSN":"1573-6725","issue":"4","note":"tex.day: 01\nCitation Key: Castillo2011","page":"314-340","title":"Legitimacy of Inequality in a Highly Unequal Context: Evidence from the Chilean Case","volume":"24","author":[{"family":"Castillo","given":"Juan Carlos"}],"issued":{"date-parts":[["2011",12]]},"citation-key":"Castillo2011"}},{"id":13033,"uris":["http://zotero.org/users/5414506/items/MXPRS69Q"],"itemData":{"id":13033,"type":"article-journal","container-title":"Social Science &amp; Medicine","DOI":"10.1016/j.socscimed.2020.113146","ISSN":"02779536","journalAbbreviation":"Social Science &amp; Medicine","language":"en","page":"113146","source":"DOI.org (Crossref)","title":"Is it unfair for the affluent to be able to purchase “better” healthcare? Existential standards and institutional norms in healthcare attitudes across 28 countries","title-short":"Is it unfair for the affluent to be able to purchase “better” healthcare?","volume":"267","author":[{"family":"Immergut","given":"Ellen M."},{"family":"Schneider","given":"Simone M."}],"issued":{"date-parts":[["2020",12]]},"citation-key":"immergut_it_2020"}}],"schema":"https://github.com/citation-style-language/schema/raw/master/csl-citation.json"} </w:delInstrText>
        </w:r>
      </w:del>
      <w:r>
        <w:fldChar w:fldCharType="separate"/>
      </w:r>
      <w:r w:rsidRPr="000432F5">
        <w:rPr>
          <w:rFonts w:cs="Times New Roman"/>
        </w:rPr>
        <w:t>(Castillo, 2011; Immergut &amp; Schneider, 2020)</w:t>
      </w:r>
      <w:r>
        <w:fldChar w:fldCharType="end"/>
      </w:r>
      <w:r w:rsidRPr="00F52AFA">
        <w:t>.</w:t>
      </w:r>
      <w:r>
        <w:t xml:space="preserve"> </w:t>
      </w:r>
      <w:r w:rsidRPr="00A50DFE">
        <w:t xml:space="preserve">On the informational side, people form expectations by observing how income, status, and opportunities are allocated within everyday contexts, such as workplaces or neighborhoods. These localized “referential structures” provide concrete, empirical benchmarks for fairness, rooted in the experiences of others in similar life situations </w:t>
      </w:r>
      <w:r>
        <w:fldChar w:fldCharType="begin"/>
      </w:r>
      <w:ins w:id="99" w:author="Julio César Iturra Sanhueza" w:date="2025-06-13T15:08:00Z" w16du:dateUtc="2025-06-13T13:08:00Z">
        <w:r w:rsidR="00733667">
          <w:instrText xml:space="preserve"> ADDIN ZOTERO_ITEM CSL_CITATION {"citationID":"O7T9THUG","properties":{"formattedCitation":"(Shepelak &amp; Alwin, 1986)","plainCitation":"(Shepelak &amp; Alwin, 1986)","noteIndex":0},"citationItems":[{"id":238,"uris":["http://zotero.org/users/5414506/items/MLN3PMHV"],"itemData":{"id":238,"type":"article-journal","container-title":"American Sociological Review","ISSN":"0003-1224","journalAbbreviation":"American Sociological Review","note":"Citation Key: Shepelak1986","page":"30-46","title":"Beliefs about inequality and perceptions of distributive justice","author":[{"family":"Shepelak","given":"Norma J"},{"family":"Alwin","given":"Duane F"}],"issued":{"date-parts":[["1986"]]},"citation-key":"Shepelak1986"}}],"schema":"https://github.com/citation-style-language/schema/raw/master/csl-citation.json"} </w:instrText>
        </w:r>
      </w:ins>
      <w:del w:id="100" w:author="Julio César Iturra Sanhueza" w:date="2025-06-13T15:08:00Z" w16du:dateUtc="2025-06-13T13:08:00Z">
        <w:r w:rsidDel="00733667">
          <w:delInstrText xml:space="preserve"> ADDIN ZOTERO_ITEM CSL_CITATION {"citationID":"O7T9THUG","properties":{"formattedCitation":"(Shepelak &amp; Alwin, 1986)","plainCitation":"(Shepelak &amp; Alwin, 1986)","noteIndex":0},"citationItems":[{"id":486,"uris":["http://zotero.org/users/5414506/items/MLN3PMHV"],"itemData":{"id":486,"type":"article-journal","container-title":"American Sociological Review","ISSN":"0003-1224","journalAbbreviation":"American Sociological Review","note":"Citation Key: Shepelak1986","page":"30-46","title":"Beliefs about inequality and perceptions of distributive justice","author":[{"family":"Shepelak","given":"Norma J"},{"family":"Alwin","given":"Duane F"}],"issued":{"date-parts":[["1986"]]},"citation-key":"Shepelak1986"}}],"schema":"https://github.com/citation-style-language/schema/raw/master/csl-citation.json"} </w:delInstrText>
        </w:r>
      </w:del>
      <w:r>
        <w:fldChar w:fldCharType="separate"/>
      </w:r>
      <w:r w:rsidRPr="00DE0DCF">
        <w:rPr>
          <w:rFonts w:cs="Times New Roman"/>
        </w:rPr>
        <w:t>(Shepelak &amp; Alwin, 1986)</w:t>
      </w:r>
      <w:r>
        <w:fldChar w:fldCharType="end"/>
      </w:r>
      <w:r w:rsidRPr="00A50DFE">
        <w:t xml:space="preserve">. Over time, the socialization process transforms these observations into normative beliefs: people internalize the distribution patterns they witness as legitimate and come to accept them as how things ought to be. This dual process anchors fairness judgments in the concrete realities of social life rather than abstract ideals </w:t>
      </w:r>
      <w:r>
        <w:fldChar w:fldCharType="begin"/>
      </w:r>
      <w:ins w:id="101" w:author="Julio César Iturra Sanhueza" w:date="2025-06-13T15:08:00Z" w16du:dateUtc="2025-06-13T13:08:00Z">
        <w:r w:rsidR="00733667">
          <w:instrText xml:space="preserve"> ADDIN ZOTERO_ITEM CSL_CITATION {"citationID":"aqoTotfD","properties":{"formattedCitation":"(Immergut &amp; Schneider, 2020)","plainCitation":"(Immergut &amp; Schneider, 2020)","noteIndex":0},"citationItems":[{"id":16413,"uris":["http://zotero.org/users/5414506/items/MXPRS69Q"],"itemData":{"id":16413,"type":"article-journal","container-title":"Social Science &amp; Medicine","DOI":"10.1016/j.socscimed.2020.113146","ISSN":"02779536","journalAbbreviation":"Social Science &amp; Medicine","language":"en","page":"113146","source":"DOI.org (Crossref)","title":"Is it unfair for the affluent to be able to purchase “better” healthcare? Existential standards and institutional norms in healthcare attitudes across 28 countries","title-short":"Is it unfair for the affluent to be able to purchase “better” healthcare?","volume":"267","author":[{"family":"Immergut","given":"Ellen M."},{"family":"Schneider","given":"Simone M."}],"issued":{"date-parts":[["2020",12]]},"citation-key":"immergut_is_2020"}}],"schema":"https://github.com/citation-style-language/schema/raw/master/csl-citation.json"} </w:instrText>
        </w:r>
      </w:ins>
      <w:del w:id="102" w:author="Julio César Iturra Sanhueza" w:date="2025-06-13T15:08:00Z" w16du:dateUtc="2025-06-13T13:08:00Z">
        <w:r w:rsidDel="00733667">
          <w:delInstrText xml:space="preserve"> ADDIN ZOTERO_ITEM CSL_CITATION {"citationID":"aqoTotfD","properties":{"formattedCitation":"(Immergut &amp; Schneider, 2020)","plainCitation":"(Immergut &amp; Schneider, 2020)","noteIndex":0},"citationItems":[{"id":13033,"uris":["http://zotero.org/users/5414506/items/MXPRS69Q"],"itemData":{"id":13033,"type":"article-journal","container-title":"Social Science &amp; Medicine","DOI":"10.1016/j.socscimed.2020.113146","ISSN":"02779536","journalAbbreviation":"Social Science &amp; Medicine","language":"en","page":"113146","source":"DOI.org (Crossref)","title":"Is it unfair for the affluent to be able to purchase “better” healthcare? Existential standards and institutional norms in healthcare attitudes across 28 countries","title-short":"Is it unfair for the affluent to be able to purchase “better” healthcare?","volume":"267","author":[{"family":"Immergut","given":"Ellen M."},{"family":"Schneider","given":"Simone M."}],"issued":{"date-parts":[["2020",12]]},"citation-key":"immergut_it_2020"}}],"schema":"https://github.com/citation-style-language/schema/raw/master/csl-citation.json"} </w:delInstrText>
        </w:r>
      </w:del>
      <w:r>
        <w:fldChar w:fldCharType="separate"/>
      </w:r>
      <w:r w:rsidRPr="00DE0DCF">
        <w:rPr>
          <w:rFonts w:cs="Times New Roman"/>
        </w:rPr>
        <w:t>(Immergut &amp; Schneider, 2020)</w:t>
      </w:r>
      <w:r>
        <w:fldChar w:fldCharType="end"/>
      </w:r>
      <w:r>
        <w:t xml:space="preserve">. </w:t>
      </w:r>
      <w:r w:rsidRPr="00A50DFE">
        <w:t xml:space="preserve">Furthermore, those embedded in structurally diverse </w:t>
      </w:r>
      <w:proofErr w:type="gramStart"/>
      <w:r w:rsidRPr="00A50DFE">
        <w:t>networks—</w:t>
      </w:r>
      <w:proofErr w:type="gramEnd"/>
      <w:r w:rsidRPr="00A50DFE">
        <w:t xml:space="preserve">especially in bridging positions across otherwise disconnected </w:t>
      </w:r>
      <w:proofErr w:type="gramStart"/>
      <w:r w:rsidRPr="00A50DFE">
        <w:t>groups—</w:t>
      </w:r>
      <w:proofErr w:type="gramEnd"/>
      <w:r w:rsidRPr="00A50DFE">
        <w:t xml:space="preserve">are more likely to encounter contrasting experiences and interpretations of inequality. These ties </w:t>
      </w:r>
      <w:r>
        <w:t xml:space="preserve">can </w:t>
      </w:r>
      <w:r w:rsidRPr="00A50DFE">
        <w:t xml:space="preserve">offer access to non-redundant information and unfamiliar perspectives, broadening understandings of </w:t>
      </w:r>
      <w:r>
        <w:t>inequalities</w:t>
      </w:r>
      <w:r w:rsidRPr="00A50DFE">
        <w:t xml:space="preserve"> and </w:t>
      </w:r>
      <w:r>
        <w:t>might promote</w:t>
      </w:r>
      <w:r w:rsidRPr="00A50DFE">
        <w:t xml:space="preserve"> more nuanced attitudes toward justice </w:t>
      </w:r>
      <w:r>
        <w:fldChar w:fldCharType="begin"/>
      </w:r>
      <w:ins w:id="103" w:author="Julio César Iturra Sanhueza" w:date="2025-06-13T15:08:00Z" w16du:dateUtc="2025-06-13T13:08:00Z">
        <w:r w:rsidR="00733667">
          <w:instrText xml:space="preserve"> ADDIN ZOTERO_ITEM CSL_CITATION {"citationID":"xxuWNCnm","properties":{"formattedCitation":"(Burt, 2004; Vedres, 2022)","plainCitation":"(Burt, 2004; Vedres, 2022)","noteIndex":0},"citationItems":[{"id":19404,"uris":["http://zotero.org/users/5414506/items/URJKAMCW"],"itemData":{"id":19404,"type":"article-journal","container-title":"American Journal of Sociology","DOI":"10.1086/421787","ISSN":"0002-9602, 1537-5390","issue":"2","journalAbbreviation":"American Journal of Sociology","language":"en","page":"349-399","source":"DOI.org (Crossref)","title":"Structural Holes and Good Ideas","volume":"110","author":[{"family":"Burt","given":"Ronald S."}],"issued":{"date-parts":[["2004",9]]},"citation-key":"burt_structural_2004"}},{"id":19888,"uris":["http://zotero.org/users/5414506/items/UAMQ5PVJ"],"itemData":{"id":19888,"type":"chapter","container-title":"Handbook of Sociological Science","ISBN":"978-1-78990-943-2","license":"https://creativecommons.org/licenses/by-nc-nd/4.0/","note":"DOI: 10.4337/9781789909432.00031","page":"423-442","publisher":"Edward Elgar Publishing","source":"DOI.org (Crossref)","title":"Network mechanisms in innovation: borrowing and sparking ideas around structural holes","title-short":"Network mechanisms in innovation","URL":"https://www.elgaronline.com/view/book/9781789909432/book-part-9781789909432-31.xml","editor":[{"family":"Gërxhani","given":"Klarita"},{"family":"De Graaf","given":"Nan"},{"family":"Raub","given":"Werner"}],"author":[{"family":"Vedres","given":"Balazs"}],"accessed":{"date-parts":[["2025",4,24]]},"issued":{"date-parts":[["2022",6,10]]},"citation-key":"gerxhani_network_2022"}}],"schema":"https://github.com/citation-style-language/schema/raw/master/csl-citation.json"} </w:instrText>
        </w:r>
      </w:ins>
      <w:del w:id="104" w:author="Julio César Iturra Sanhueza" w:date="2025-06-13T15:08:00Z" w16du:dateUtc="2025-06-13T13:08:00Z">
        <w:r w:rsidDel="00733667">
          <w:delInstrText xml:space="preserve"> ADDIN ZOTERO_ITEM CSL_CITATION {"citationID":"xxuWNCnm","properties":{"formattedCitation":"(Burt, 2004; Vedres, 2022)","plainCitation":"(Burt, 2004; Vedres, 2022)","noteIndex":0},"citationItems":[{"id":15830,"uris":["http://zotero.org/users/5414506/items/URJKAMCW"],"itemData":{"id":15830,"type":"article-journal","container-title":"American Journal of Sociology","DOI":"10.1086/421787","ISSN":"0002-9602, 1537-5390","issue":"2","journalAbbreviation":"American Journal of Sociology","language":"en","page":"349-399","source":"DOI.org (Crossref)","title":"Structural Holes and Good Ideas","volume":"110","author":[{"family":"Burt","given":"Ronald S."}],"issued":{"date-parts":[["2004",9]]},"citation-key":"burt_structural_2004"}},{"id":16434,"uris":["http://zotero.org/users/5414506/items/UAMQ5PVJ"],"itemData":{"id":16434,"type":"chapter","container-title":"Handbook of Sociological Science","ISBN":"978-1-78990-943-2","license":"https://creativecommons.org/licenses/by-nc-nd/4.0/","note":"DOI: 10.4337/9781789909432.00031","page":"423-442","publisher":"Edward Elgar Publishing","source":"DOI.org (Crossref)","title":"Network mechanisms in innovation: borrowing and sparking ideas around structural holes","title-short":"Network mechanisms in innovation","URL":"https://www.elgaronline.com/view/book/9781789909432/book-part-9781789909432-31.xml","editor":[{"family":"Gërxhani","given":"Klarita"},{"family":"De Graaf","given":"Nan"},{"family":"Raub","given":"Werner"}],"author":[{"family":"Vedres","given":"Balazs"}],"accessed":{"date-parts":[["2025",4,24]]},"issued":{"date-parts":[["2022",6,10]]},"citation-key":"vedres_network_2022"}}],"schema":"https://github.com/citation-style-language/schema/raw/master/csl-citation.json"} </w:delInstrText>
        </w:r>
      </w:del>
      <w:r>
        <w:fldChar w:fldCharType="separate"/>
      </w:r>
      <w:r w:rsidRPr="00BF6C99">
        <w:rPr>
          <w:rFonts w:cs="Times New Roman"/>
        </w:rPr>
        <w:t>(Burt, 2004; Vedres, 2022)</w:t>
      </w:r>
      <w:r>
        <w:fldChar w:fldCharType="end"/>
      </w:r>
      <w:r w:rsidRPr="00A50DFE">
        <w:t xml:space="preserve">. As such, both the content and normativity of fairness evaluations are deeply conditioned by exposure to diverse social settings, particularly as it unfolds over time </w:t>
      </w:r>
      <w:r>
        <w:fldChar w:fldCharType="begin"/>
      </w:r>
      <w:ins w:id="105" w:author="Julio César Iturra Sanhueza" w:date="2025-06-13T15:08:00Z" w16du:dateUtc="2025-06-13T13:08:00Z">
        <w:r w:rsidR="00733667">
          <w:instrText xml:space="preserve"> ADDIN ZOTERO_ITEM CSL_CITATION {"citationID":"cmghlSgs","properties":{"formattedCitation":"(Christensen, Dinesen, &amp; S\\uc0\\u248{}nderskov, 2024)","plainCitation":"(Christensen, Dinesen, &amp; Sønderskov, 2024)","noteIndex":0},"citationItems":[{"id":19258,"uris":["http://zotero.org/users/5414506/items/FF7K8LHU"],"itemData":{"id":19258,"type":"article-journal","abstract":"Do the rich become more or less supportive of redistribution when exposed to poor people in their local surroundings? Most existing observational studies find that exposure to poor individuals is positively associated with support for redistribution among the well-off, but one prominent field experiment found a negative link. We seek to resolve these divergent findings by employing a design closer to the studies that have found a positive link, but with more causal leverage than these; specifically, a three-wave panel survey linked with fine-grained registry data on local income composition in Denmark. In within-individual models, increased exposure to poor individuals is associated with lower support for redistribution among wealthy individuals. By contrast, between-individual models yield a positive relationship, thus indicating that self-selection based on stable individual characteristics likely explains the predominant finding in previous work.","container-title":"British Journal of Political Science","DOI":"10.1017/S0007123424000061","ISSN":"0007-1234, 1469-2112","issue":"4","language":"en","page":"1424-1434","source":"Cambridge University Press","title":"Unequal and Unsupportive: Exposure to Poor People Weakens Support for Redistribution among the Rich","title-short":"Unequal and Unsupportive","volume":"54","author":[{"family":"Christensen","given":"Matias Engdal"},{"family":"Dinesen","given":"Peter Thisted"},{"family":"Sønderskov","given":"Kim Mannemar"}],"issued":{"date-parts":[["2024",10]]},"citation-key":"christensen_unequal_2024"}}],"schema":"https://github.com/citation-style-language/schema/raw/master/csl-citation.json"} </w:instrText>
        </w:r>
      </w:ins>
      <w:del w:id="106" w:author="Julio César Iturra Sanhueza" w:date="2025-06-13T15:08:00Z" w16du:dateUtc="2025-06-13T13:08:00Z">
        <w:r w:rsidDel="00733667">
          <w:delInstrText xml:space="preserve"> ADDIN ZOTERO_ITEM CSL_CITATION {"citationID":"cmghlSgs","properties":{"formattedCitation":"(Christensen, Dinesen, &amp; S\\uc0\\u248{}nderskov, 2024)","plainCitation":"(Christensen, Dinesen, &amp; Sønderskov, 2024)","noteIndex":0},"citationItems":[{"id":15680,"uris":["http://zotero.org/users/5414506/items/FF7K8LHU"],"itemData":{"id":15680,"type":"article-journal","abstract":"Do the rich become more or less supportive of redistribution when exposed to poor people in their local surroundings? Most existing observational studies find that exposure to poor individuals is positively associated with support for redistribution among the well-off, but one prominent field experiment found a negative link. We seek to resolve these divergent findings by employing a design closer to the studies that have found a positive link, but with more causal leverage than these; specifically, a three-wave panel survey linked with fine-grained registry data on local income composition in Denmark. In within-individual models, increased exposure to poor individuals is associated with lower support for redistribution among wealthy individuals. By contrast, between-individual models yield a positive relationship, thus indicating that self-selection based on stable individual characteristics likely explains the predominant finding in previous work.","container-title":"British Journal of Political Science","DOI":"10.1017/S0007123424000061","ISSN":"0007-1234, 1469-2112","issue":"4","language":"en","page":"1424-1434","source":"Cambridge University Press","title":"Unequal and Unsupportive: Exposure to Poor People Weakens Support for Redistribution among the Rich","title-short":"Unequal and Unsupportive","volume":"54","author":[{"family":"Christensen","given":"Matias Engdal"},{"family":"Dinesen","given":"Peter Thisted"},{"family":"Sønderskov","given":"Kim Mannemar"}],"issued":{"date-parts":[["2024",10]]},"citation-key":"christensen_unequal_2024a"}}],"schema":"https://github.com/citation-style-language/schema/raw/master/csl-citation.json"} </w:delInstrText>
        </w:r>
      </w:del>
      <w:r>
        <w:fldChar w:fldCharType="separate"/>
      </w:r>
      <w:r w:rsidRPr="00DE0DCF">
        <w:rPr>
          <w:rFonts w:cs="Times New Roman"/>
        </w:rPr>
        <w:t>(Christensen, Dinesen, &amp; Sønderskov, 2024)</w:t>
      </w:r>
      <w:r>
        <w:fldChar w:fldCharType="end"/>
      </w:r>
      <w:r w:rsidRPr="00A50DFE">
        <w:t>.</w:t>
      </w:r>
    </w:p>
    <w:p w14:paraId="50B49A3F" w14:textId="12373EA0" w:rsidR="00DB0401" w:rsidRPr="00D84938" w:rsidRDefault="00DB0401" w:rsidP="00DB0401">
      <w:r>
        <w:lastRenderedPageBreak/>
        <w:t xml:space="preserve">Empirically, the claim that diversity is associated with more critical views on economic inequality has received empirical support. For instance, Paskov &amp; </w:t>
      </w:r>
      <w:proofErr w:type="spellStart"/>
      <w:r>
        <w:t>Weisstanner</w:t>
      </w:r>
      <w:proofErr w:type="spellEnd"/>
      <w:r>
        <w:t xml:space="preserve"> </w:t>
      </w:r>
      <w:r>
        <w:fldChar w:fldCharType="begin"/>
      </w:r>
      <w:ins w:id="107" w:author="Julio César Iturra Sanhueza" w:date="2025-06-13T15:08:00Z" w16du:dateUtc="2025-06-13T13:08:00Z">
        <w:r w:rsidR="00733667">
          <w:instrText xml:space="preserve"> ADDIN ZOTERO_ITEM CSL_CITATION {"citationID":"cXJFEbeU","properties":{"formattedCitation":"(2022)","plainCitation":"(2022)","noteIndex":0},"citationItems":[{"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label":"page","suppress-author":true}],"schema":"https://github.com/citation-style-language/schema/raw/master/csl-citation.json"} </w:instrText>
        </w:r>
      </w:ins>
      <w:del w:id="108" w:author="Julio César Iturra Sanhueza" w:date="2025-06-13T15:08:00Z" w16du:dateUtc="2025-06-13T13:08:00Z">
        <w:r w:rsidDel="00733667">
          <w:delInstrText xml:space="preserve"> ADDIN ZOTERO_ITEM CSL_CITATION {"citationID":"cXJFEbeU","properties":{"formattedCitation":"(2022)","plainCitation":"(2022)","noteIndex":0},"citationItems":[{"id":19,"uris":["http://zotero.org/users/5414506/items/GF4X55M4"],"itemData":{"id":19,"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label":"page","suppress-author":true}],"schema":"https://github.com/citation-style-language/schema/raw/master/csl-citation.json"} </w:delInstrText>
        </w:r>
      </w:del>
      <w:r>
        <w:fldChar w:fldCharType="separate"/>
      </w:r>
      <w:r>
        <w:t>(2022)</w:t>
      </w:r>
      <w:r>
        <w:fldChar w:fldCharType="end"/>
      </w:r>
      <w:r>
        <w:t xml:space="preserve"> found that more diverse networks lead to dis-aligned class-based redistributive preferences, where working-class individuals with parental and partner ties to the upper-middle classes nuance their preferences compared to “pure” working-class connections. By contrast, upper-middle-class individuals with more ties toward the working class are more likely to support redistribution. More straightforwardly, Otero &amp; Mendoza </w:t>
      </w:r>
      <w:r>
        <w:fldChar w:fldCharType="begin"/>
      </w:r>
      <w:ins w:id="109" w:author="Julio César Iturra Sanhueza" w:date="2025-06-13T15:08:00Z" w16du:dateUtc="2025-06-13T13:08:00Z">
        <w:r w:rsidR="00733667">
          <w:instrText xml:space="preserve"> ADDIN ZOTERO_ITEM CSL_CITATION {"citationID":"qpUs7GYQ","properties":{"formattedCitation":"(2023)","plainCitation":"(2023)","noteIndex":0},"citationItems":[{"id":14961,"uris":["http://zotero.org/users/5414506/items/99Z8XYDM"],"itemData":{"id":14961,"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label":"page","suppress-author":true}],"schema":"https://github.com/citation-style-language/schema/raw/master/csl-citation.json"} </w:instrText>
        </w:r>
      </w:ins>
      <w:del w:id="110" w:author="Julio César Iturra Sanhueza" w:date="2025-06-13T15:08:00Z" w16du:dateUtc="2025-06-13T13:08:00Z">
        <w:r w:rsidDel="00733667">
          <w:delInstrText xml:space="preserve"> ADDIN ZOTERO_ITEM CSL_CITATION {"citationID":"qpUs7GYQ","properties":{"formattedCitation":"(2023)","plainCitation":"(2023)","noteIndex":0},"citationItems":[{"id":3220,"uris":["http://zotero.org/users/5414506/items/99Z8XYDM"],"itemData":{"id":3220,"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label":"page","suppress-author":true}],"schema":"https://github.com/citation-style-language/schema/raw/master/csl-citation.json"} </w:delInstrText>
        </w:r>
      </w:del>
      <w:r>
        <w:fldChar w:fldCharType="separate"/>
      </w:r>
      <w:r>
        <w:t>(2023)</w:t>
      </w:r>
      <w:r>
        <w:fldChar w:fldCharType="end"/>
      </w:r>
      <w:r>
        <w:t xml:space="preserve"> found that more socioeconomically diverse acquaintance networks are associated with higher perceived inequality, higher economic egalitarianism, and more critical views on the current equality of opportunities and meritocracy. </w:t>
      </w:r>
    </w:p>
    <w:p w14:paraId="3B8E4EDC" w14:textId="68EF91F9" w:rsidR="00DB0401" w:rsidRPr="00D84938" w:rsidRDefault="00DB0401" w:rsidP="00DB0401">
      <w:r>
        <w:t>Against this background, I argue that being connected to a diverse range of social positions can significantly broaden exposure to different experiences with inequality. Hereby, individuals with diverse and cross-cutting social ties are more likely to receive information about labor market processes</w:t>
      </w:r>
      <w:r w:rsidR="00AD06FC">
        <w:t>,</w:t>
      </w:r>
      <w:r>
        <w:t xml:space="preserve"> such as job seeking and wage differences</w:t>
      </w:r>
      <w:r w:rsidR="00AD06FC">
        <w:t>,</w:t>
      </w:r>
      <w:r>
        <w:t xml:space="preserve"> from diverse sources </w:t>
      </w:r>
      <w:r>
        <w:fldChar w:fldCharType="begin"/>
      </w:r>
      <w:ins w:id="111" w:author="Julio César Iturra Sanhueza" w:date="2025-06-13T15:08:00Z" w16du:dateUtc="2025-06-13T13:08:00Z">
        <w:r w:rsidR="00733667">
          <w:instrText xml:space="preserve"> ADDIN ZOTERO_ITEM CSL_CITATION {"citationID":"GKpsZHKM","properties":{"formattedCitation":"(Contreras, Otero, D\\uc0\\u237{}az, &amp; Su\\uc0\\u225{}rez, 2019; Svallfors, 2006)","plainCitation":"(Contreras, Otero, Díaz, &amp; Suárez, 2019; Svallfors, 2006)","noteIndex":0},"citationItems":[{"id":14219,"uris":["http://zotero.org/users/5414506/items/SILGEJN7"],"itemData":{"id":14219,"type":"article-journal","abstract":"Long-standing literature argues that social capital is closely implicated in labour market outcomes. However, this hypothesis has yet to be tested in Latin America, the most unequal region in the world. We focus on Chile, one of the most stratified countries in Latin America. This study examines the relationship between social capital and four measures of status attainment, including job prestige and employment income. We use data from the first wave of the Longitudinal Social Study of Chile (ELSOC), a representative survey of the Chilean urban population aged 18–75 years. We analyse a subsample of 1,351 individuals who are currently employed. A Bayesian model of over-dispersion with relational data is used to estimate the size of the network, a novel measure of social capital. We analyse the data set using linear and logistic regression models and a complementary path analysis, first estimating models for the entire sample, and then splitting the sample into three groups to evaluate differences within individuals’ socioeconomic background. Results indicate that contacts’ occupational prestige has a positive association with job prestige and employment income, while the size of the network increases individuals’ salaries and labour participation. We also observe that social capital flows through stratified networks which tend to favour individuals from high socioeconomic backgrounds. We discuss the need to conduct more in-depth evaluations of how better creation of social capital and its effects on status attainment could be closely linked to positions of privilege and advantage accumulation processes in highly unequal contexts.","container-title":"Social Networks","DOI":"10.1016/j.socnet.2019.02.002","ISSN":"0378-8733","journalAbbreviation":"Social Networks","language":"en","page":"59-77","source":"ScienceDirect","title":"Inequality in social capital in Chile: Assessing the importance of network size and contacts’ occupational prestige on status attainment","title-short":"Inequality in social capital in Chile","volume":"58","author":[{"family":"Contreras","given":"Dante"},{"family":"Otero","given":"Gabriel"},{"family":"Díaz","given":"Juan D."},{"family":"Suárez","given":"Nicolás"}],"issued":{"date-parts":[["2019",7,1]]},"citation-key":"contreras_inequality_2019"}},{"id":371,"uris":["http://zotero.org/users/5414506/items/4L9YUS5S"],"itemData":{"id":371,"type":"book","abstract":"This book surveys whether and how social classes differ in their views on important social issues, such as work and family, the economy and politics, rights and morals, and the distribution of justice. What accounts for such differences in opinion? Are class differences comparable and consistent across different nations? Do class differences change over time? In The Moral Economy of Class, Stefan Svallfors builds on data from large-scale comparative surveys to paint a picture of these class differences. Comparing the United States, Britain, Germany, and Sweden, he shows that class differences are highly persistent. Class remains one of the key dividing lines in society.","ISBN":"978-1-5036-2562-4","note":"Citation Key: Svallfors2006\nDOI: https://doi.org/10.1515/9781503625624","number-of-pages":"248","publisher":"Stanford University Press","title":"The moral economy of class: Class and attitudes in comparative perspective","author":[{"family":"Svallfors","given":"Stefan"}],"issued":{"date-parts":[["2006"]]},"citation-key":"Svallfors2006"}}],"schema":"https://github.com/citation-style-language/schema/raw/master/csl-citation.json"} </w:instrText>
        </w:r>
      </w:ins>
      <w:del w:id="112" w:author="Julio César Iturra Sanhueza" w:date="2025-06-13T15:08:00Z" w16du:dateUtc="2025-06-13T13:08:00Z">
        <w:r w:rsidDel="00733667">
          <w:delInstrText xml:space="preserve"> ADDIN ZOTERO_ITEM CSL_CITATION {"citationID":"GKpsZHKM","properties":{"formattedCitation":"(Contreras, Otero, D\\uc0\\u237{}az, &amp; Su\\uc0\\u225{}rez, 2019; Svallfors, 2006)","plainCitation":"(Contreras, Otero, Díaz, &amp; Suárez, 2019; Svallfors, 2006)","noteIndex":0},"citationItems":[{"id":8,"uris":["http://zotero.org/users/5414506/items/SILGEJN7"],"itemData":{"id":8,"type":"article-journal","abstract":"Long-standing literature argues that social capital is closely implicated in labour market outcomes. However, this hypothesis has yet to be tested in Latin America, the most unequal region in the world. We focus on Chile, one of the most stratified countries in Latin America. This study examines the relationship between social capital and four measures of status attainment, including job prestige and employment income. We use data from the first wave of the Longitudinal Social Study of Chile (ELSOC), a representative survey of the Chilean urban population aged 18–75 years. We analyse a subsample of 1,351 individuals who are currently employed. A Bayesian model of over-dispersion with relational data is used to estimate the size of the network, a novel measure of social capital. We analyse the data set using linear and logistic regression models and a complementary path analysis, first estimating models for the entire sample, and then splitting the sample into three groups to evaluate differences within individuals’ socioeconomic background. Results indicate that contacts’ occupational prestige has a positive association with job prestige and employment income, while the size of the network increases individuals’ salaries and labour participation. We also observe that social capital flows through stratified networks which tend to favour individuals from high socioeconomic backgrounds. We discuss the need to conduct more in-depth evaluations of how better creation of social capital and its effects on status attainment could be closely linked to positions of privilege and advantage accumulation processes in highly unequal contexts.","container-title":"Social Networks","DOI":"10.1016/j.socnet.2019.02.002","ISSN":"0378-8733","journalAbbreviation":"Social Networks","language":"en","page":"59-77","source":"ScienceDirect","title":"Inequality in social capital in Chile: Assessing the importance of network size and contacts’ occupational prestige on status attainment","title-short":"Inequality in social capital in Chile","volume":"58","author":[{"family":"Contreras","given":"Dante"},{"family":"Otero","given":"Gabriel"},{"family":"Díaz","given":"Juan D."},{"family":"Suárez","given":"Nicolás"}],"issued":{"date-parts":[["2019",7,1]]},"citation-key":"contreras_inequality_2019"}},{"id":671,"uris":["http://zotero.org/users/5414506/items/4L9YUS5S"],"itemData":{"id":671,"type":"book","abstract":"This book surveys whether and how social classes differ in their views on important social issues, such as work and family, the economy and politics, rights and morals, and the distribution of justice. What accounts for such differences in opinion? Are class differences comparable and consistent across different nations? Do class differences change over time? In The Moral Economy of Class, Stefan Svallfors builds on data from large-scale comparative surveys to paint a picture of these class differences. Comparing the United States, Britain, Germany, and Sweden, he shows that class differences are highly persistent. Class remains one of the key dividing lines in society.","ISBN":"978-1-5036-2562-4","note":"Citation Key: Svallfors2006\nDOI: https://doi.org/10.1515/9781503625624","number-of-pages":"248","publisher":"Stanford University Press","title":"The moral economy of class: Class and attitudes in comparative perspective","author":[{"family":"Svallfors","given":"Stefan"}],"issued":{"date-parts":[["2006"]]},"citation-key":"Svallfors2006"}}],"schema":"https://github.com/citation-style-language/schema/raw/master/csl-citation.json"} </w:delInstrText>
        </w:r>
      </w:del>
      <w:r>
        <w:fldChar w:fldCharType="separate"/>
      </w:r>
      <w:r>
        <w:t>(Contreras, Otero, Díaz, &amp; Suárez, 2019; Svallfors, 2006)</w:t>
      </w:r>
      <w:r>
        <w:fldChar w:fldCharType="end"/>
      </w:r>
      <w:r>
        <w:t xml:space="preserve">. This can </w:t>
      </w:r>
      <w:r w:rsidR="00641610">
        <w:t>also be</w:t>
      </w:r>
      <w:r>
        <w:t xml:space="preserve"> linked to the attributed importance of structural or non-meritocratic factors, such as inherited wealth or social connections</w:t>
      </w:r>
      <w:r w:rsidR="000E1186">
        <w:t>,</w:t>
      </w:r>
      <w:r>
        <w:t xml:space="preserve"> in the process of getting ahead in life in contexts of rising (or high) economic inequality </w:t>
      </w:r>
      <w:r>
        <w:fldChar w:fldCharType="begin"/>
      </w:r>
      <w:ins w:id="113" w:author="Julio César Iturra Sanhueza" w:date="2025-06-13T15:08:00Z" w16du:dateUtc="2025-06-13T13:08:00Z">
        <w:r w:rsidR="00733667">
          <w:instrText xml:space="preserve"> ADDIN ZOTERO_ITEM CSL_CITATION {"citationID":"Nh2pvAJ2","properties":{"formattedCitation":"(McCall, Burk, Laperri\\uc0\\u232{}re, &amp; Richeson, 2017)","plainCitation":"(McCall, Burk, Laperrière, &amp; Richeson, 2017)","noteIndex":0},"citationItems":[{"id":84,"uris":["http://zotero.org/users/5414506/items/NQQC9BTP"],"itemData":{"id":84,"type":"article-journal","container-title":"Proceedings of the National Academy of Sciences","note":"mccall2017exposure","page":"201706253","title":"Exposure to Rising Inequality Shapes Americans' Opportunity Beliefs and Policy Support","author":[{"family":"McCall","given":"Leslie"},{"family":"Burk","given":"Derek"},{"family":"Laperrière","given":"Marie"},{"family":"Richeson","given":"Jennifer A"}],"issued":{"date-parts":[["2017"]]},"citation-key":"mccall_exposure_2017"}}],"schema":"https://github.com/citation-style-language/schema/raw/master/csl-citation.json"} </w:instrText>
        </w:r>
      </w:ins>
      <w:del w:id="114" w:author="Julio César Iturra Sanhueza" w:date="2025-06-13T15:08:00Z" w16du:dateUtc="2025-06-13T13:08:00Z">
        <w:r w:rsidDel="00733667">
          <w:delInstrText xml:space="preserve"> ADDIN ZOTERO_ITEM CSL_CITATION {"citationID":"Nh2pvAJ2","properties":{"formattedCitation":"(McCall, Burk, Laperri\\uc0\\u232{}re, &amp; Richeson, 2017)","plainCitation":"(McCall, Burk, Laperrière, &amp; Richeson, 2017)","noteIndex":0},"citationItems":[{"id":892,"uris":["http://zotero.org/users/5414506/items/NQQC9BTP"],"itemData":{"id":892,"type":"article-journal","container-title":"Proceedings of the National Academy of Sciences","note":"mccall2017exposure","page":"201706253","title":"Exposure to Rising Inequality Shapes Americans' Opportunity Beliefs and Policy Support","author":[{"family":"McCall","given":"Leslie"},{"family":"Burk","given":"Derek"},{"family":"Laperrière","given":"Marie"},{"family":"Richeson","given":"Jennifer A"}],"issued":{"date-parts":[["2017"]]},"citation-key":"mccall_exposure_2017"}}],"schema":"https://github.com/citation-style-language/schema/raw/master/csl-citation.json"} </w:delInstrText>
        </w:r>
      </w:del>
      <w:r>
        <w:fldChar w:fldCharType="separate"/>
      </w:r>
      <w:r>
        <w:t>(McCall, Burk, Laperrière, &amp; Richeson, 2017)</w:t>
      </w:r>
      <w:r>
        <w:fldChar w:fldCharType="end"/>
      </w:r>
      <w:r>
        <w:t xml:space="preserve">. </w:t>
      </w:r>
      <w:r w:rsidRPr="00084941">
        <w:rPr>
          <w:highlight w:val="yellow"/>
        </w:rPr>
        <w:t>As follows, I expect that network diversity nurtures greater skepticism toward the fairness of market mechanisms (</w:t>
      </w:r>
      <w:r w:rsidRPr="00084941">
        <w:rPr>
          <w:i/>
          <w:iCs/>
          <w:highlight w:val="yellow"/>
        </w:rPr>
        <w:t>market skepticism hypothesis</w:t>
      </w:r>
      <w:r w:rsidRPr="00084941">
        <w:rPr>
          <w:highlight w:val="yellow"/>
        </w:rPr>
        <w:t>) in distributing resources</w:t>
      </w:r>
      <w:r w:rsidR="00370234">
        <w:rPr>
          <w:highlight w:val="yellow"/>
        </w:rPr>
        <w:t>,</w:t>
      </w:r>
      <w:r w:rsidRPr="00084941">
        <w:rPr>
          <w:highlight w:val="yellow"/>
        </w:rPr>
        <w:t xml:space="preserve"> and particularly the legitimacy of market-based distribution of social welfare.</w:t>
      </w:r>
      <w:r>
        <w:t xml:space="preserve"> </w:t>
      </w:r>
    </w:p>
    <w:p w14:paraId="5D741DF2" w14:textId="329F53FE" w:rsidR="00DB0401" w:rsidRPr="00D84938" w:rsidRDefault="00DB0401" w:rsidP="00DB0401">
      <w:r>
        <w:t xml:space="preserve">Little is known about whether political attitudes are affected by </w:t>
      </w:r>
      <w:r w:rsidRPr="2BF6615A">
        <w:rPr>
          <w:i/>
          <w:iCs/>
        </w:rPr>
        <w:t>changes</w:t>
      </w:r>
      <w:r>
        <w:t xml:space="preserve"> in network composition, particularly concerning network </w:t>
      </w:r>
      <w:commentRangeStart w:id="115"/>
      <w:r>
        <w:t>diversity</w:t>
      </w:r>
      <w:commentRangeEnd w:id="115"/>
      <w:r>
        <w:rPr>
          <w:rStyle w:val="CommentReference"/>
        </w:rPr>
        <w:commentReference w:id="115"/>
      </w:r>
      <w:r>
        <w:t xml:space="preserve">. From the perspective of individual change, social networks, by providing access to information—in this case, diversity—are likely to contribute to social learning processes </w:t>
      </w:r>
      <w:r>
        <w:fldChar w:fldCharType="begin"/>
      </w:r>
      <w:ins w:id="116" w:author="Julio César Iturra Sanhueza" w:date="2025-06-13T15:08:00Z" w16du:dateUtc="2025-06-13T13:08:00Z">
        <w:r w:rsidR="00733667">
          <w:instrText xml:space="preserve"> ADDIN ZOTERO_ITEM CSL_CITATION {"citationID":"rKfIF0bR","properties":{"formattedCitation":"(Druckman &amp; Lupia, 2000; Lin, 2001)","plainCitation":"(Druckman &amp; Lupia, 2000; Lin, 2001)","noteIndex":0},"citationItems":[{"id":11372,"uris":["http://zotero.org/users/5414506/items/QGEWZ4L3"],"itemData":{"id":11372,"type":"article-journal","abstract":"This review concerns political preferences—what they are and where they come from. We begin by documenting the close relationship between processes of preference formation and change. Rather than suddenly appearing, most preferences emerge from interactions between individuals and their environment. This aspect of preference formation poses a concrete challenge: to uncover the mechanics of these interactions in important social contexts. We then describe political science research that meets this challenge. We find an expansive literature that clarifies how phenomena such as parties, campaigns, and the need to act strategically affect preferences. This work provides many widely applicable insights.","container-title":"Annual Review of Political Science","DOI":"10.1146/annurev.polisci.3.1.1","ISSN":"1094-2939, 1545-1577","issue":"1","journalAbbreviation":"Annu. Rev. Polit. Sci.","language":"en","page":"1-24","source":"DOI.org (Crossref)","title":"Preference Formation","volume":"3","author":[{"family":"Druckman","given":"James N."},{"family":"Lupia","given":"Arthur"}],"issued":{"date-parts":[["2000",6]]},"citation-key":"druckman_preference_2000"}},{"id":14372,"uris":["http://zotero.org/users/5414506/items/PPVNE58D"],"itemData":{"id":14372,"type":"chapter","container-title":"Social Capital","edition":"1","ISBN":"978-1-315-12945-7","language":"en","note":"DOI: 10.4324/9781315129457-1","page":"3-28","publisher":"Routledge","source":"DOI.org (Crossref)","title":"Building a Network Theory of Social Capital","URL":"https://www.taylorfrancis.com/books/9781351490542/chapters/10.4324/9781315129457-1","container-author":[{"family":"Lin","given":"Nan"},{"family":"Cook","given":"Karen"},{"family":"Burt","given":"Ronald S."}],"author":[{"family":"Lin","given":"Nan"}],"accessed":{"date-parts":[["2023",3,24]]},"issued":{"date-parts":[["2001"]]},"citation-key":"lin_building_2001"}}],"schema":"https://github.com/citation-style-language/schema/raw/master/csl-citation.json"} </w:instrText>
        </w:r>
      </w:ins>
      <w:del w:id="117" w:author="Julio César Iturra Sanhueza" w:date="2025-06-13T15:08:00Z" w16du:dateUtc="2025-06-13T13:08:00Z">
        <w:r w:rsidDel="00733667">
          <w:delInstrText xml:space="preserve"> ADDIN ZOTERO_ITEM CSL_CITATION {"citationID":"rKfIF0bR","properties":{"formattedCitation":"(Druckman &amp; Lupia, 2000; Lin, 2001)","plainCitation":"(Druckman &amp; Lupia, 2000; Lin, 2001)","noteIndex":0},"citationItems":[{"id":696,"uris":["http://zotero.org/users/5414506/items/QGEWZ4L3"],"itemData":{"id":696,"type":"article-journal","abstract":"This review concerns political preferences—what they are and where they come from. We begin by documenting the close relationship between processes of preference formation and change. Rather than suddenly appearing, most preferences emerge from interactions between individuals and their environment. This aspect of preference formation poses a concrete challenge: to uncover the mechanics of these interactions in important social contexts. We then describe political science research that meets this challenge. We find an expansive literature that clarifies how phenomena such as parties, campaigns, and the need to act strategically affect preferences. This work provides many widely applicable insights.","container-title":"Annual Review of Political Science","DOI":"10.1146/annurev.polisci.3.1.1","ISSN":"1094-2939, 1545-1577","issue":"1","journalAbbreviation":"Annu. Rev. Polit. Sci.","language":"en","page":"1-24","source":"DOI.org (Crossref)","title":"Preference Formation","volume":"3","author":[{"family":"Druckman","given":"James N."},{"family":"Lupia","given":"Arthur"}],"issued":{"date-parts":[["2000",6]]},"citation-key":"druckman_preference_2000"}},{"id":1,"uris":["http://zotero.org/users/5414506/items/PPVNE58D"],"itemData":{"id":1,"type":"chapter","container-title":"Social Capital","edition":"1","ISBN":"978-1-315-12945-7","language":"en","note":"DOI: 10.4324/9781315129457-1","page":"3-28","publisher":"Routledge","source":"DOI.org (Crossref)","title":"Building a Network Theory of Social Capital","URL":"https://www.taylorfrancis.com/books/9781351490542/chapters/10.4324/9781315129457-1","container-author":[{"family":"Lin","given":"Nan"},{"family":"Cook","given":"Karen"},{"family":"Burt","given":"Ronald S."}],"author":[{"family":"Lin","given":"Nan"}],"accessed":{"date-parts":[["2023",3,24]]},"issued":{"date-parts":[["2001"]]},"citation-key":"lin_building_2001"}}],"schema":"https://github.com/citation-style-language/schema/raw/master/csl-citation.json"} </w:delInstrText>
        </w:r>
      </w:del>
      <w:r>
        <w:fldChar w:fldCharType="separate"/>
      </w:r>
      <w:r>
        <w:t>(Druckman &amp; Lupia, 2000; Lin, 2001)</w:t>
      </w:r>
      <w:r>
        <w:fldChar w:fldCharType="end"/>
      </w:r>
      <w:r>
        <w:t xml:space="preserve">. Theoretically, networks can represent a “social convoy” (Kahn and Antonucci, 1980) of social relationships understood as a structure where information and support are embedded (Hollstein, 2023). Additionally, ties within this convoy can be modified according to life-course events, such as changes in employment status, marriage, or geographic position (Rözer et al., 2020; Völker, 2020). At the same time, it is usually assumed that acquaintanceship ties tend to change </w:t>
      </w:r>
      <w:proofErr w:type="gramStart"/>
      <w:r>
        <w:t>more over</w:t>
      </w:r>
      <w:proofErr w:type="gramEnd"/>
      <w:r>
        <w:t xml:space="preserve"> time and be nurtured from more diverse social positions in contrast to the stable strong ties, such as family or friendships (</w:t>
      </w:r>
      <w:proofErr w:type="spellStart"/>
      <w:r>
        <w:t>Granovetter</w:t>
      </w:r>
      <w:proofErr w:type="spellEnd"/>
      <w:r>
        <w:t xml:space="preserve">, 1973). </w:t>
      </w:r>
    </w:p>
    <w:p w14:paraId="4AADA674" w14:textId="48759678" w:rsidR="00DB0401" w:rsidRDefault="00DB0401" w:rsidP="00DB0401">
      <w:pPr>
        <w:rPr>
          <w:ins w:id="118" w:author="Julio César Iturra Sanhueza" w:date="2025-06-13T15:01:00Z" w16du:dateUtc="2025-06-13T13:01:00Z"/>
        </w:rPr>
      </w:pPr>
      <w:r w:rsidRPr="00D84938">
        <w:t xml:space="preserve">There are different explanations for how individual changes in network diversity might influence attitudes toward economic inequality. One argument posits that those changes in the socioeconomic composition of sociability spaces nurture constraints and opportunities to meet and create new ties that contribute to diversity </w:t>
      </w:r>
      <w:r w:rsidRPr="00D84938">
        <w:fldChar w:fldCharType="begin"/>
      </w:r>
      <w:ins w:id="119" w:author="Julio César Iturra Sanhueza" w:date="2025-06-13T15:08:00Z" w16du:dateUtc="2025-06-13T13:08:00Z">
        <w:r w:rsidR="00733667">
          <w:instrText xml:space="preserve"> ADDIN ZOTERO_ITEM CSL_CITATION {"citationID":"0GmiGQKS","properties":{"formattedCitation":"(Feld, 1981)","plainCitation":"(Feld, 1981)","noteIndex":0},"citationItems":[{"id":12835,"uris":["http://zotero.org/users/5414506/items/P6JRND52"],"itemData":{"id":12835,"type":"article-journal","abstract":"Sociologists since Simmel have been interseted in social circles as essential features of friendship networks. Although network analysis has been increasingly used to uncover patterns among social relationships, theoretical explanations of these patterns have been inadequate. This paper presents a theory of the social organization of friendship ties. The approach is based upon Homans's concepts of activities, interactions, and sentiments and upon the concept of extra-network foci organizing social activities and interaction. The theory is contrasted with Heider's balance theory. Implications for transitivity, network bridges, and density of personal networks are discussed and presented as propositions. The focus theory is whosn to help explain patterns of friendships in the 1965-66 Detroit Area Study. This paper is intended as a step toward the development of integrated theory to explain interrelationships between networks and other aspects of social structure. Inplications for data analysis are discussed.","container-title":"American Journal of Sociology","ISSN":"0002-9602","issue":"5","note":"publisher: University of Chicago Press","page":"1015-1035","source":"JSTOR","title":"The Focused Organization of Social Ties","volume":"86","author":[{"family":"Feld","given":"Scott L."}],"issued":{"date-parts":[["1981"]]},"citation-key":"feld_focused_1981"}}],"schema":"https://github.com/citation-style-language/schema/raw/master/csl-citation.json"} </w:instrText>
        </w:r>
      </w:ins>
      <w:del w:id="120" w:author="Julio César Iturra Sanhueza" w:date="2025-06-13T15:08:00Z" w16du:dateUtc="2025-06-13T13:08:00Z">
        <w:r w:rsidRPr="00D84938" w:rsidDel="00733667">
          <w:delInstrText xml:space="preserve"> ADDIN ZOTERO_ITEM CSL_CITATION {"citationID":"0GmiGQKS","properties":{"formattedCitation":"(Feld, 1981)","plainCitation":"(Feld, 1981)","noteIndex":0},"citationItems":[{"id":27,"uris":["http://zotero.org/users/5414506/items/P6JRND52"],"itemData":{"id":27,"type":"article-journal","abstract":"Sociologists since Simmel have been interseted in social circles as essential features of friendship networks. Although network analysis has been increasingly used to uncover patterns among social relationships, theoretical explanations of these patterns have been inadequate. This paper presents a theory of the social organization of friendship ties. The approach is based upon Homans's concepts of activities, interactions, and sentiments and upon the concept of extra-network foci organizing social activities and interaction. The theory is contrasted with Heider's balance theory. Implications for transitivity, network bridges, and density of personal networks are discussed and presented as propositions. The focus theory is whosn to help explain patterns of friendships in the 1965-66 Detroit Area Study. This paper is intended as a step toward the development of integrated theory to explain interrelationships between networks and other aspects of social structure. Inplications for data analysis are discussed.","container-title":"American Journal of Sociology","ISSN":"0002-9602","issue":"5","note":"publisher: University of Chicago Press","page":"1015-1035","source":"JSTOR","title":"The Focused Organization of Social Ties","volume":"86","author":[{"family":"Feld","given":"Scott L."}],"issued":{"date-parts":[["1981"]]},"citation-key":"feld_focused_1981"}}],"schema":"https://github.com/citation-style-language/schema/raw/master/csl-citation.json"} </w:delInstrText>
        </w:r>
      </w:del>
      <w:r w:rsidRPr="00D84938">
        <w:fldChar w:fldCharType="separate"/>
      </w:r>
      <w:r w:rsidRPr="00D84938">
        <w:t>(Feld, 1981)</w:t>
      </w:r>
      <w:r w:rsidRPr="00D84938">
        <w:fldChar w:fldCharType="end"/>
      </w:r>
      <w:r w:rsidRPr="00D84938">
        <w:t xml:space="preserve">. For instance, it has been shown desegregation in schools explains changes in the socioeconomic composition of friendship ties and can cause changes in attitudes towards inequality, in line with greater skepticism regarding the fairness of labor market outcomes and opportunities for social mobility </w:t>
      </w:r>
      <w:r w:rsidRPr="00D84938">
        <w:fldChar w:fldCharType="begin"/>
      </w:r>
      <w:ins w:id="121" w:author="Julio César Iturra Sanhueza" w:date="2025-06-13T15:08:00Z" w16du:dateUtc="2025-06-13T13:08:00Z">
        <w:r w:rsidR="00733667">
          <w:instrText xml:space="preserve"> ADDIN ZOTERO_ITEM CSL_CITATION {"citationID":"OAr9XpE0","properties":{"formattedCitation":"(Londo\\uc0\\u241{}o-V\\uc0\\u233{}lez, 2022)","plainCitation":"(Londoño-Vélez, 2022)","noteIndex":0},"citationItems":[{"id":12572,"uris":["http://zotero.org/users/5414506/items/3SX4P39Q"],"itemData":{"id":12572,"type":"article-journal","abstract":"Does diversity affect people’s perceptions of income distribution and their preferences for redistribution? I leverage variation from a Colombian financial aid reform boosting the share of low-income students at an elite university. Combining college records and original survey data, I study how diversity affects high-income students’ social networks, perceptions, and preferences by exploiting treatment variation across cohorts and majors using difference-in-differences. Exposure to low-income peers caused high-income students to diversify their social networks, have more accurate perceptions of the income distribution, and support progressive redistribution. My preferred interpretation is that diversity raised students’ concerns about (the lack of) equal opportunity.","container-title":"Journal of Public Economics","DOI":"10.1016/j.jpubeco.2022.104732","ISSN":"0047-2727","journalAbbreviation":"Journal of Public Economics","language":"en","page":"104732","source":"ScienceDirect","title":"The impact of diversity on perceptions of income distribution and preferences for redistribution","volume":"214","author":[{"family":"Londoño-Vélez","given":"Juliana"}],"issued":{"date-parts":[["2022",10,1]]},"citation-key":"londono-velez_impact_2022"}}],"schema":"https://github.com/citation-style-language/schema/raw/master/csl-citation.json"} </w:instrText>
        </w:r>
      </w:ins>
      <w:del w:id="122" w:author="Julio César Iturra Sanhueza" w:date="2025-06-13T15:08:00Z" w16du:dateUtc="2025-06-13T13:08:00Z">
        <w:r w:rsidRPr="00D84938" w:rsidDel="00733667">
          <w:delInstrText xml:space="preserve"> ADDIN ZOTERO_ITEM CSL_CITATION {"citationID":"OAr9XpE0","properties":{"formattedCitation":"(Londo\\uc0\\u241{}o-V\\uc0\\u233{}lez, 2022)","plainCitation":"(Londoño-Vélez, 2022)","noteIndex":0},"citationItems":[{"id":35,"uris":["http://zotero.org/users/5414506/items/3SX4P39Q"],"itemData":{"id":35,"type":"article-journal","abstract":"Does diversity affect people’s perceptions of income distribution and their preferences for redistribution? I leverage variation from a Colombian financial aid reform boosting the share of low-income students at an elite university. Combining college records and original survey data, I study how diversity affects high-income students’ social networks, perceptions, and preferences by exploiting treatment variation across cohorts and majors using difference-in-differences. Exposure to low-income peers caused high-income students to diversify their social networks, have more accurate perceptions of the income distribution, and support progressive redistribution. My preferred interpretation is that diversity raised students’ concerns about (the lack of) equal opportunity.","container-title":"Journal of Public Economics","DOI":"10.1016/j.jpubeco.2022.104732","ISSN":"0047-2727","journalAbbreviation":"Journal of Public Economics","language":"en","page":"104732","source":"ScienceDirect","title":"The impact of diversity on perceptions of income distribution and preferences for redistribution","volume":"214","author":[{"family":"Londoño-Vélez","given":"Juliana"}],"issued":{"date-parts":[["2022",10,1]]},"citation-key":"londono-velez_impact_2022"}}],"schema":"https://github.com/citation-style-language/schema/raw/master/csl-citation.json"} </w:delInstrText>
        </w:r>
      </w:del>
      <w:r w:rsidRPr="00D84938">
        <w:fldChar w:fldCharType="separate"/>
      </w:r>
      <w:r w:rsidRPr="00D84938">
        <w:t>(Londoño-Vélez, 2022)</w:t>
      </w:r>
      <w:r w:rsidRPr="00D84938">
        <w:fldChar w:fldCharType="end"/>
      </w:r>
      <w:r w:rsidRPr="00D84938">
        <w:t>. Another aspect is that social mobility processes may expose individuals to different class positions relative to their class of origin. This increased exposure to diverse social ties and ideas could challenge the culture and values of the class of origin and lead to changes in political attitudes (Ares, 2020). In addition, political attitudes may evolve through socialization processes as individuals acquire new "class experiences" within a different social milieu (Helgason &amp; Rehm, 2024). These experiences may provide (</w:t>
      </w:r>
      <w:proofErr w:type="spellStart"/>
      <w:r w:rsidRPr="00D84938">
        <w:t>i</w:t>
      </w:r>
      <w:proofErr w:type="spellEnd"/>
      <w:r w:rsidRPr="00D84938">
        <w:t xml:space="preserve">) new perspectives and (ii) more accurate </w:t>
      </w:r>
      <w:r w:rsidRPr="00D84938">
        <w:lastRenderedPageBreak/>
        <w:t xml:space="preserve">insights into their own class of origin, as well as the values and interests associated with other class positions. </w:t>
      </w:r>
    </w:p>
    <w:p w14:paraId="5BD1A6DD" w14:textId="3310CB8E" w:rsidR="009B0B02" w:rsidRPr="009B0B02" w:rsidRDefault="009B0B02" w:rsidP="00DB0401">
      <w:pPr>
        <w:rPr>
          <w:ins w:id="123" w:author="Julio César Iturra Sanhueza" w:date="2025-06-13T15:06:00Z" w16du:dateUtc="2025-06-13T13:06:00Z"/>
          <w:rPrChange w:id="124" w:author="Julio César Iturra Sanhueza" w:date="2025-06-13T15:06:00Z" w16du:dateUtc="2025-06-13T13:06:00Z">
            <w:rPr>
              <w:ins w:id="125" w:author="Julio César Iturra Sanhueza" w:date="2025-06-13T15:06:00Z" w16du:dateUtc="2025-06-13T13:06:00Z"/>
              <w:lang w:val="es-CL"/>
            </w:rPr>
          </w:rPrChange>
        </w:rPr>
      </w:pPr>
      <w:ins w:id="126" w:author="Julio César Iturra Sanhueza" w:date="2025-06-13T15:05:00Z" w16du:dateUtc="2025-06-13T13:05:00Z">
        <w:r w:rsidRPr="00557D9F">
          <w:rPr>
            <w:highlight w:val="yellow"/>
            <w:rPrChange w:id="127" w:author="Julio César Iturra Sanhueza" w:date="2025-06-13T15:06:00Z" w16du:dateUtc="2025-06-13T13:06:00Z">
              <w:rPr>
                <w:lang w:val="es-CL"/>
              </w:rPr>
            </w:rPrChange>
          </w:rPr>
          <w:t>Despite the efforts present in the literature, research has primarily focused on the relationship between social networks and perceptions of inequality or public support for redistributive policies</w:t>
        </w:r>
      </w:ins>
      <w:ins w:id="128" w:author="Julio César Iturra Sanhueza" w:date="2025-06-13T15:08:00Z" w16du:dateUtc="2025-06-13T13:08:00Z">
        <w:r w:rsidR="00733667" w:rsidRPr="00557D9F">
          <w:rPr>
            <w:highlight w:val="yellow"/>
          </w:rPr>
          <w:t xml:space="preserve"> </w:t>
        </w:r>
        <w:r w:rsidR="00733667" w:rsidRPr="00557D9F">
          <w:rPr>
            <w:highlight w:val="yellow"/>
          </w:rPr>
          <w:fldChar w:fldCharType="begin"/>
        </w:r>
      </w:ins>
      <w:ins w:id="129" w:author="Julio César Iturra Sanhueza" w:date="2025-06-13T15:09:00Z" w16du:dateUtc="2025-06-13T13:09:00Z">
        <w:r w:rsidR="00733667" w:rsidRPr="00557D9F">
          <w:rPr>
            <w:highlight w:val="yellow"/>
          </w:rPr>
          <w:instrText xml:space="preserve"> ADDIN ZOTERO_ITEM CSL_CITATION {"citationID":"po2OCLgw","properties":{"formattedCitation":"(Cobo-Arroyo, 2022; Lindh et al., 2021; Otero &amp; Mendoza, 2023)","plainCitation":"(Cobo-Arroyo, 2022; Lindh et al., 2021; Otero &amp; Mendoza, 2023)","noteIndex":0},"citationItems":[{"id":18219,"uris":["http://zotero.org/users/5414506/items/TZ3NJSFK"],"itemData":{"id":18219,"type":"thesis","abstract":"Numerous studies have tried to explain the main factors affecting individual perceptions of income inequality, focusing on social class as a key determinant. However, the empirical literature shows that much of the relationship between one's class position and the perception of inequality remains unexplained after controlling for other socioeconomic variables. This paper aims to study whether the class profile of personal contact networks influences the perception of income distribution in Spain beyond the class of belonging of each individual. Since we acquire information about the economic and political reality in which we live mainly from our closest circle of contacts, this information will be biased according to the class position of this influential group. In order to analyze this question, we employed data from a telephone survey administered to a representative sample (n=3000) of the Spanish population, which includes a \"position generator\", an instrument used to measure the social network of each respondent. The results obtained in the research show that there is some class segregation in personal social networks. People tend to relate and establish links with individuals of the same social position and other workers in the same profession. In addition, there is evidence in favor of an association between the characteristics of personal ties and the perception of inequality in income distribution. Personal attitudes and beliefs, also in this area, are affected by the social influence of the group. In particular, people with access to higher social positions tend to perceive that income inequalities in Spain are lower (and vice versa) because they are influenced by the ideas and perceptions of their group.","language":"Español","publisher":"Universidade da Coruña","source":"Zotero","title":"Influencia de las redes sobre la percepción subjetiva de la distribución de ingresos en España","URL":"https://ruc.udc.es/dspace/handle/2183/36667","author":[{"family":"Cobo-Arroyo","given":"Paula"}],"issued":{"date-parts":[["2022"]]},"citation-key":"cobo-arroyo_influencia_2022"}},{"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id":14961,"uris":["http://zotero.org/users/5414506/items/99Z8XYDM"],"itemData":{"id":14961,"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schema":"https://github.com/citation-style-language/schema/raw/master/csl-citation.json"} </w:instrText>
        </w:r>
      </w:ins>
      <w:r w:rsidR="00733667" w:rsidRPr="00557D9F">
        <w:rPr>
          <w:highlight w:val="yellow"/>
        </w:rPr>
        <w:fldChar w:fldCharType="separate"/>
      </w:r>
      <w:ins w:id="130" w:author="Julio César Iturra Sanhueza" w:date="2025-06-13T15:09:00Z" w16du:dateUtc="2025-06-13T13:09:00Z">
        <w:r w:rsidR="00733667" w:rsidRPr="00557D9F">
          <w:rPr>
            <w:rFonts w:cs="Times New Roman"/>
            <w:highlight w:val="yellow"/>
          </w:rPr>
          <w:t>(Cobo-Arroyo, 2022; Lindh et al., 2021; Otero &amp; Mendoza, 2023)</w:t>
        </w:r>
      </w:ins>
      <w:ins w:id="131" w:author="Julio César Iturra Sanhueza" w:date="2025-06-13T15:08:00Z" w16du:dateUtc="2025-06-13T13:08:00Z">
        <w:r w:rsidR="00733667" w:rsidRPr="00557D9F">
          <w:rPr>
            <w:highlight w:val="yellow"/>
          </w:rPr>
          <w:fldChar w:fldCharType="end"/>
        </w:r>
      </w:ins>
      <w:ins w:id="132" w:author="Julio César Iturra Sanhueza" w:date="2025-06-13T15:05:00Z" w16du:dateUtc="2025-06-13T13:05:00Z">
        <w:r w:rsidRPr="00557D9F">
          <w:rPr>
            <w:highlight w:val="yellow"/>
            <w:rPrChange w:id="133" w:author="Julio César Iturra Sanhueza" w:date="2025-06-13T15:06:00Z" w16du:dateUtc="2025-06-13T13:06:00Z">
              <w:rPr>
                <w:lang w:val="es-CL"/>
              </w:rPr>
            </w:rPrChange>
          </w:rPr>
          <w:t xml:space="preserve">. However, we know little about how networks might influence other attitudinal domains, particularly those tied to </w:t>
        </w:r>
      </w:ins>
      <w:ins w:id="134" w:author="Julio César Iturra Sanhueza" w:date="2025-06-13T15:09:00Z" w16du:dateUtc="2025-06-13T13:09:00Z">
        <w:r w:rsidR="009E0B1F" w:rsidRPr="00557D9F">
          <w:rPr>
            <w:highlight w:val="yellow"/>
          </w:rPr>
          <w:t xml:space="preserve">how </w:t>
        </w:r>
      </w:ins>
      <w:ins w:id="135" w:author="Julio César Iturra Sanhueza" w:date="2025-06-13T15:10:00Z" w16du:dateUtc="2025-06-13T13:10:00Z">
        <w:r w:rsidR="009E0B1F" w:rsidRPr="00557D9F">
          <w:rPr>
            <w:highlight w:val="yellow"/>
          </w:rPr>
          <w:t xml:space="preserve">the public opinion </w:t>
        </w:r>
        <w:r w:rsidR="00D43EDC" w:rsidRPr="00557D9F">
          <w:rPr>
            <w:highlight w:val="yellow"/>
          </w:rPr>
          <w:t>considers</w:t>
        </w:r>
        <w:r w:rsidR="009E0B1F" w:rsidRPr="00557D9F">
          <w:rPr>
            <w:highlight w:val="yellow"/>
          </w:rPr>
          <w:t xml:space="preserve"> the role of private actors </w:t>
        </w:r>
        <w:r w:rsidR="00D43EDC" w:rsidRPr="00557D9F">
          <w:rPr>
            <w:highlight w:val="yellow"/>
          </w:rPr>
          <w:t>in</w:t>
        </w:r>
        <w:r w:rsidR="009E0B1F" w:rsidRPr="00557D9F">
          <w:rPr>
            <w:highlight w:val="yellow"/>
          </w:rPr>
          <w:t xml:space="preserve"> the provision of welfare in </w:t>
        </w:r>
      </w:ins>
      <w:ins w:id="136" w:author="Julio César Iturra Sanhueza" w:date="2025-06-13T15:05:00Z" w16du:dateUtc="2025-06-13T13:05:00Z">
        <w:r w:rsidRPr="00557D9F">
          <w:rPr>
            <w:highlight w:val="yellow"/>
            <w:rPrChange w:id="137" w:author="Julio César Iturra Sanhueza" w:date="2025-06-13T15:06:00Z" w16du:dateUtc="2025-06-13T13:06:00Z">
              <w:rPr>
                <w:lang w:val="es-CL"/>
              </w:rPr>
            </w:rPrChange>
          </w:rPr>
          <w:t xml:space="preserve">specific areas </w:t>
        </w:r>
      </w:ins>
      <w:ins w:id="138" w:author="Julio César Iturra Sanhueza" w:date="2025-06-13T15:10:00Z" w16du:dateUtc="2025-06-13T13:10:00Z">
        <w:r w:rsidR="00D43EDC" w:rsidRPr="00557D9F">
          <w:rPr>
            <w:highlight w:val="yellow"/>
          </w:rPr>
          <w:t xml:space="preserve">that </w:t>
        </w:r>
      </w:ins>
      <w:ins w:id="139" w:author="Julio César Iturra Sanhueza" w:date="2025-06-13T15:05:00Z" w16du:dateUtc="2025-06-13T13:05:00Z">
        <w:r w:rsidRPr="00557D9F">
          <w:rPr>
            <w:highlight w:val="yellow"/>
            <w:rPrChange w:id="140" w:author="Julio César Iturra Sanhueza" w:date="2025-06-13T15:06:00Z" w16du:dateUtc="2025-06-13T13:06:00Z">
              <w:rPr>
                <w:lang w:val="es-CL"/>
              </w:rPr>
            </w:rPrChange>
          </w:rPr>
          <w:t xml:space="preserve">have traditionally been part of </w:t>
        </w:r>
      </w:ins>
      <w:ins w:id="141" w:author="Julio César Iturra Sanhueza" w:date="2025-06-13T15:10:00Z" w16du:dateUtc="2025-06-13T13:10:00Z">
        <w:r w:rsidR="009E0B1F" w:rsidRPr="00557D9F">
          <w:rPr>
            <w:highlight w:val="yellow"/>
          </w:rPr>
          <w:t xml:space="preserve">public </w:t>
        </w:r>
      </w:ins>
      <w:ins w:id="142" w:author="Julio César Iturra Sanhueza" w:date="2025-06-13T15:05:00Z" w16du:dateUtc="2025-06-13T13:05:00Z">
        <w:r w:rsidRPr="00557D9F">
          <w:rPr>
            <w:highlight w:val="yellow"/>
            <w:rPrChange w:id="143" w:author="Julio César Iturra Sanhueza" w:date="2025-06-13T15:06:00Z" w16du:dateUtc="2025-06-13T13:06:00Z">
              <w:rPr>
                <w:lang w:val="es-CL"/>
              </w:rPr>
            </w:rPrChange>
          </w:rPr>
          <w:t xml:space="preserve">welfare services, such as education, healthcare, or old-age </w:t>
        </w:r>
      </w:ins>
      <w:ins w:id="144" w:author="Julio César Iturra Sanhueza" w:date="2025-06-13T15:07:00Z" w16du:dateUtc="2025-06-13T13:07:00Z">
        <w:r w:rsidR="00733667" w:rsidRPr="00557D9F">
          <w:rPr>
            <w:highlight w:val="yellow"/>
          </w:rPr>
          <w:t xml:space="preserve">pensions </w:t>
        </w:r>
      </w:ins>
      <w:ins w:id="145" w:author="Julio César Iturra Sanhueza" w:date="2025-06-13T15:08:00Z" w16du:dateUtc="2025-06-13T13:08:00Z">
        <w:r w:rsidR="00733667" w:rsidRPr="00557D9F">
          <w:rPr>
            <w:highlight w:val="yellow"/>
          </w:rPr>
          <w:fldChar w:fldCharType="begin"/>
        </w:r>
        <w:r w:rsidR="00733667" w:rsidRPr="00557D9F">
          <w:rPr>
            <w:highlight w:val="yellow"/>
          </w:rPr>
          <w:instrText xml:space="preserve"> ADDIN ZOTERO_ITEM CSL_CITATION {"citationID":"Ceu1VQKW","properties":{"formattedCitation":"(Busemeyer, Garritzmann, &amp; Neimanns, 2020; Castillo et al., 2024; Immergut &amp; Schneider, 2020)","plainCitation":"(Busemeyer, Garritzmann, &amp; Neimanns, 2020; Castillo et al., 2024; Immergut &amp; Schneider, 2020)","noteIndex":0},"citationItems":[{"id":19447,"uris":["http://zotero.org/users/5414506/items/6PU4BVN9"],"itemData":{"id":19447,"type":"book","collection-title":"Cambridge Studies in the Comparative Politics of Education","publisher":"Cambridge University Press","title":"A Loud but Noisy Signal?: Public Opinion and Education Reform in Western Europe","author":[{"family":"Busemeyer","given":"Marius R."},{"family":"Garritzmann","given":"Julian L."},{"family":"Neimanns","given":"Erik"}],"issued":{"date-parts":[["2020"]]},"citation-key":"busemeyer_loud_2020"}},{"id":16787,"uris":["http://zotero.org/users/5414506/items/ZYS3I7T7"],"itemData":{"id":16787,"type":"article-journal","abstract":"Previous research has shown that schools often justify student performance differences using meritocratic ideals. One potential consequence of such ideals is the legitimization of outcome inequalities across various spheres, including those traditionally associated with equality and redistribution. In this study, we argue that the promotion of meritocratic values during school age can shape students’ beliefs about meritocracy and influence their views on market-based access to health, pensions, and education. Using data from the 2017 National Study of Civic Education in Chile, which includes 5047 eighth-grade students from 231 schools, we estimated a series of multilevel models (lme4 library, R version 4.1.3) to test our hypotheses. Our findings show that a significant proportion of Chilean students agree with market justice principles—more so than adults. Most students endorse meritocratic views, particularly the notion that effort should be rewarded, which strongly correlates with market justice preferences: students who believe in meritocracy are more likely to justify inequalities based on financial capacity. At the school level, market justice preferences are higher in high-status schools but lower in schools with higher academic achievement. Furthermore, the conditional influence of meritocratic beliefs diminishes in schools with higher socioeconomic status and performance levels. These results suggest that the association between meritocratic beliefs and market justice preferences is already established at school age and is shaped by the school environment.","container-title":"Societies","DOI":"10.3390/soc14110214","ISSN":"2075-4698","issue":"11","language":"en","license":"http://creativecommons.org/licenses/by/3.0/","note":"number: 11\npublisher: Multidisciplinary Digital Publishing Institute","page":"214","source":"www.mdpi.com","title":"The Socialization of Meritocracy and Market Justice Preferences at School","volume":"14","author":[{"family":"Castillo","given":"Juan Carlos"},{"family":"Salgado","given":"Mauricio"},{"family":"Carrasco","given":"Kevin"},{"family":"Laffert","given":"Andreas"}],"issued":{"date-parts":[["2024",11]]},"citation-key":"castillo_socialization_2024"}},{"id":16413,"uris":["http://zotero.org/users/5414506/items/MXPRS69Q"],"itemData":{"id":16413,"type":"article-journal","container-title":"Social Science &amp; Medicine","DOI":"10.1016/j.socscimed.2020.113146","ISSN":"02779536","journalAbbreviation":"Social Science &amp; Medicine","language":"en","page":"113146","source":"DOI.org (Crossref)","title":"Is it unfair for the affluent to be able to purchase “better” healthcare? Existential standards and institutional norms in healthcare attitudes across 28 countries","title-short":"Is it unfair for the affluent to be able to purchase “better” healthcare?","volume":"267","author":[{"family":"Immergut","given":"Ellen M."},{"family":"Schneider","given":"Simone M."}],"issued":{"date-parts":[["2020",12]]},"citation-key":"immergut_is_2020"}}],"schema":"https://github.com/citation-style-language/schema/raw/master/csl-citation.json"} </w:instrText>
        </w:r>
      </w:ins>
      <w:r w:rsidR="00733667" w:rsidRPr="00557D9F">
        <w:rPr>
          <w:highlight w:val="yellow"/>
        </w:rPr>
        <w:fldChar w:fldCharType="separate"/>
      </w:r>
      <w:ins w:id="146" w:author="Julio César Iturra Sanhueza" w:date="2025-06-13T15:08:00Z" w16du:dateUtc="2025-06-13T13:08:00Z">
        <w:r w:rsidR="00733667" w:rsidRPr="00557D9F">
          <w:rPr>
            <w:rFonts w:cs="Times New Roman"/>
            <w:highlight w:val="yellow"/>
          </w:rPr>
          <w:t>(Busemeyer, Garritzmann, &amp; Neimanns, 2020; Castillo et al., 2024; Immergut &amp; Schneider, 2020)</w:t>
        </w:r>
        <w:r w:rsidR="00733667" w:rsidRPr="00557D9F">
          <w:rPr>
            <w:highlight w:val="yellow"/>
          </w:rPr>
          <w:fldChar w:fldCharType="end"/>
        </w:r>
      </w:ins>
      <w:ins w:id="147" w:author="Julio César Iturra Sanhueza" w:date="2025-06-13T15:07:00Z" w16du:dateUtc="2025-06-13T13:07:00Z">
        <w:r w:rsidR="00733667" w:rsidRPr="00557D9F">
          <w:rPr>
            <w:highlight w:val="yellow"/>
          </w:rPr>
          <w:t>.</w:t>
        </w:r>
      </w:ins>
      <w:ins w:id="148" w:author="Julio César Iturra Sanhueza" w:date="2025-06-13T15:05:00Z" w16du:dateUtc="2025-06-13T13:05:00Z">
        <w:r w:rsidRPr="00557D9F">
          <w:rPr>
            <w:highlight w:val="yellow"/>
            <w:rPrChange w:id="149" w:author="Julio César Iturra Sanhueza" w:date="2025-06-13T15:06:00Z" w16du:dateUtc="2025-06-13T13:06:00Z">
              <w:rPr>
                <w:lang w:val="es-CL"/>
              </w:rPr>
            </w:rPrChange>
          </w:rPr>
          <w:t xml:space="preserve"> Therefore, how does the public understand these attitudes? And in what ways can we expect changes in social networks to affect their level of support?</w:t>
        </w:r>
      </w:ins>
    </w:p>
    <w:p w14:paraId="6440AD44" w14:textId="5048BCE2" w:rsidR="00676BA9" w:rsidDel="009B0B02" w:rsidRDefault="00676BA9" w:rsidP="00DB0401">
      <w:pPr>
        <w:rPr>
          <w:del w:id="150" w:author="Julio César Iturra Sanhueza" w:date="2025-06-13T15:06:00Z" w16du:dateUtc="2025-06-13T13:06:00Z"/>
        </w:rPr>
      </w:pPr>
    </w:p>
    <w:p w14:paraId="5286C0D6" w14:textId="77777777" w:rsidR="003F0F0E" w:rsidRPr="00D84938" w:rsidDel="00733667" w:rsidRDefault="003F0F0E" w:rsidP="00DB0401">
      <w:pPr>
        <w:rPr>
          <w:del w:id="151" w:author="Julio César Iturra Sanhueza" w:date="2025-06-13T15:07:00Z" w16du:dateUtc="2025-06-13T13:07:00Z"/>
        </w:rPr>
      </w:pPr>
    </w:p>
    <w:p w14:paraId="1523740C" w14:textId="5AA59E6E" w:rsidR="002632A2" w:rsidRPr="00D84938" w:rsidRDefault="00DF1960" w:rsidP="00BB5CF8">
      <w:pPr>
        <w:pStyle w:val="Heading2"/>
      </w:pPr>
      <w:r w:rsidRPr="00D84938">
        <w:t xml:space="preserve">Inequality and </w:t>
      </w:r>
      <w:r w:rsidR="00B278CC">
        <w:t xml:space="preserve">support for </w:t>
      </w:r>
      <w:r w:rsidR="00F327CD">
        <w:t>the commodification of welfare</w:t>
      </w:r>
    </w:p>
    <w:p w14:paraId="15237413" w14:textId="13F9B3C2" w:rsidR="002632A2" w:rsidRPr="00D84938" w:rsidRDefault="00D7641D">
      <w:r w:rsidRPr="002D0320">
        <w:rPr>
          <w:highlight w:val="yellow"/>
        </w:rPr>
        <w:t xml:space="preserve">In this study, I will focus on </w:t>
      </w:r>
      <w:r w:rsidR="00DC4358">
        <w:rPr>
          <w:highlight w:val="yellow"/>
        </w:rPr>
        <w:t>public</w:t>
      </w:r>
      <w:r w:rsidR="000D53E0" w:rsidRPr="002D0320">
        <w:rPr>
          <w:highlight w:val="yellow"/>
        </w:rPr>
        <w:t xml:space="preserve"> support</w:t>
      </w:r>
      <w:r w:rsidRPr="002D0320">
        <w:rPr>
          <w:highlight w:val="yellow"/>
        </w:rPr>
        <w:t xml:space="preserve"> </w:t>
      </w:r>
      <w:r w:rsidR="00570963" w:rsidRPr="002D0320">
        <w:rPr>
          <w:highlight w:val="yellow"/>
        </w:rPr>
        <w:t>for the</w:t>
      </w:r>
      <w:r w:rsidRPr="002D0320">
        <w:rPr>
          <w:highlight w:val="yellow"/>
        </w:rPr>
        <w:t xml:space="preserve"> commodification of welfare services.</w:t>
      </w:r>
      <w:r>
        <w:t xml:space="preserve"> </w:t>
      </w:r>
      <w:r w:rsidR="00435862">
        <w:t xml:space="preserve">While redistribution in market societies mainly focuses on the capacity </w:t>
      </w:r>
      <w:r w:rsidR="00FB339D">
        <w:t xml:space="preserve">of the state </w:t>
      </w:r>
      <w:r w:rsidR="00435862">
        <w:t xml:space="preserve">to reallocate resources from those in more advantageous positions to those in greater vulnerability, market </w:t>
      </w:r>
      <w:r w:rsidR="003D18C2">
        <w:t xml:space="preserve">institutions also </w:t>
      </w:r>
      <w:r w:rsidR="00435862">
        <w:t>play</w:t>
      </w:r>
      <w:r w:rsidR="003D18C2">
        <w:t xml:space="preserve"> </w:t>
      </w:r>
      <w:r w:rsidR="00435862">
        <w:t xml:space="preserve">a role in </w:t>
      </w:r>
      <w:r w:rsidR="003D18C2">
        <w:t xml:space="preserve">shaping the distribution of economic resources </w:t>
      </w:r>
      <w:r w:rsidR="00435862">
        <w:fldChar w:fldCharType="begin"/>
      </w:r>
      <w:ins w:id="152" w:author="Julio César Iturra Sanhueza" w:date="2025-06-13T15:08:00Z" w16du:dateUtc="2025-06-13T13:08:00Z">
        <w:r w:rsidR="00733667">
          <w:instrText xml:space="preserve"> ADDIN ZOTERO_ITEM CSL_CITATION {"citationID":"iO9KwCGS","properties":{"formattedCitation":"(Koos &amp; Sachweh, 2019; Lindh &amp; McCall, 2020)","plainCitation":"(Koos &amp; Sachweh, 2019; Lindh &amp; McCall, 2020)","noteIndex":0},"citationItems":[{"id":14971,"uris":["http://zotero.org/users/5414506/items/QLAEJ2NX"],"itemData":{"id":14971,"type":"article-journal","abstract":"In a classical typology, Polanyi distinguishes three basic modes of economic integration: competitive market exchange, redistribution and reciprocity. While markets are dominant in modern capitalism, redistribution and reciprocity are—to varying extent—also part of its institutional architecture. Asking whether such institutional differences are mirrored in distinct ‘moral economies’, we investigate ordinary citizens’ support for market competition, redistribution and reciprocity across 14 capitalist economies. Combining data from three comparative surveys, we analyze, first, the extent to which these principles are supported by citizens and whether they cluster into distinct ‘moral economies’; second, whether these norms are anchored in formal institutional settings; and finally, how privileged and disadvantaged groups differ in their support. While support for market competition is strong across countries, it is to varying degrees complemented by support for redistribution and reciprocity. We identify a competition-dominated, an embedded and a strongly embedded moral economy. The interplay of formal institutions and people’s social–structural position partly explains differences in popular support.","container-title":"Socio-Economic Review","DOI":"10.1093/ser/mwx045","ISSN":"1475-1461","issue":"4","journalAbbreviation":"Socio-Economic Review","page":"793-821","source":"Silverchair","title":"The moral economies of market societies: popular attitudes towards market competition, redistribution and reciprocity in comparative perspective","title-short":"The moral economies of market societies","volume":"17","author":[{"family":"Koos","given":"Sebastian"},{"family":"Sachweh","given":"Patrick"}],"issued":{"date-parts":[["2019",10,1]]},"citation-key":"koos_moral_2019"}},{"id":2293,"uris":["http://zotero.org/users/5414506/items/YIQH4UCN"],"itemData":{"id":2293,"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_class_2020"}}],"schema":"https://github.com/citation-style-language/schema/raw/master/csl-citation.json"} </w:instrText>
        </w:r>
      </w:ins>
      <w:del w:id="153" w:author="Julio César Iturra Sanhueza" w:date="2025-06-13T15:08:00Z" w16du:dateUtc="2025-06-13T13:08:00Z">
        <w:r w:rsidR="00435862" w:rsidDel="00733667">
          <w:delInstrText xml:space="preserve"> ADDIN ZOTERO_ITEM CSL_CITATION {"citationID":"iO9KwCGS","properties":{"formattedCitation":"(Koos &amp; Sachweh, 2019; Lindh &amp; McCall, 2020)","plainCitation":"(Koos &amp; Sachweh, 2019; Lindh &amp; McCall, 2020)","noteIndex":0},"citationItems":[{"id":3210,"uris":["http://zotero.org/users/5414506/items/QLAEJ2NX"],"itemData":{"id":3210,"type":"article-journal","abstract":"In a classical typology, Polanyi distinguishes three basic modes of economic integration: competitive market exchange, redistribution and reciprocity. While markets are dominant in modern capitalism, redistribution and reciprocity are—to varying extent—also part of its institutional architecture. Asking whether such institutional differences are mirrored in distinct ‘moral economies’, we investigate ordinary citizens’ support for market competition, redistribution and reciprocity across 14 capitalist economies. Combining data from three comparative surveys, we analyze, first, the extent to which these principles are supported by citizens and whether they cluster into distinct ‘moral economies’; second, whether these norms are anchored in formal institutional settings; and finally, how privileged and disadvantaged groups differ in their support. While support for market competition is strong across countries, it is to varying degrees complemented by support for redistribution and reciprocity. We identify a competition-dominated, an embedded and a strongly embedded moral economy. The interplay of formal institutions and people’s social–structural position partly explains differences in popular support.","container-title":"Socio-Economic Review","DOI":"10.1093/ser/mwx045","ISSN":"1475-1461","issue":"4","journalAbbreviation":"Socio-Economic Review","page":"793-821","source":"Silverchair","title":"The moral economies of market societies: popular attitudes towards market competition, redistribution and reciprocity in comparative perspective","title-short":"The moral economies of market societies","volume":"17","author":[{"family":"Koos","given":"Sebastian"},{"family":"Sachweh","given":"Patrick"}],"issued":{"date-parts":[["2019",10,1]]},"citation-key":"koos_moral_2019"}},{"id":717,"uris":["http://zotero.org/users/5414506/items/YIQH4UCN"],"itemData":{"id":717,"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_class_2020"}}],"schema":"https://github.com/citation-style-language/schema/raw/master/csl-citation.json"} </w:delInstrText>
        </w:r>
      </w:del>
      <w:r w:rsidR="00435862">
        <w:fldChar w:fldCharType="separate"/>
      </w:r>
      <w:r w:rsidR="00224919">
        <w:t>(Koos &amp; Sachweh, 2019; Lindh &amp; McCall, 2020)</w:t>
      </w:r>
      <w:r w:rsidR="00435862">
        <w:fldChar w:fldCharType="end"/>
      </w:r>
      <w:r w:rsidR="00435862">
        <w:t xml:space="preserve">. </w:t>
      </w:r>
      <w:r w:rsidR="002E340F">
        <w:t xml:space="preserve">Hereby, </w:t>
      </w:r>
      <w:r w:rsidR="00656E18">
        <w:t xml:space="preserve">the legitimacy of resource allocation based on market principles has been referred to in the literature as </w:t>
      </w:r>
      <w:r w:rsidR="00656E18" w:rsidRPr="2BF6615A">
        <w:rPr>
          <w:i/>
          <w:iCs/>
        </w:rPr>
        <w:t>market justice</w:t>
      </w:r>
      <w:r w:rsidR="00656E18">
        <w:t>.</w:t>
      </w:r>
      <w:r w:rsidR="00CA3F07">
        <w:t xml:space="preserve"> </w:t>
      </w:r>
      <w:r w:rsidR="00654E11">
        <w:t xml:space="preserve">In his seminal work, </w:t>
      </w:r>
      <w:r w:rsidR="00DA753A">
        <w:t>Lane</w:t>
      </w:r>
      <w:r w:rsidR="00654E11">
        <w:t xml:space="preserve"> </w:t>
      </w:r>
      <w:r w:rsidR="00435862">
        <w:fldChar w:fldCharType="begin"/>
      </w:r>
      <w:ins w:id="154" w:author="Julio César Iturra Sanhueza" w:date="2025-06-13T15:08:00Z" w16du:dateUtc="2025-06-13T13:08:00Z">
        <w:r w:rsidR="00733667">
          <w:instrText xml:space="preserve"> ADDIN ZOTERO_ITEM CSL_CITATION {"citationID":"WRhDoJnA","properties":{"formattedCitation":"(1986)","plainCitation":"(1986)","noteIndex":0},"citationItems":[{"id":16786,"uris":["http://zotero.org/users/5414506/items/54928C5I"],"itemData":{"id":16786,"type":"article-journal","abstract":"The defense of capitalism in America is rooted in a preference for the market's justice of earned deserts over the justices of equality and need associated with the polity. These preferences have structural roots in the way governments and markets serve different values and purposes, satisfy wants, focus on fairness or justice, enlist causal attributions, distribute or redistribute income, are limited by rights, and seem to offer either harmony or conflict of interest. Some of these “structural” differences, however, are themselves perceptual, and corrected by changed perceptions of the productivity of government and of our historic predecessors, and by a community point of view involving changed accounting systems, as well as by policies of full employment rather than guaranteed incomes. With few institutional changes, these altered perceptions may partially restore political justice to favor.","container-title":"American Political Science Review","DOI":"10.2307/1958264","ISSN":"0003-0554, 1537-5943","issue":"2","language":"en","page":"383-402","source":"Cambridge University Press","title":"Market Justice, Political Justice","volume":"80","author":[{"family":"Lane","given":"Robert E."}],"issued":{"date-parts":[["1986",6]]},"citation-key":"lane_market_1986"},"label":"page","suppress-author":true}],"schema":"https://github.com/citation-style-language/schema/raw/master/csl-citation.json"} </w:instrText>
        </w:r>
      </w:ins>
      <w:del w:id="155" w:author="Julio César Iturra Sanhueza" w:date="2025-06-13T15:08:00Z" w16du:dateUtc="2025-06-13T13:08:00Z">
        <w:r w:rsidR="00435862" w:rsidDel="00733667">
          <w:delInstrText xml:space="preserve"> ADDIN ZOTERO_ITEM CSL_CITATION {"citationID":"WRhDoJnA","properties":{"formattedCitation":"(1986)","plainCitation":"(1986)","noteIndex":0},"citationItems":[{"id":13348,"uris":["http://zotero.org/users/5414506/items/54928C5I"],"itemData":{"id":13348,"type":"article-journal","abstract":"The defense of capitalism in America is rooted in a preference for the market's justice of earned deserts over the justices of equality and need associated with the polity. These preferences have structural roots in the way governments and markets serve different values and purposes, satisfy wants, focus on fairness or justice, enlist causal attributions, distribute or redistribute income, are limited by rights, and seem to offer either harmony or conflict of interest. Some of these “structural” differences, however, are themselves perceptual, and corrected by changed perceptions of the productivity of government and of our historic predecessors, and by a community point of view involving changed accounting systems, as well as by policies of full employment rather than guaranteed incomes. With few institutional changes, these altered perceptions may partially restore political justice to favor.","container-title":"American Political Science Review","DOI":"10.2307/1958264","ISSN":"0003-0554, 1537-5943","issue":"2","language":"en","page":"383-402","source":"Cambridge University Press","title":"Market Justice, Political Justice","volume":"80","author":[{"family":"Lane","given":"Robert E."}],"issued":{"date-parts":[["1986",6]]},"citation-key":"lane_market_1986"},"label":"page","suppress-author":true}],"schema":"https://github.com/citation-style-language/schema/raw/master/csl-citation.json"} </w:delInstrText>
        </w:r>
      </w:del>
      <w:r w:rsidR="00435862">
        <w:fldChar w:fldCharType="separate"/>
      </w:r>
      <w:r w:rsidR="00251673">
        <w:t>(1986)</w:t>
      </w:r>
      <w:r w:rsidR="00435862">
        <w:fldChar w:fldCharType="end"/>
      </w:r>
      <w:r w:rsidR="00DA753A">
        <w:t xml:space="preserve"> defines </w:t>
      </w:r>
      <w:r w:rsidR="00DA753A" w:rsidRPr="2BF6615A">
        <w:rPr>
          <w:i/>
          <w:iCs/>
        </w:rPr>
        <w:t>market justice</w:t>
      </w:r>
      <w:r w:rsidR="00DA753A">
        <w:t xml:space="preserve"> as a </w:t>
      </w:r>
      <w:r w:rsidR="00A330AB">
        <w:t xml:space="preserve">distributive principle </w:t>
      </w:r>
      <w:r w:rsidR="00DA753A">
        <w:t xml:space="preserve">that </w:t>
      </w:r>
      <w:r w:rsidR="00A330AB">
        <w:t>mainly focuses on</w:t>
      </w:r>
      <w:r w:rsidR="00DA753A">
        <w:t xml:space="preserve"> rewards based on "earned deserts"</w:t>
      </w:r>
      <w:r w:rsidR="002D3EAE">
        <w:t xml:space="preserve">. At the same time, this contrasts with </w:t>
      </w:r>
      <w:r w:rsidR="00DA753A">
        <w:t xml:space="preserve">political justice, </w:t>
      </w:r>
      <w:r w:rsidR="00B42A4F">
        <w:t xml:space="preserve">more closely </w:t>
      </w:r>
      <w:r w:rsidR="009E777A">
        <w:t>related</w:t>
      </w:r>
      <w:r w:rsidR="00B42A4F">
        <w:t xml:space="preserve"> to </w:t>
      </w:r>
      <w:r w:rsidR="00EA5BED">
        <w:t xml:space="preserve">the social policy </w:t>
      </w:r>
      <w:r w:rsidR="006E6BEC">
        <w:t>architecture</w:t>
      </w:r>
      <w:r w:rsidR="00B42A4F">
        <w:t xml:space="preserve"> that prioritize</w:t>
      </w:r>
      <w:r w:rsidR="00EA5BED">
        <w:t>s</w:t>
      </w:r>
      <w:r w:rsidR="00DA753A">
        <w:t xml:space="preserve"> </w:t>
      </w:r>
      <w:r w:rsidR="00B42A4F">
        <w:t xml:space="preserve">the principles of </w:t>
      </w:r>
      <w:r w:rsidR="00DA753A">
        <w:t>equality and need.</w:t>
      </w:r>
      <w:r w:rsidR="00D56E52">
        <w:t xml:space="preserve"> In this line, he</w:t>
      </w:r>
      <w:r w:rsidR="00DA753A">
        <w:t xml:space="preserve"> argues that individuals </w:t>
      </w:r>
      <w:r w:rsidR="00193B0F">
        <w:t>perceive</w:t>
      </w:r>
      <w:r w:rsidR="00DA753A">
        <w:t xml:space="preserve"> market outcomes as fair </w:t>
      </w:r>
      <w:r w:rsidR="6ED4105B">
        <w:t>because they</w:t>
      </w:r>
      <w:r w:rsidR="00DA753A">
        <w:t xml:space="preserve"> </w:t>
      </w:r>
      <w:r w:rsidR="0075477A">
        <w:t>are directly linked to</w:t>
      </w:r>
      <w:r w:rsidR="00DA753A">
        <w:t xml:space="preserve"> </w:t>
      </w:r>
      <w:r w:rsidR="00B42A4F">
        <w:t>individual</w:t>
      </w:r>
      <w:r w:rsidR="00DA753A">
        <w:t xml:space="preserve"> effort, </w:t>
      </w:r>
      <w:r w:rsidR="004A3962">
        <w:t>which in turn reinforces the</w:t>
      </w:r>
      <w:r w:rsidR="00DA753A">
        <w:t xml:space="preserve"> </w:t>
      </w:r>
      <w:r w:rsidR="004A3962">
        <w:t>importance</w:t>
      </w:r>
      <w:r w:rsidR="00DA753A">
        <w:t xml:space="preserve"> </w:t>
      </w:r>
      <w:r w:rsidR="00C01EA4">
        <w:t xml:space="preserve">of </w:t>
      </w:r>
      <w:r w:rsidR="004A3962">
        <w:t>self-reliance and individual responsibility</w:t>
      </w:r>
      <w:r w:rsidR="0048346B">
        <w:t xml:space="preserve"> </w:t>
      </w:r>
      <w:r w:rsidR="00435862">
        <w:fldChar w:fldCharType="begin"/>
      </w:r>
      <w:ins w:id="156" w:author="Julio César Iturra Sanhueza" w:date="2025-06-13T15:08:00Z" w16du:dateUtc="2025-06-13T13:08:00Z">
        <w:r w:rsidR="00733667">
          <w:instrText xml:space="preserve"> ADDIN ZOTERO_ITEM CSL_CITATION {"citationID":"pvJNscLo","properties":{"formattedCitation":"(Lane, 1986)","plainCitation":"(Lane, 1986)","noteIndex":0},"citationItems":[{"id":16786,"uris":["http://zotero.org/users/5414506/items/54928C5I"],"itemData":{"id":16786,"type":"article-journal","abstract":"The defense of capitalism in America is rooted in a preference for the market's justice of earned deserts over the justices of equality and need associated with the polity. These preferences have structural roots in the way governments and markets serve different values and purposes, satisfy wants, focus on fairness or justice, enlist causal attributions, distribute or redistribute income, are limited by rights, and seem to offer either harmony or conflict of interest. Some of these “structural” differences, however, are themselves perceptual, and corrected by changed perceptions of the productivity of government and of our historic predecessors, and by a community point of view involving changed accounting systems, as well as by policies of full employment rather than guaranteed incomes. With few institutional changes, these altered perceptions may partially restore political justice to favor.","container-title":"American Political Science Review","DOI":"10.2307/1958264","ISSN":"0003-0554, 1537-5943","issue":"2","language":"en","page":"383-402","source":"Cambridge University Press","title":"Market Justice, Political Justice","volume":"80","author":[{"family":"Lane","given":"Robert E."}],"issued":{"date-parts":[["1986",6]]},"citation-key":"lane_market_1986"}}],"schema":"https://github.com/citation-style-language/schema/raw/master/csl-citation.json"} </w:instrText>
        </w:r>
      </w:ins>
      <w:del w:id="157" w:author="Julio César Iturra Sanhueza" w:date="2025-06-13T15:08:00Z" w16du:dateUtc="2025-06-13T13:08:00Z">
        <w:r w:rsidR="00435862" w:rsidDel="00733667">
          <w:delInstrText xml:space="preserve"> ADDIN ZOTERO_ITEM CSL_CITATION {"citationID":"pvJNscLo","properties":{"formattedCitation":"(Lane, 1986)","plainCitation":"(Lane, 1986)","noteIndex":0},"citationItems":[{"id":13348,"uris":["http://zotero.org/users/5414506/items/54928C5I"],"itemData":{"id":13348,"type":"article-journal","abstract":"The defense of capitalism in America is rooted in a preference for the market's justice of earned deserts over the justices of equality and need associated with the polity. These preferences have structural roots in the way governments and markets serve different values and purposes, satisfy wants, focus on fairness or justice, enlist causal attributions, distribute or redistribute income, are limited by rights, and seem to offer either harmony or conflict of interest. Some of these “structural” differences, however, are themselves perceptual, and corrected by changed perceptions of the productivity of government and of our historic predecessors, and by a community point of view involving changed accounting systems, as well as by policies of full employment rather than guaranteed incomes. With few institutional changes, these altered perceptions may partially restore political justice to favor.","container-title":"American Political Science Review","DOI":"10.2307/1958264","ISSN":"0003-0554, 1537-5943","issue":"2","language":"en","page":"383-402","source":"Cambridge University Press","title":"Market Justice, Political Justice","volume":"80","author":[{"family":"Lane","given":"Robert E."}],"issued":{"date-parts":[["1986",6]]},"citation-key":"lane_market_1986"}}],"schema":"https://github.com/citation-style-language/schema/raw/master/csl-citation.json"} </w:delInstrText>
        </w:r>
      </w:del>
      <w:r w:rsidR="00435862">
        <w:fldChar w:fldCharType="separate"/>
      </w:r>
      <w:r w:rsidR="00251673">
        <w:t>(Lane, 1986)</w:t>
      </w:r>
      <w:r w:rsidR="00435862">
        <w:fldChar w:fldCharType="end"/>
      </w:r>
      <w:r w:rsidR="00C07171">
        <w:t xml:space="preserve">. </w:t>
      </w:r>
      <w:r w:rsidR="004B6B95">
        <w:t>These</w:t>
      </w:r>
      <w:r w:rsidR="003B68A1">
        <w:t xml:space="preserve"> principles</w:t>
      </w:r>
      <w:r w:rsidR="00DA753A">
        <w:t xml:space="preserve"> </w:t>
      </w:r>
      <w:r w:rsidR="00EF1093">
        <w:t>advocate</w:t>
      </w:r>
      <w:r w:rsidR="00DA753A">
        <w:t xml:space="preserve"> efficiency through competition, minimal government intervention, and voluntary </w:t>
      </w:r>
      <w:r w:rsidR="007742D3">
        <w:t xml:space="preserve">asset </w:t>
      </w:r>
      <w:r w:rsidR="00D0326C">
        <w:t>exchange</w:t>
      </w:r>
      <w:r w:rsidR="00DA753A">
        <w:t xml:space="preserve">. Additionally, market justice underscores the protection of individual rights, particularly </w:t>
      </w:r>
      <w:r w:rsidR="0071585F">
        <w:t xml:space="preserve">those related </w:t>
      </w:r>
      <w:r w:rsidR="003557EE">
        <w:t xml:space="preserve">to </w:t>
      </w:r>
      <w:r w:rsidR="0071585F">
        <w:t xml:space="preserve">private </w:t>
      </w:r>
      <w:r w:rsidR="00DA753A">
        <w:t>property, allowing individuals to control resources and benefit from their labor.</w:t>
      </w:r>
    </w:p>
    <w:p w14:paraId="52565E32" w14:textId="5C6D7434" w:rsidR="008A07BB" w:rsidRPr="00D84938" w:rsidRDefault="006500E8" w:rsidP="007F287E">
      <w:bookmarkStart w:id="158" w:name="_p4j03qdkz5hc" w:colFirst="0" w:colLast="0"/>
      <w:bookmarkEnd w:id="158"/>
      <w:r w:rsidRPr="00D84938">
        <w:t xml:space="preserve">Theoretically, </w:t>
      </w:r>
      <w:r w:rsidR="000908CF" w:rsidRPr="00D84938">
        <w:t xml:space="preserve">I conceive </w:t>
      </w:r>
      <w:r w:rsidRPr="00D84938">
        <w:rPr>
          <w:i/>
          <w:iCs/>
        </w:rPr>
        <w:t>market justice</w:t>
      </w:r>
      <w:r w:rsidRPr="00D84938">
        <w:t xml:space="preserve"> preferences </w:t>
      </w:r>
      <w:r w:rsidR="003C07E9" w:rsidRPr="00D84938">
        <w:t xml:space="preserve">as </w:t>
      </w:r>
      <w:r w:rsidRPr="00D84938">
        <w:t xml:space="preserve">individual beliefs that </w:t>
      </w:r>
      <w:r w:rsidR="005C333F" w:rsidRPr="00D84938">
        <w:t xml:space="preserve">legitimate </w:t>
      </w:r>
      <w:r w:rsidRPr="00D84938">
        <w:t xml:space="preserve">inequalities associated with market outcomes, such as wage </w:t>
      </w:r>
      <w:r w:rsidR="00E9496E" w:rsidRPr="00D84938">
        <w:t>inequality</w:t>
      </w:r>
      <w:r w:rsidRPr="00D84938">
        <w:t xml:space="preserve"> among groups or </w:t>
      </w:r>
      <w:r w:rsidR="005C333F" w:rsidRPr="00D84938">
        <w:t xml:space="preserve">unequal </w:t>
      </w:r>
      <w:r w:rsidRPr="00D84938">
        <w:t xml:space="preserve">access to welfare services </w:t>
      </w:r>
      <w:r w:rsidR="005C333F" w:rsidRPr="00D84938">
        <w:t xml:space="preserve">based on </w:t>
      </w:r>
      <w:r w:rsidRPr="00D84938">
        <w:t>personal income</w:t>
      </w:r>
      <w:r w:rsidR="008A07BB" w:rsidRPr="00D84938">
        <w:t xml:space="preserve"> </w:t>
      </w:r>
      <w:r w:rsidR="00DE1C55" w:rsidRPr="00D84938">
        <w:fldChar w:fldCharType="begin"/>
      </w:r>
      <w:ins w:id="159" w:author="Julio César Iturra Sanhueza" w:date="2025-06-13T15:08:00Z" w16du:dateUtc="2025-06-13T13:08:00Z">
        <w:r w:rsidR="00733667">
          <w:instrText xml:space="preserve"> ADDIN ZOTERO_ITEM CSL_CITATION {"citationID":"iXeLzIqL","properties":{"formattedCitation":"(Kluegel et al., 1999)","plainCitation":"(Kluegel et al., 1999)","noteIndex":0},"citationItems":[{"id":16892,"uris":["http://zotero.org/users/5414506/items/2GJZPHXS"],"itemData":{"id":16892,"type":"article-journal","abstract":"This paper examines change in economic justice attitudes in five former communist states (Bulgaria, the Czech Republic, eastern Germany, Hungary, and Russia), using data from opinion surveys conducted in 1991 and 1996. We examine the implications of theory and research concerning the popular legitimation of western capitalism for change in support for ‘market justice’ beliefs and norms among postcommunist publics. Our analyses show: first, that in the Czech Republic and eastern Germany, public opinion is moving closer to market justice as found in western capitalism, but socialist justice remains strong or is increasing in the other three countries; secondly, that in postcommunist countries correlations between support for market justice norms and the perceived fairness of the existing economic order have become stronger over time; and thirdly, that privatesector employment, and retrospective, current and prospective standard-of-living evaluations each shape market justice beliefs and norms. We conclude that (1) theory of the public legitimation of capitalism in the West does apply in postcommunist states; (2) change in market/socialist justice is a function of both collective and individual level factors; and (3) we have entered a second stage of the transition where popular economic justice evaluations are more clearly subject to ‘empirical test’.","container-title":"European Sociological Review","DOI":"10.1093/oxfordjournals.esr.a018263","ISSN":"0266-7215","issue":"3","journalAbbreviation":"European Sociological Review","page":"251-283","source":"Silverchair","title":"The Legitimation of Capitalism in the Postcommunist Transition Public Opinion about Market Justice, 1991—1996","volume":"15","author":[{"family":"Kluegel","given":"James R."},{"family":"Mason","given":"David S."},{"family":"Wegener","given":"Bernd"}],"issued":{"date-parts":[["1999",9,1]]},"citation-key":"kluegel_legitimation_1999"}}],"schema":"https://github.com/citation-style-language/schema/raw/master/csl-citation.json"} </w:instrText>
        </w:r>
      </w:ins>
      <w:del w:id="160" w:author="Julio César Iturra Sanhueza" w:date="2025-06-13T15:08:00Z" w16du:dateUtc="2025-06-13T13:08:00Z">
        <w:r w:rsidR="00351642" w:rsidRPr="00D84938" w:rsidDel="00733667">
          <w:delInstrText xml:space="preserve"> ADDIN ZOTERO_ITEM CSL_CITATION {"citationID":"iXeLzIqL","properties":{"formattedCitation":"(Kluegel et al., 1999)","plainCitation":"(Kluegel et al., 1999)","noteIndex":0},"citationItems":[{"id":13547,"uris":["http://zotero.org/users/5414506/items/2GJZPHXS"],"itemData":{"id":13547,"type":"article-journal","abstract":"This paper examines change in economic justice attitudes in five former communist states (Bulgaria, the Czech Republic, eastern Germany, Hungary, and Russia), using data from opinion surveys conducted in 1991 and 1996. We examine the implications of theory and research concerning the popular legitimation of western capitalism for change in support for ‘market justice’ beliefs and norms among postcommunist publics. Our analyses show: first, that in the Czech Republic and eastern Germany, public opinion is moving closer to market justice as found in western capitalism, but socialist justice remains strong or is increasing in the other three countries; secondly, that in postcommunist countries correlations between support for market justice norms and the perceived fairness of the existing economic order have become stronger over time; and thirdly, that privatesector employment, and retrospective, current and prospective standard-of-living evaluations each shape market justice beliefs and norms. We conclude that (1) theory of the public legitimation of capitalism in the West does apply in postcommunist states; (2) change in market/socialist justice is a function of both collective and individual level factors; and (3) we have entered a second stage of the transition where popular economic justice evaluations are more clearly subject to ‘empirical test’.","container-title":"European Sociological Review","DOI":"10.1093/oxfordjournals.esr.a018263","ISSN":"0266-7215","issue":"3","journalAbbreviation":"European Sociological Review","page":"251-283","source":"Silverchair","title":"The Legitimation of Capitalism in the Postcommunist Transition Public Opinion about Market Justice, 1991—1996","volume":"15","author":[{"family":"Kluegel","given":"James R."},{"family":"Mason","given":"David S."},{"family":"Wegener","given":"Bernd"}],"issued":{"date-parts":[["1999",9,1]]},"citation-key":"kluegel_legitimation_1999"}}],"schema":"https://github.com/citation-style-language/schema/raw/master/csl-citation.json"} </w:delInstrText>
        </w:r>
      </w:del>
      <w:r w:rsidR="00DE1C55" w:rsidRPr="00D84938">
        <w:fldChar w:fldCharType="separate"/>
      </w:r>
      <w:r w:rsidR="000849CF" w:rsidRPr="00D84938">
        <w:t>(Kluegel et al., 1999)</w:t>
      </w:r>
      <w:r w:rsidR="00DE1C55" w:rsidRPr="00D84938">
        <w:fldChar w:fldCharType="end"/>
      </w:r>
      <w:r w:rsidR="008A07BB" w:rsidRPr="00D84938">
        <w:t>.</w:t>
      </w:r>
      <w:r w:rsidR="00F43EBC" w:rsidRPr="00D84938">
        <w:t xml:space="preserve"> </w:t>
      </w:r>
      <w:r w:rsidR="00BE5131" w:rsidRPr="00D84938">
        <w:t xml:space="preserve">In this sense, the </w:t>
      </w:r>
      <w:r w:rsidR="008A07BB" w:rsidRPr="00D84938">
        <w:t xml:space="preserve">market </w:t>
      </w:r>
      <w:r w:rsidR="008C0CAD" w:rsidRPr="00D84938">
        <w:t>is understood as a</w:t>
      </w:r>
      <w:r w:rsidR="008A07BB" w:rsidRPr="00D84938">
        <w:t xml:space="preserve"> self-regulating arena, </w:t>
      </w:r>
      <w:r w:rsidR="00B145F6" w:rsidRPr="00D84938">
        <w:t xml:space="preserve">which </w:t>
      </w:r>
      <w:r w:rsidR="007F3D8C" w:rsidRPr="00D84938">
        <w:t>coordinates</w:t>
      </w:r>
      <w:r w:rsidR="00B145F6" w:rsidRPr="00D84938">
        <w:t xml:space="preserve"> </w:t>
      </w:r>
      <w:r w:rsidR="008A07BB" w:rsidRPr="00D84938">
        <w:t>economic exchanges based on supply and demand, where rewards are distributed according to individual contributions and efforts</w:t>
      </w:r>
      <w:r w:rsidR="002F585A" w:rsidRPr="00D84938">
        <w:t xml:space="preserve"> </w:t>
      </w:r>
      <w:r w:rsidR="002F585A" w:rsidRPr="00D84938">
        <w:fldChar w:fldCharType="begin"/>
      </w:r>
      <w:ins w:id="161" w:author="Julio César Iturra Sanhueza" w:date="2025-06-13T15:08:00Z" w16du:dateUtc="2025-06-13T13:08:00Z">
        <w:r w:rsidR="00733667">
          <w:instrText xml:space="preserve"> ADDIN ZOTERO_ITEM CSL_CITATION {"citationID":"RbzS27Ng","properties":{"formattedCitation":"(Kluegel &amp; Smith, 1981)","plainCitation":"(Kluegel &amp; Smith, 1981)","noteIndex":0},"citationItems":[{"id":263,"uris":["http://zotero.org/users/5414506/items/KIMIFBAN"],"itemData":{"id":263,"type":"article-journal","container-title":"Annual Review of Sociology","page":"29-56","title":"Beliefs About Stratification","author":[{"family":"Kluegel","given":"James R."},{"family":"Smith","given":"Eliot R."}],"issued":{"date-parts":[["1981"]]},"citation-key":"kluegel_beliefs_1981"}}],"schema":"https://github.com/citation-style-language/schema/raw/master/csl-citation.json"} </w:instrText>
        </w:r>
      </w:ins>
      <w:del w:id="162" w:author="Julio César Iturra Sanhueza" w:date="2025-06-13T15:08:00Z" w16du:dateUtc="2025-06-13T13:08:00Z">
        <w:r w:rsidR="00351642" w:rsidRPr="00D84938" w:rsidDel="00733667">
          <w:delInstrText xml:space="preserve"> ADDIN ZOTERO_ITEM CSL_CITATION {"citationID":"RbzS27Ng","properties":{"formattedCitation":"(Kluegel &amp; Smith, 1981)","plainCitation":"(Kluegel &amp; Smith, 1981)","noteIndex":0},"citationItems":[{"id":505,"uris":["http://zotero.org/users/5414506/items/KIMIFBAN"],"itemData":{"id":505,"type":"article-journal","container-title":"Annual Review of Sociology","page":"29-56","title":"Beliefs About Stratification","author":[{"family":"Kluegel","given":"James R."},{"family":"Smith","given":"Eliot R."}],"issued":{"date-parts":[["1981"]]},"citation-key":"kluegel_beliefs_1981"}}],"schema":"https://github.com/citation-style-language/schema/raw/master/csl-citation.json"} </w:delInstrText>
        </w:r>
      </w:del>
      <w:r w:rsidR="002F585A" w:rsidRPr="00D84938">
        <w:fldChar w:fldCharType="separate"/>
      </w:r>
      <w:r w:rsidR="00224919" w:rsidRPr="00D84938">
        <w:t>(Kluegel &amp; Smith, 1981)</w:t>
      </w:r>
      <w:r w:rsidR="002F585A" w:rsidRPr="00D84938">
        <w:fldChar w:fldCharType="end"/>
      </w:r>
      <w:r w:rsidR="008A07BB" w:rsidRPr="00D84938">
        <w:t xml:space="preserve">. This idea is grounded in the belief that the market promotes procedural fairness, where everyone has equal opportunities to compete, yet </w:t>
      </w:r>
      <w:r w:rsidR="005C30EC" w:rsidRPr="00D84938">
        <w:t>individual capabilities determine the outcomes</w:t>
      </w:r>
      <w:r w:rsidR="008A07BB" w:rsidRPr="00D84938">
        <w:t xml:space="preserve"> </w:t>
      </w:r>
      <w:r w:rsidR="000B6BB8" w:rsidRPr="00D84938">
        <w:fldChar w:fldCharType="begin"/>
      </w:r>
      <w:ins w:id="163" w:author="Julio César Iturra Sanhueza" w:date="2025-06-13T15:08:00Z" w16du:dateUtc="2025-06-13T13:08:00Z">
        <w:r w:rsidR="00733667">
          <w:instrText xml:space="preserve"> ADDIN ZOTERO_ITEM CSL_CITATION {"citationID":"i0OlqZ2z","properties":{"formattedCitation":"(Lane, 1986)","plainCitation":"(Lane, 1986)","noteIndex":0},"citationItems":[{"id":16786,"uris":["http://zotero.org/users/5414506/items/54928C5I"],"itemData":{"id":16786,"type":"article-journal","abstract":"The defense of capitalism in America is rooted in a preference for the market's justice of earned deserts over the justices of equality and need associated with the polity. These preferences have structural roots in the way governments and markets serve different values and purposes, satisfy wants, focus on fairness or justice, enlist causal attributions, distribute or redistribute income, are limited by rights, and seem to offer either harmony or conflict of interest. Some of these “structural” differences, however, are themselves perceptual, and corrected by changed perceptions of the productivity of government and of our historic predecessors, and by a community point of view involving changed accounting systems, as well as by policies of full employment rather than guaranteed incomes. With few institutional changes, these altered perceptions may partially restore political justice to favor.","container-title":"American Political Science Review","DOI":"10.2307/1958264","ISSN":"0003-0554, 1537-5943","issue":"2","language":"en","page":"383-402","source":"Cambridge University Press","title":"Market Justice, Political Justice","volume":"80","author":[{"family":"Lane","given":"Robert E."}],"issued":{"date-parts":[["1986",6]]},"citation-key":"lane_market_1986"}}],"schema":"https://github.com/citation-style-language/schema/raw/master/csl-citation.json"} </w:instrText>
        </w:r>
      </w:ins>
      <w:del w:id="164" w:author="Julio César Iturra Sanhueza" w:date="2025-06-13T15:08:00Z" w16du:dateUtc="2025-06-13T13:08:00Z">
        <w:r w:rsidR="00351642" w:rsidRPr="00D84938" w:rsidDel="00733667">
          <w:delInstrText xml:space="preserve"> ADDIN ZOTERO_ITEM CSL_CITATION {"citationID":"i0OlqZ2z","properties":{"formattedCitation":"(Lane, 1986)","plainCitation":"(Lane, 1986)","noteIndex":0},"citationItems":[{"id":13348,"uris":["http://zotero.org/users/5414506/items/54928C5I"],"itemData":{"id":13348,"type":"article-journal","abstract":"The defense of capitalism in America is rooted in a preference for the market's justice of earned deserts over the justices of equality and need associated with the polity. These preferences have structural roots in the way governments and markets serve different values and purposes, satisfy wants, focus on fairness or justice, enlist causal attributions, distribute or redistribute income, are limited by rights, and seem to offer either harmony or conflict of interest. Some of these “structural” differences, however, are themselves perceptual, and corrected by changed perceptions of the productivity of government and of our historic predecessors, and by a community point of view involving changed accounting systems, as well as by policies of full employment rather than guaranteed incomes. With few institutional changes, these altered perceptions may partially restore political justice to favor.","container-title":"American Political Science Review","DOI":"10.2307/1958264","ISSN":"0003-0554, 1537-5943","issue":"2","language":"en","page":"383-402","source":"Cambridge University Press","title":"Market Justice, Political Justice","volume":"80","author":[{"family":"Lane","given":"Robert E."}],"issued":{"date-parts":[["1986",6]]},"citation-key":"lane_market_1986"}}],"schema":"https://github.com/citation-style-language/schema/raw/master/csl-citation.json"} </w:delInstrText>
        </w:r>
      </w:del>
      <w:r w:rsidR="000B6BB8" w:rsidRPr="00D84938">
        <w:fldChar w:fldCharType="separate"/>
      </w:r>
      <w:r w:rsidR="00251673" w:rsidRPr="00D84938">
        <w:t>(Lane, 1986)</w:t>
      </w:r>
      <w:r w:rsidR="000B6BB8" w:rsidRPr="00D84938">
        <w:fldChar w:fldCharType="end"/>
      </w:r>
      <w:r w:rsidR="008A07BB" w:rsidRPr="00D84938">
        <w:t xml:space="preserve">. Unlike systems based on political justice, which emphasize equality and need, market justice is seen as a process where </w:t>
      </w:r>
      <w:r w:rsidR="00B145F6" w:rsidRPr="00D84938">
        <w:t>just</w:t>
      </w:r>
      <w:r w:rsidR="00B81C70" w:rsidRPr="00D84938">
        <w:t xml:space="preserve"> outcomes are </w:t>
      </w:r>
      <w:r w:rsidR="008A07BB" w:rsidRPr="00D84938">
        <w:t xml:space="preserve">achieved through the fair competition of agents </w:t>
      </w:r>
      <w:r w:rsidR="000B6BB8" w:rsidRPr="00D84938">
        <w:fldChar w:fldCharType="begin"/>
      </w:r>
      <w:ins w:id="165" w:author="Julio César Iturra Sanhueza" w:date="2025-06-13T15:08:00Z" w16du:dateUtc="2025-06-13T13:08:00Z">
        <w:r w:rsidR="00733667">
          <w:instrText xml:space="preserve"> ADDIN ZOTERO_ITEM CSL_CITATION {"citationID":"pHDMrZtm","properties":{"formattedCitation":"(Lane, 1986)","plainCitation":"(Lane, 1986)","noteIndex":0},"citationItems":[{"id":16786,"uris":["http://zotero.org/users/5414506/items/54928C5I"],"itemData":{"id":16786,"type":"article-journal","abstract":"The defense of capitalism in America is rooted in a preference for the market's justice of earned deserts over the justices of equality and need associated with the polity. These preferences have structural roots in the way governments and markets serve different values and purposes, satisfy wants, focus on fairness or justice, enlist causal attributions, distribute or redistribute income, are limited by rights, and seem to offer either harmony or conflict of interest. Some of these “structural” differences, however, are themselves perceptual, and corrected by changed perceptions of the productivity of government and of our historic predecessors, and by a community point of view involving changed accounting systems, as well as by policies of full employment rather than guaranteed incomes. With few institutional changes, these altered perceptions may partially restore political justice to favor.","container-title":"American Political Science Review","DOI":"10.2307/1958264","ISSN":"0003-0554, 1537-5943","issue":"2","language":"en","page":"383-402","source":"Cambridge University Press","title":"Market Justice, Political Justice","volume":"80","author":[{"family":"Lane","given":"Robert E."}],"issued":{"date-parts":[["1986",6]]},"citation-key":"lane_market_1986"}}],"schema":"https://github.com/citation-style-language/schema/raw/master/csl-citation.json"} </w:instrText>
        </w:r>
      </w:ins>
      <w:del w:id="166" w:author="Julio César Iturra Sanhueza" w:date="2025-06-13T15:08:00Z" w16du:dateUtc="2025-06-13T13:08:00Z">
        <w:r w:rsidR="00351642" w:rsidRPr="00D84938" w:rsidDel="00733667">
          <w:delInstrText xml:space="preserve"> ADDIN ZOTERO_ITEM CSL_CITATION {"citationID":"pHDMrZtm","properties":{"formattedCitation":"(Lane, 1986)","plainCitation":"(Lane, 1986)","noteIndex":0},"citationItems":[{"id":13348,"uris":["http://zotero.org/users/5414506/items/54928C5I"],"itemData":{"id":13348,"type":"article-journal","abstract":"The defense of capitalism in America is rooted in a preference for the market's justice of earned deserts over the justices of equality and need associated with the polity. These preferences have structural roots in the way governments and markets serve different values and purposes, satisfy wants, focus on fairness or justice, enlist causal attributions, distribute or redistribute income, are limited by rights, and seem to offer either harmony or conflict of interest. Some of these “structural” differences, however, are themselves perceptual, and corrected by changed perceptions of the productivity of government and of our historic predecessors, and by a community point of view involving changed accounting systems, as well as by policies of full employment rather than guaranteed incomes. With few institutional changes, these altered perceptions may partially restore political justice to favor.","container-title":"American Political Science Review","DOI":"10.2307/1958264","ISSN":"0003-0554, 1537-5943","issue":"2","language":"en","page":"383-402","source":"Cambridge University Press","title":"Market Justice, Political Justice","volume":"80","author":[{"family":"Lane","given":"Robert E."}],"issued":{"date-parts":[["1986",6]]},"citation-key":"lane_market_1986"}}],"schema":"https://github.com/citation-style-language/schema/raw/master/csl-citation.json"} </w:delInstrText>
        </w:r>
      </w:del>
      <w:r w:rsidR="000B6BB8" w:rsidRPr="00D84938">
        <w:fldChar w:fldCharType="separate"/>
      </w:r>
      <w:r w:rsidR="00251673" w:rsidRPr="00D84938">
        <w:t>(Lane, 1986)</w:t>
      </w:r>
      <w:r w:rsidR="000B6BB8" w:rsidRPr="00D84938">
        <w:fldChar w:fldCharType="end"/>
      </w:r>
      <w:r w:rsidR="008A07BB" w:rsidRPr="00D84938">
        <w:t xml:space="preserve">. This notion of justice stems from the </w:t>
      </w:r>
      <w:r w:rsidR="00D45F27" w:rsidRPr="00D84938">
        <w:t>assumption</w:t>
      </w:r>
      <w:r w:rsidR="008A07BB" w:rsidRPr="00D84938">
        <w:t xml:space="preserve"> that outcomes are deserved, as they reflect </w:t>
      </w:r>
      <w:r w:rsidR="00F4214D" w:rsidRPr="00D84938">
        <w:t>individual</w:t>
      </w:r>
      <w:r w:rsidR="008A07BB" w:rsidRPr="00D84938">
        <w:t xml:space="preserve"> effort</w:t>
      </w:r>
      <w:r w:rsidR="00F4214D" w:rsidRPr="00D84938">
        <w:t xml:space="preserve"> and ability</w:t>
      </w:r>
      <w:r w:rsidR="008A07BB" w:rsidRPr="00D84938">
        <w:t>, fostering a sense of fairness</w:t>
      </w:r>
      <w:r w:rsidR="00227DD4" w:rsidRPr="00D84938">
        <w:t xml:space="preserve"> </w:t>
      </w:r>
      <w:r w:rsidR="00147FCE" w:rsidRPr="00D84938">
        <w:fldChar w:fldCharType="begin"/>
      </w:r>
      <w:ins w:id="167" w:author="Julio César Iturra Sanhueza" w:date="2025-06-13T15:08:00Z" w16du:dateUtc="2025-06-13T13:08:00Z">
        <w:r w:rsidR="00733667">
          <w:instrText xml:space="preserve"> ADDIN ZOTERO_ITEM CSL_CITATION {"citationID":"FyyZiXYq","properties":{"formattedCitation":"(Svallfors, 2007)","plainCitation":"(Svallfors, 2007)","noteIndex":0},"citationItems":[{"id":16494,"uris":["http://zotero.org/users/5414506/items/4IFFF6WH"],"itemData":{"id":16494,"type":"chapter","container-title":"The Political Sociology of the Welfare State","ISBN":"978-0-8047-5435-4","note":"DOI: 10.11126/stanford/9780804754354.003.0006","page":"189-222","publisher":"Stanford University Press","source":"DOI.org (Crossref)","title":"Class and Attitudes to Market Inequality","URL":"https://academic.oup.com/stanford-scholarship-online/book/16833/chapter/174036021","editor":[{"family":"Svallfors","given":"Stefan"}],"author":[{"family":"Svallfors","given":"Stefan"}],"accessed":{"date-parts":[["2024",10,14]]},"issued":{"date-parts":[["2007",6,13]]},"citation-key":"svallfors_class_2007"}}],"schema":"https://github.com/citation-style-language/schema/raw/master/csl-citation.json"} </w:instrText>
        </w:r>
      </w:ins>
      <w:del w:id="168" w:author="Julio César Iturra Sanhueza" w:date="2025-06-13T15:08:00Z" w16du:dateUtc="2025-06-13T13:08:00Z">
        <w:r w:rsidR="00351642" w:rsidRPr="00D84938" w:rsidDel="00733667">
          <w:delInstrText xml:space="preserve"> ADDIN ZOTERO_ITEM CSL_CITATION {"citationID":"FyyZiXYq","properties":{"formattedCitation":"(Svallfors, 2007)","plainCitation":"(Svallfors, 2007)","noteIndex":0},"citationItems":[{"id":13193,"uris":["http://zotero.org/users/5414506/items/4IFFF6WH"],"itemData":{"id":13193,"type":"chapter","container-title":"The Political Sociology of the Welfare State","ISBN":"978-0-8047-5435-4","note":"DOI: 10.11126/stanford/9780804754354.003.0006","page":"189-222","publisher":"Stanford University Press","source":"DOI.org (Crossref)","title":"Class and Attitudes to Market Inequality","URL":"https://academic.oup.com/stanford-scholarship-online/book/16833/chapter/174036021","editor":[{"family":"Svallfors","given":"Stefan"}],"author":[{"family":"Svallfors","given":"Stefan"}],"accessed":{"date-parts":[["2024",10,14]]},"issued":{"date-parts":[["2007",6,13]]},"citation-key":"svallfors_class_2007"}}],"schema":"https://github.com/citation-style-language/schema/raw/master/csl-citation.json"} </w:delInstrText>
        </w:r>
      </w:del>
      <w:r w:rsidR="00147FCE" w:rsidRPr="00D84938">
        <w:fldChar w:fldCharType="separate"/>
      </w:r>
      <w:r w:rsidR="00251673" w:rsidRPr="00D84938">
        <w:t>(Svallfors, 2007)</w:t>
      </w:r>
      <w:r w:rsidR="00147FCE" w:rsidRPr="00D84938">
        <w:fldChar w:fldCharType="end"/>
      </w:r>
      <w:r w:rsidR="008A07BB" w:rsidRPr="00D84938">
        <w:t xml:space="preserve">. However, achieving perceived fairness depends on maintaining open and responsive systems, where </w:t>
      </w:r>
      <w:r w:rsidR="001C22F5" w:rsidRPr="00D84938">
        <w:t xml:space="preserve">equal opportunities </w:t>
      </w:r>
      <w:r w:rsidR="002721C9" w:rsidRPr="00D84938">
        <w:t>are</w:t>
      </w:r>
      <w:r w:rsidR="001C22F5" w:rsidRPr="00D84938">
        <w:t xml:space="preserve"> a precondition</w:t>
      </w:r>
      <w:r w:rsidR="00E95892" w:rsidRPr="00D84938">
        <w:t xml:space="preserve"> for an outcome to be considered just</w:t>
      </w:r>
      <w:r w:rsidR="00825DF9" w:rsidRPr="00D84938">
        <w:t xml:space="preserve"> </w:t>
      </w:r>
      <w:r w:rsidR="0075355D" w:rsidRPr="00D84938">
        <w:fldChar w:fldCharType="begin"/>
      </w:r>
      <w:ins w:id="169" w:author="Julio César Iturra Sanhueza" w:date="2025-06-13T15:08:00Z" w16du:dateUtc="2025-06-13T13:08:00Z">
        <w:r w:rsidR="00733667">
          <w:instrText xml:space="preserve"> ADDIN ZOTERO_ITEM CSL_CITATION {"citationID":"Saq1x4Xh","properties":{"formattedCitation":"(Kluegel et al., 1999)","plainCitation":"(Kluegel et al., 1999)","noteIndex":0},"citationItems":[{"id":16892,"uris":["http://zotero.org/users/5414506/items/2GJZPHXS"],"itemData":{"id":16892,"type":"article-journal","abstract":"This paper examines change in economic justice attitudes in five former communist states (Bulgaria, the Czech Republic, eastern Germany, Hungary, and Russia), using data from opinion surveys conducted in 1991 and 1996. We examine the implications of theory and research concerning the popular legitimation of western capitalism for change in support for ‘market justice’ beliefs and norms among postcommunist publics. Our analyses show: first, that in the Czech Republic and eastern Germany, public opinion is moving closer to market justice as found in western capitalism, but socialist justice remains strong or is increasing in the other three countries; secondly, that in postcommunist countries correlations between support for market justice norms and the perceived fairness of the existing economic order have become stronger over time; and thirdly, that privatesector employment, and retrospective, current and prospective standard-of-living evaluations each shape market justice beliefs and norms. We conclude that (1) theory of the public legitimation of capitalism in the West does apply in postcommunist states; (2) change in market/socialist justice is a function of both collective and individual level factors; and (3) we have entered a second stage of the transition where popular economic justice evaluations are more clearly subject to ‘empirical test’.","container-title":"European Sociological Review","DOI":"10.1093/oxfordjournals.esr.a018263","ISSN":"0266-7215","issue":"3","journalAbbreviation":"European Sociological Review","page":"251-283","source":"Silverchair","title":"The Legitimation of Capitalism in the Postcommunist Transition Public Opinion about Market Justice, 1991—1996","volume":"15","author":[{"family":"Kluegel","given":"James R."},{"family":"Mason","given":"David S."},{"family":"Wegener","given":"Bernd"}],"issued":{"date-parts":[["1999",9,1]]},"citation-key":"kluegel_legitimation_1999"}}],"schema":"https://github.com/citation-style-language/schema/raw/master/csl-citation.json"} </w:instrText>
        </w:r>
      </w:ins>
      <w:del w:id="170" w:author="Julio César Iturra Sanhueza" w:date="2025-06-13T15:08:00Z" w16du:dateUtc="2025-06-13T13:08:00Z">
        <w:r w:rsidR="00351642" w:rsidRPr="00D84938" w:rsidDel="00733667">
          <w:delInstrText xml:space="preserve"> ADDIN ZOTERO_ITEM CSL_CITATION {"citationID":"Saq1x4Xh","properties":{"formattedCitation":"(Kluegel et al., 1999)","plainCitation":"(Kluegel et al., 1999)","noteIndex":0},"citationItems":[{"id":13547,"uris":["http://zotero.org/users/5414506/items/2GJZPHXS"],"itemData":{"id":13547,"type":"article-journal","abstract":"This paper examines change in economic justice attitudes in five former communist states (Bulgaria, the Czech Republic, eastern Germany, Hungary, and Russia), using data from opinion surveys conducted in 1991 and 1996. We examine the implications of theory and research concerning the popular legitimation of western capitalism for change in support for ‘market justice’ beliefs and norms among postcommunist publics. Our analyses show: first, that in the Czech Republic and eastern Germany, public opinion is moving closer to market justice as found in western capitalism, but socialist justice remains strong or is increasing in the other three countries; secondly, that in postcommunist countries correlations between support for market justice norms and the perceived fairness of the existing economic order have become stronger over time; and thirdly, that privatesector employment, and retrospective, current and prospective standard-of-living evaluations each shape market justice beliefs and norms. We conclude that (1) theory of the public legitimation of capitalism in the West does apply in postcommunist states; (2) change in market/socialist justice is a function of both collective and individual level factors; and (3) we have entered a second stage of the transition where popular economic justice evaluations are more clearly subject to ‘empirical test’.","container-title":"European Sociological Review","DOI":"10.1093/oxfordjournals.esr.a018263","ISSN":"0266-7215","issue":"3","journalAbbreviation":"European Sociological Review","page":"251-283","source":"Silverchair","title":"The Legitimation of Capitalism in the Postcommunist Transition Public Opinion about Market Justice, 1991—1996","volume":"15","author":[{"family":"Kluegel","given":"James R."},{"family":"Mason","given":"David S."},{"family":"Wegener","given":"Bernd"}],"issued":{"date-parts":[["1999",9,1]]},"citation-key":"kluegel_legitimation_1999"}}],"schema":"https://github.com/citation-style-language/schema/raw/master/csl-citation.json"} </w:delInstrText>
        </w:r>
      </w:del>
      <w:r w:rsidR="0075355D" w:rsidRPr="00D84938">
        <w:fldChar w:fldCharType="separate"/>
      </w:r>
      <w:r w:rsidR="00251673" w:rsidRPr="00D84938">
        <w:t>(Kluegel et al., 1999)</w:t>
      </w:r>
      <w:r w:rsidR="0075355D" w:rsidRPr="00D84938">
        <w:fldChar w:fldCharType="end"/>
      </w:r>
      <w:r w:rsidR="008A07BB" w:rsidRPr="00D84938">
        <w:t xml:space="preserve">. Through this lens, inequalities are accepted—even seen as necessary—because they incentivize innovation and productivity, reinforcing societal prosperity by rewarding individual achievements and </w:t>
      </w:r>
      <w:r w:rsidR="008A07BB" w:rsidRPr="00D84938">
        <w:lastRenderedPageBreak/>
        <w:t xml:space="preserve">self-responsibility </w:t>
      </w:r>
      <w:r w:rsidR="00023F2B" w:rsidRPr="00D84938">
        <w:fldChar w:fldCharType="begin"/>
      </w:r>
      <w:ins w:id="171" w:author="Julio César Iturra Sanhueza" w:date="2025-06-13T15:08:00Z" w16du:dateUtc="2025-06-13T13:08:00Z">
        <w:r w:rsidR="00733667">
          <w:instrText xml:space="preserve"> ADDIN ZOTERO_ITEM CSL_CITATION {"citationID":"5heDjxaV","properties":{"formattedCitation":"(Castillo et al., 2013)","plainCitation":"(Castillo et al., 2013)","noteIndex":0},"citationItems":[{"id":232,"uris":["http://zotero.org/users/5414506/items/HJXYCW95"],"itemData":{"id":232,"type":"article-journal","container-title":"Revista de ciencia política (Santiago)","DOI":"10.4067/S0718-090X2013000200003","ISSN":"0718-090X","issue":"2","journalAbbreviation":"Rev. cienc. polít. (Santiago)","language":"en","page":"469-488","source":"DOI.org (Crossref)","title":"Clivajes Partidarios y Cambios en las Preferencias Distributivas en Chile.","volume":"33","author":[{"family":"Castillo","given":"Juan Carlos"},{"family":"Madero-Cabib","given":"Ignacio"},{"family":"Salamovich","given":"Alan"}],"issued":{"date-parts":[["2013"]]},"citation-key":"castillo_clivajes_2013"}}],"schema":"https://github.com/citation-style-language/schema/raw/master/csl-citation.json"} </w:instrText>
        </w:r>
      </w:ins>
      <w:del w:id="172" w:author="Julio César Iturra Sanhueza" w:date="2025-06-13T15:08:00Z" w16du:dateUtc="2025-06-13T13:08:00Z">
        <w:r w:rsidR="00351642" w:rsidRPr="00D84938" w:rsidDel="00733667">
          <w:delInstrText xml:space="preserve"> ADDIN ZOTERO_ITEM CSL_CITATION {"citationID":"5heDjxaV","properties":{"formattedCitation":"(Castillo, Madero-Cabib, &amp; Salamovich, 2013)","plainCitation":"(Castillo, Madero-Cabib, &amp; Salamovich, 2013)","noteIndex":0},"citationItems":[{"id":718,"uris":["http://zotero.org/users/5414506/items/HJXYCW95"],"itemData":{"id":718,"type":"article-journal","container-title":"Revista de ciencia política (Santiago)","DOI":"10.4067/S0718-090X2013000200003","ISSN":"0718-090X","issue":"2","journalAbbreviation":"Rev. cienc. polít. (Santiago)","language":"en","page":"469-488","source":"DOI.org (Crossref)","title":"Clivajes Partidarios y Cambios en las Preferencias Distributivas en Chile.","volume":"33","author":[{"family":"Castillo","given":"Juan Carlos"},{"family":"Madero-Cabib","given":"Ignacio"},{"family":"Salamovich","given":"Alan"}],"issued":{"date-parts":[["2013"]]},"citation-key":"castillo_clivajes_2013"}}],"schema":"https://github.com/citation-style-language/schema/raw/master/csl-citation.json"} </w:delInstrText>
        </w:r>
      </w:del>
      <w:r w:rsidR="00023F2B" w:rsidRPr="00D84938">
        <w:fldChar w:fldCharType="separate"/>
      </w:r>
      <w:ins w:id="173" w:author="Julio César Iturra Sanhueza" w:date="2025-06-13T15:08:00Z" w16du:dateUtc="2025-06-13T13:08:00Z">
        <w:r w:rsidR="00733667" w:rsidRPr="00733667">
          <w:rPr>
            <w:rFonts w:cs="Times New Roman"/>
          </w:rPr>
          <w:t>(Castillo et al., 2013)</w:t>
        </w:r>
      </w:ins>
      <w:del w:id="174" w:author="Julio César Iturra Sanhueza" w:date="2025-06-13T15:08:00Z" w16du:dateUtc="2025-06-13T13:08:00Z">
        <w:r w:rsidR="00224919" w:rsidRPr="00733667" w:rsidDel="00733667">
          <w:delText>(Castillo, Madero-Cabib, &amp; Salamovich, 2013)</w:delText>
        </w:r>
      </w:del>
      <w:r w:rsidR="00023F2B" w:rsidRPr="00D84938">
        <w:fldChar w:fldCharType="end"/>
      </w:r>
      <w:r w:rsidR="008A07BB" w:rsidRPr="00D84938">
        <w:t>. Thus, market justice values individual responsibility, linking economic rewards to personal contributions rather than redistributive mechanisms</w:t>
      </w:r>
      <w:r w:rsidR="00B77F22" w:rsidRPr="00D84938">
        <w:t xml:space="preserve"> based on the principles of equality and need</w:t>
      </w:r>
      <w:r w:rsidR="008A07BB" w:rsidRPr="00D84938">
        <w:t>.</w:t>
      </w:r>
    </w:p>
    <w:p w14:paraId="0CAE66FE" w14:textId="21F9D3FC" w:rsidR="00C9465E" w:rsidRPr="00D84938" w:rsidRDefault="008F1F86" w:rsidP="000E363E">
      <w:r w:rsidRPr="00D84938">
        <w:t xml:space="preserve">Research in empirical distributive justice has </w:t>
      </w:r>
      <w:r w:rsidR="00CC4FB2">
        <w:t>diversely</w:t>
      </w:r>
      <w:r w:rsidR="00CC4FB2" w:rsidRPr="00D84938">
        <w:t xml:space="preserve"> </w:t>
      </w:r>
      <w:r w:rsidRPr="00D84938">
        <w:t xml:space="preserve">addressed the study of the justification of economic inequality. In this landscape, </w:t>
      </w:r>
      <w:r w:rsidR="0057476B" w:rsidRPr="00D84938">
        <w:t>one line of research is</w:t>
      </w:r>
      <w:r w:rsidRPr="00D84938">
        <w:t xml:space="preserve"> the literature on the justification of wage inequality based </w:t>
      </w:r>
      <w:r w:rsidR="00B91AE4" w:rsidRPr="00D84938">
        <w:t xml:space="preserve">on </w:t>
      </w:r>
      <w:r w:rsidR="007B29EC" w:rsidRPr="00D84938">
        <w:t xml:space="preserve">salary gaps between occupations </w:t>
      </w:r>
      <w:r w:rsidR="006621E1" w:rsidRPr="00D84938">
        <w:fldChar w:fldCharType="begin"/>
      </w:r>
      <w:ins w:id="175" w:author="Julio César Iturra Sanhueza" w:date="2025-06-13T15:08:00Z" w16du:dateUtc="2025-06-13T13:08:00Z">
        <w:r w:rsidR="00733667">
          <w:instrText xml:space="preserve"> ADDIN ZOTERO_ITEM CSL_CITATION {"citationID":"puXPWjaE","properties":{"formattedCitation":"(Jasso, 1978; Kelley &amp; Evans, 1993; Osberg &amp; Smeeding, 2006; Wegener, 1987)","plainCitation":"(Jasso, 1978; Kelley &amp; Evans, 1993; Osberg &amp; Smeeding, 2006; Wegener, 1987)","noteIndex":0},"citationItems":[{"id":11993,"uris":["http://zotero.org/users/5414506/items/ISRFCJLK"],"itemData":{"id":11993,"type":"article-journal","abstract":"This paper describes a new specification of the justice evaluation function. It predicts precisely and unambiguously the kind of injustice (i.e., underreward or overreward) and the degree of injustice associated with given departures from perfect justice. The new justice evaluation function was inducted from extensive analyses of survey data on the perceived justice or injustice of earnings. It is directly generalizable to cover all socially distributed goods, and hence I propose it as a candidate for a universal Law of Justice Evaluation in distributional matters. Finally, I suggest that such a Law of Justice Evaluation performs one of the three tasks essential to a scientific theory of distributive justice.","container-title":"American Journal of Sociology","ISSN":"0002-9602","issue":"6","note":"publisher: University of Chicago Press","page":"1398-1419","source":"JSTOR","title":"On the Justice of Earnings: A New Specification of the Justice Evaluation Function","title-short":"On the Justice of Earnings","volume":"83","author":[{"family":"Jasso","given":"Guillermina"}],"issued":{"date-parts":[["1978"]]},"citation-key":"jasso_justice_1978"}},{"id":11,"uris":["http://zotero.org/users/5414506/items/SZUH6RQ7"],"itemData":{"id":11,"type":"article-journal","abstract":"Comprehensive data on public beliefs about the legitimacy of income inequality gathered from large, representative national sample surveys in nine nations conducted by the International Social Survey Programme show: (1) broad agreement on the legitimate pay of low-status, ordinary jobs, (2) agreement that high-status, elite occupations should be paid more than the minimum, but (3) disagreement over how much more they should get. This disagreement is linked to politics and social structure, with older, high SES, politically conservative respondents preferring markedly higher pay for elite occupations, but usually not preferring lower pay for ordinary jobs.","container-title":"American Journal of Sociology","ISSN":"00029602, 15375390","issue":"1","page":"75-125","title":"The legitimation of inequality: Occupational earnings in nine nations","volume":"99","author":[{"family":"Kelley","given":"Jonathan"},{"family":"Evans","given":"M.D.R."}],"issued":{"date-parts":[["1993"]]},"citation-key":"kelley_legitimation_1993"}},{"id":229,"uris":["http://zotero.org/users/5414506/items/AFVBXB4C"],"itemData":{"id":229,"type":"article-journal","abstract":"Are American attitudes toward economic inequality different from those in other countries? One tradition in sociology suggests American “exceptionalism,” while another argues for convergence across nations in social norms, such as attitudes toward inequality. This article uses International Social Survey Program (ISSP) microdata to compare attitudes in different countries toward what individuals in specific occupations “do earn” and what they “should earn,” and to distinguish value preferences for more egalitarian outcomes from other confounding attitudes and perceptions. The authors suggest a method for summarizing individual preferences for the leveling of earnings and use kernel density estimates to describe and compare the distribution of individual preferences over time and cross-nationally. They find that subjective estimates of inequality in pay diverge substantially from actual data, and that although Americans do not, on the average, have different preferences for aggregate (in)equality, there is evidence for: 1. Less awareness concerning the extent of inequality at the top of the income distribution in America 2. More polarization in attitudes among Americans 3. Similar preferences for “leveling down” at the top of the earnings distribution in the United States, but also 4. Less concern for reducing differentials at the bottom of the distribution","container-title":"American Sociological Review","DOI":"10.1177/000312240607100305","ISSN":"0003-1224","issue":"3","page":"450-473","title":"“Fair” Inequality? Attitudes toward Pay Differentials: The United States in Comparative Perspective","volume":"71","author":[{"family":"Osberg","given":"Lars"},{"family":"Smeeding","given":"Timothy"}],"issued":{"date-parts":[["2006"]]},"citation-key":"osberg_fair_2006"}},{"id":380,"uris":["http://zotero.org/users/5414506/items/YTN2EG5Z"],"itemData":{"id":380,"type":"article-journal","abstract":"[The paper deals with the perception of social inequalities and their consequences for illusory judgments on distributive justice. Drawing on several empirical studies on subjective social hierarchy scaling, the major part of the article is concerned with regularities in the perceptual basis of justice evaluations. In particular, it is demonstrated that the perception of social status and reward hierarchies are relative to the location an observer occupies within these hierarchies.]","archive":"JSTOR","container-title":"European Sociological Review","ISSN":"02667215, 14682672","issue":"1","page":"1-13","title":"The Illusion of Distributive Justice","volume":"3","author":[{"family":"Wegener","given":"Bernd"}],"issued":{"date-parts":[["1987"]]},"citation-key":"wegener_illusion_1987"}}],"schema":"https://github.com/citation-style-language/schema/raw/master/csl-citation.json"} </w:instrText>
        </w:r>
      </w:ins>
      <w:del w:id="176" w:author="Julio César Iturra Sanhueza" w:date="2025-06-13T15:08:00Z" w16du:dateUtc="2025-06-13T13:08:00Z">
        <w:r w:rsidR="00351642" w:rsidRPr="00D84938" w:rsidDel="00733667">
          <w:delInstrText xml:space="preserve"> ADDIN ZOTERO_ITEM CSL_CITATION {"citationID":"puXPWjaE","properties":{"formattedCitation":"(Jasso, 1978; Kelley &amp; Evans, 1993; Osberg &amp; Smeeding, 2006; Wegener, 1987)","plainCitation":"(Jasso, 1978; Kelley &amp; Evans, 1993; Osberg &amp; Smeeding, 2006; Wegener, 1987)","noteIndex":0},"citationItems":[{"id":640,"uris":["http://zotero.org/users/5414506/items/ISRFCJLK"],"itemData":{"id":640,"type":"article-journal","abstract":"This paper describes a new specification of the justice evaluation function. It predicts precisely and unambiguously the kind of injustice (i.e., underreward or overreward) and the degree of injustice associated with given departures from perfect justice. The new justice evaluation function was inducted from extensive analyses of survey data on the perceived justice or injustice of earnings. It is directly generalizable to cover all socially distributed goods, and hence I propose it as a candidate for a universal Law of Justice Evaluation in distributional matters. Finally, I suggest that such a Law of Justice Evaluation performs one of the three tasks essential to a scientific theory of distributive justice.","container-title":"American Journal of Sociology","ISSN":"0002-9602","issue":"6","note":"publisher: University of Chicago Press","page":"1398-1419","source":"JSTOR","title":"On the Justice of Earnings: A New Specification of the Justice Evaluation Function","title-short":"On the Justice of Earnings","volume":"83","author":[{"family":"Jasso","given":"Guillermina"}],"issued":{"date-parts":[["1978"]]},"citation-key":"jasso_justice_1978"}},{"id":923,"uris":["http://zotero.org/users/5414506/items/SZUH6RQ7"],"itemData":{"id":923,"type":"article-journal","abstract":"Comprehensive data on public beliefs about the legitimacy of income inequality gathered from large, representative national sample surveys in nine nations conducted by the International Social Survey Programme show: (1) broad agreement on the legitimate pay of low-status, ordinary jobs, (2) agreement that high-status, elite occupations should be paid more than the minimum, but (3) disagreement over how much more they should get. This disagreement is linked to politics and social structure, with older, high SES, politically conservative respondents preferring markedly higher pay for elite occupations, but usually not preferring lower pay for ordinary jobs.","container-title":"American Journal of Sociology","ISSN":"00029602, 15375390","issue":"1","page":"75-125","title":"The legitimation of inequality: Occupational earnings in nine nations","volume":"99","author":[{"family":"Kelley","given":"Jonathan"},{"family":"Evans","given":"M.D.R."}],"issued":{"date-parts":[["1993"]]},"citation-key":"kelley_legitimation_1993"}},{"id":790,"uris":["http://zotero.org/users/5414506/items/AFVBXB4C"],"itemData":{"id":790,"type":"article-journal","abstract":"Are American attitudes toward economic inequality different from those in other countries? One tradition in sociology suggests American “exceptionalism,” while another argues for convergence across nations in social norms, such as attitudes toward inequality. This article uses International Social Survey Program (ISSP) microdata to compare attitudes in different countries toward what individuals in specific occupations “do earn” and what they “should earn,” and to distinguish value preferences for more egalitarian outcomes from other confounding attitudes and perceptions. The authors suggest a method for summarizing individual preferences for the leveling of earnings and use kernel density estimates to describe and compare the distribution of individual preferences over time and cross-nationally. They find that subjective estimates of inequality in pay diverge substantially from actual data, and that although Americans do not, on the average, have different preferences for aggregate (in)equality, there is evidence for: 1. Less awareness concerning the extent of inequality at the top of the income distribution in America 2. More polarization in attitudes among Americans 3. Similar preferences for “leveling down” at the top of the earnings distribution in the United States, but also 4. Less concern for reducing differentials at the bottom of the distribution","container-title":"American Sociological Review","DOI":"10.1177/000312240607100305","ISSN":"0003-1224","issue":"3","page":"450-473","title":"“Fair” Inequality? Attitudes toward Pay Differentials: The United States in Comparative Perspective","volume":"71","author":[{"family":"Osberg","given":"Lars"},{"family":"Smeeding","given":"Timothy"}],"issued":{"date-parts":[["2006"]]},"citation-key":"osberg_fair_2006"}},{"id":550,"uris":["http://zotero.org/users/5414506/items/YTN2EG5Z"],"itemData":{"id":550,"type":"article-journal","abstract":"[The paper deals with the perception of social inequalities and their consequences for illusory judgments on distributive justice. Drawing on several empirical studies on subjective social hierarchy scaling, the major part of the article is concerned with regularities in the perceptual basis of justice evaluations. In particular, it is demonstrated that the perception of social status and reward hierarchies are relative to the location an observer occupies within these hierarchies.]","archive":"JSTOR","container-title":"European Sociological Review","ISSN":"02667215, 14682672","issue":"1","page":"1-13","title":"The Illusion of Distributive Justice","volume":"3","author":[{"family":"Wegener","given":"Bernd"}],"issued":{"date-parts":[["1987"]]},"citation-key":"wegener_illusion_1987"}}],"schema":"https://github.com/citation-style-language/schema/raw/master/csl-citation.json"} </w:delInstrText>
        </w:r>
      </w:del>
      <w:r w:rsidR="006621E1" w:rsidRPr="00D84938">
        <w:fldChar w:fldCharType="separate"/>
      </w:r>
      <w:r w:rsidR="00224919" w:rsidRPr="00D84938">
        <w:t>(Jasso, 1978; Kelley &amp; Evans, 1993; Osberg &amp; Smeeding, 2006; Wegener, 1987)</w:t>
      </w:r>
      <w:r w:rsidR="006621E1" w:rsidRPr="00D84938">
        <w:fldChar w:fldCharType="end"/>
      </w:r>
      <w:r w:rsidR="003339E4" w:rsidRPr="00D84938">
        <w:t xml:space="preserve">. </w:t>
      </w:r>
      <w:r w:rsidR="006C18F8" w:rsidRPr="00D84938">
        <w:t xml:space="preserve">Additionally, </w:t>
      </w:r>
      <w:r w:rsidR="00B34904" w:rsidRPr="00D84938">
        <w:t>another</w:t>
      </w:r>
      <w:r w:rsidR="006C18F8" w:rsidRPr="00D84938">
        <w:t xml:space="preserve"> part of the literature has </w:t>
      </w:r>
      <w:r w:rsidR="002807F9" w:rsidRPr="00D84938">
        <w:t>underscored</w:t>
      </w:r>
      <w:r w:rsidR="006C18F8" w:rsidRPr="00D84938">
        <w:t xml:space="preserve"> </w:t>
      </w:r>
      <w:r w:rsidR="00D61CA0" w:rsidRPr="00D84938">
        <w:t>how the</w:t>
      </w:r>
      <w:r w:rsidR="00365CAB" w:rsidRPr="00D84938">
        <w:t xml:space="preserve"> </w:t>
      </w:r>
      <w:r w:rsidR="00A912A6" w:rsidRPr="00D84938">
        <w:t>market justice principles</w:t>
      </w:r>
      <w:r w:rsidR="00365CAB" w:rsidRPr="00D84938">
        <w:t xml:space="preserve"> </w:t>
      </w:r>
      <w:r w:rsidR="00A912A6" w:rsidRPr="00D84938">
        <w:t xml:space="preserve">permeate other </w:t>
      </w:r>
      <w:r w:rsidR="007A78A8" w:rsidRPr="00D84938">
        <w:t>spheres of society</w:t>
      </w:r>
      <w:r w:rsidR="00365CAB" w:rsidRPr="00D84938">
        <w:t xml:space="preserve">, </w:t>
      </w:r>
      <w:r w:rsidR="00D61CA0" w:rsidRPr="00D84938">
        <w:t xml:space="preserve">such </w:t>
      </w:r>
      <w:r w:rsidR="00470084" w:rsidRPr="00D84938">
        <w:t xml:space="preserve">as the legitimacy </w:t>
      </w:r>
      <w:r w:rsidR="006A6555" w:rsidRPr="00D84938">
        <w:t>of</w:t>
      </w:r>
      <w:r w:rsidR="00470084" w:rsidRPr="00D84938">
        <w:t xml:space="preserve"> how</w:t>
      </w:r>
      <w:r w:rsidR="00365CAB" w:rsidRPr="00D84938">
        <w:t xml:space="preserve"> </w:t>
      </w:r>
      <w:r w:rsidR="00C555FD" w:rsidRPr="00D84938">
        <w:t>market outcomes</w:t>
      </w:r>
      <w:r w:rsidR="00365CAB" w:rsidRPr="00D84938">
        <w:t xml:space="preserve"> </w:t>
      </w:r>
      <w:r w:rsidR="00470084" w:rsidRPr="00D84938">
        <w:t>(e.g.</w:t>
      </w:r>
      <w:ins w:id="177" w:author="Iturra, Julio" w:date="2025-04-24T16:42:00Z" w16du:dateUtc="2025-04-24T14:42:00Z">
        <w:r w:rsidR="001379FE">
          <w:t>,</w:t>
        </w:r>
      </w:ins>
      <w:r w:rsidR="00470084" w:rsidRPr="00D84938">
        <w:t xml:space="preserve"> wages) </w:t>
      </w:r>
      <w:r w:rsidR="00F23EA4" w:rsidRPr="00D84938">
        <w:t>are</w:t>
      </w:r>
      <w:r w:rsidR="00365CAB" w:rsidRPr="00D84938">
        <w:t xml:space="preserve"> transferred to </w:t>
      </w:r>
      <w:r w:rsidR="00CF3A3A" w:rsidRPr="00D84938">
        <w:t>other social domains</w:t>
      </w:r>
      <w:r w:rsidR="00365CAB" w:rsidRPr="00D84938">
        <w:t xml:space="preserve">, such as </w:t>
      </w:r>
      <w:r w:rsidR="00D00A4F" w:rsidRPr="00D84938">
        <w:t xml:space="preserve">income-based </w:t>
      </w:r>
      <w:r w:rsidR="00365CAB" w:rsidRPr="00D84938">
        <w:t xml:space="preserve">access to </w:t>
      </w:r>
      <w:r w:rsidR="002E49F1" w:rsidRPr="00D84938">
        <w:t>welfare</w:t>
      </w:r>
      <w:ins w:id="178" w:author="Iturra, Julio" w:date="2025-04-24T16:42:00Z" w16du:dateUtc="2025-04-24T14:42:00Z">
        <w:r w:rsidR="00B53592">
          <w:t>,</w:t>
        </w:r>
      </w:ins>
      <w:r w:rsidR="002E49F1" w:rsidRPr="00D84938">
        <w:t xml:space="preserve"> </w:t>
      </w:r>
      <w:r w:rsidR="00F92E79" w:rsidRPr="00D84938">
        <w:t xml:space="preserve">such as </w:t>
      </w:r>
      <w:r w:rsidR="002E49F1" w:rsidRPr="00D84938">
        <w:t>education, health</w:t>
      </w:r>
      <w:r w:rsidR="006E3F3C" w:rsidRPr="00D84938">
        <w:t>care</w:t>
      </w:r>
      <w:r w:rsidR="003518B4" w:rsidRPr="00D84938">
        <w:t>,</w:t>
      </w:r>
      <w:r w:rsidR="002E49F1" w:rsidRPr="00D84938">
        <w:t xml:space="preserve"> </w:t>
      </w:r>
      <w:r w:rsidR="00F92E79" w:rsidRPr="00D84938">
        <w:t>or</w:t>
      </w:r>
      <w:r w:rsidR="002E49F1" w:rsidRPr="00D84938">
        <w:t xml:space="preserve"> </w:t>
      </w:r>
      <w:r w:rsidR="009B4064" w:rsidRPr="00D84938">
        <w:t xml:space="preserve">old age </w:t>
      </w:r>
      <w:r w:rsidR="002E49F1" w:rsidRPr="00D84938">
        <w:t>pensions</w:t>
      </w:r>
      <w:r w:rsidR="000C031F" w:rsidRPr="00D84938">
        <w:t xml:space="preserve"> </w:t>
      </w:r>
      <w:r w:rsidR="00D61CA0" w:rsidRPr="00D84938">
        <w:fldChar w:fldCharType="begin"/>
      </w:r>
      <w:ins w:id="179" w:author="Julio César Iturra Sanhueza" w:date="2025-06-13T15:08:00Z" w16du:dateUtc="2025-06-13T13:08:00Z">
        <w:r w:rsidR="00733667">
          <w:instrText xml:space="preserve"> ADDIN ZOTERO_ITEM CSL_CITATION {"citationID":"bhaTD3P3","properties":{"formattedCitation":"(Castillo et al., 2024; Lindh, 2015)","plainCitation":"(Castillo et al., 2024; Lindh, 2015)","noteIndex":0},"citationItems":[{"id":16787,"uris":["http://zotero.org/users/5414506/items/ZYS3I7T7"],"itemData":{"id":16787,"type":"article-journal","abstract":"Previous research has shown that schools often justify student performance differences using meritocratic ideals. One potential consequence of such ideals is the legitimization of outcome inequalities across various spheres, including those traditionally associated with equality and redistribution. In this study, we argue that the promotion of meritocratic values during school age can shape students’ beliefs about meritocracy and influence their views on market-based access to health, pensions, and education. Using data from the 2017 National Study of Civic Education in Chile, which includes 5047 eighth-grade students from 231 schools, we estimated a series of multilevel models (lme4 library, R version 4.1.3) to test our hypotheses. Our findings show that a significant proportion of Chilean students agree with market justice principles—more so than adults. Most students endorse meritocratic views, particularly the notion that effort should be rewarded, which strongly correlates with market justice preferences: students who believe in meritocracy are more likely to justify inequalities based on financial capacity. At the school level, market justice preferences are higher in high-status schools but lower in schools with higher academic achievement. Furthermore, the conditional influence of meritocratic beliefs diminishes in schools with higher socioeconomic status and performance levels. These results suggest that the association between meritocratic beliefs and market justice preferences is already established at school age and is shaped by the school environment.","container-title":"Societies","DOI":"10.3390/soc14110214","ISSN":"2075-4698","issue":"11","language":"en","license":"http://creativecommons.org/licenses/by/3.0/","note":"number: 11\npublisher: Multidisciplinary Digital Publishing Institute","page":"214","source":"www.mdpi.com","title":"The Socialization of Meritocracy and Market Justice Preferences at School","volume":"14","author":[{"family":"Castillo","given":"Juan Carlos"},{"family":"Salgado","given":"Mauricio"},{"family":"Carrasco","given":"Kevin"},{"family":"Laffert","given":"Andreas"}],"issued":{"date-parts":[["2024",11]]},"citation-key":"castillo_socialization_2024"}},{"id":14436,"uris":["http://zotero.org/users/5414506/items/5K857S8L"],"itemData":{"id":14436,"type":"article-journal","abstract":"This article studies how citizens view the appropriateness of market criteria for allocating services commonly associated with social citizenship rights and welfare state responsibility. The article focuses specifically on a potential role for the market in the provision of social services. The relationship between welfare policy institutions, socio-economic class and attitudes is explored by comparing attitudes across 17 countries of the Organisation for Economic Co-operation and Development, using multilevel modelling and data from the 2009 International Social Survey Programme. Results show that public support for market distribution of services is relatively weak in most countries, a result suggesting that public opinion is unlikely to pose a driving force within ongoing processes of welfare marketization. Still, attitudes are found to vary a lot across countries in tandem with between-country variation in welfare policy design. First, aggregate public support for market distribution of services is stronger in countries with more private spending on services. Second, class differences in attitudes are larger in countries with more extensive state-led delivery of services. Together, these results point to the operation of normative feedback-effects flowing from existing welfare policy arrangements. The theoretical arguments and the empirical results presented in this article suggest that future research exploring the relationship between welfare policy and public opinion from a country-comparative perspective is well advised to place greater focus on the market institutions that, to varying extents in different countries, act as complements to the state in the administration of social welfare.","container-title":"Social Policy &amp; Administration","DOI":"10.1111/spol.12105","ISSN":"1467-9515","issue":"7","language":"en","note":"_eprint: https://onlinelibrary.wiley.com/doi/pdf/10.1111/spol.12105","page":"887-910","source":"Wiley Online Library","title":"Public Opinion against Markets? Attitudes towards Market Distribution of Social Services – A Comparison of 17 Countries","title-short":"Public Opinion against Markets?","volume":"49","author":[{"family":"Lindh","given":"Arvid"}],"issued":{"date-parts":[["2015"]]},"citation-key":"lindh_public_2015"}}],"schema":"https://github.com/citation-style-language/schema/raw/master/csl-citation.json"} </w:instrText>
        </w:r>
      </w:ins>
      <w:del w:id="180" w:author="Julio César Iturra Sanhueza" w:date="2025-06-13T15:08:00Z" w16du:dateUtc="2025-06-13T13:08:00Z">
        <w:r w:rsidR="00351642" w:rsidRPr="00D84938" w:rsidDel="00733667">
          <w:delInstrText xml:space="preserve"> ADDIN ZOTERO_ITEM CSL_CITATION {"citationID":"bhaTD3P3","properties":{"formattedCitation":"(Castillo et al., 2024; Lindh, 2015)","plainCitation":"(Castillo et al., 2024; Lindh, 2015)","noteIndex":0},"citationItems":[{"id":13346,"uris":["http://zotero.org/users/5414506/items/ZYS3I7T7"],"itemData":{"id":13346,"type":"article-journal","abstract":"Previous research has shown that schools often justify student performance differences using meritocratic ideals. One potential consequence of such ideals is the legitimization of outcome inequalities across various spheres, including those traditionally associated with equality and redistribution. In this study, we argue that the promotion of meritocratic values during school age can shape students’ beliefs about meritocracy and influence their views on market-based access to health, pensions, and education. Using data from the 2017 National Study of Civic Education in Chile, which includes 5047 eighth-grade students from 231 schools, we estimated a series of multilevel models (lme4 library, R version 4.1.3) to test our hypotheses. Our findings show that a significant proportion of Chilean students agree with market justice principles—more so than adults. Most students endorse meritocratic views, particularly the notion that effort should be rewarded, which strongly correlates with market justice preferences: students who believe in meritocracy are more likely to justify inequalities based on financial capacity. At the school level, market justice preferences are higher in high-status schools but lower in schools with higher academic achievement. Furthermore, the conditional influence of meritocratic beliefs diminishes in schools with higher socioeconomic status and performance levels. These results suggest that the association between meritocratic beliefs and market justice preferences is already established at school age and is shaped by the school environment.","container-title":"Societies","DOI":"10.3390/soc14110214","ISSN":"2075-4698","issue":"11","language":"en","license":"http://creativecommons.org/licenses/by/3.0/","note":"number: 11\npublisher: Multidisciplinary Digital Publishing Institute","page":"214","source":"www.mdpi.com","title":"The Socialization of Meritocracy and Market Justice Preferences at School","volume":"14","author":[{"family":"Castillo","given":"Juan Carlos"},{"family":"Salgado","given":"Mauricio"},{"family":"Carrasco","given":"Kevin"},{"family":"Laffert","given":"Andreas"}],"issued":{"date-parts":[["2024",11]]},"citation-key":"castillo_socialization_2024"}},{"id":600,"uris":["http://zotero.org/users/5414506/items/5K857S8L"],"itemData":{"id":600,"type":"article-journal","abstract":"This article studies how citizens view the appropriateness of market criteria for allocating services commonly associated with social citizenship rights and welfare state responsibility. The article focuses specifically on a potential role for the market in the provision of social services. The relationship between welfare policy institutions, socio-economic class and attitudes is explored by comparing attitudes across 17 countries of the Organisation for Economic Co-operation and Development, using multilevel modelling and data from the 2009 International Social Survey Programme. Results show that public support for market distribution of services is relatively weak in most countries, a result suggesting that public opinion is unlikely to pose a driving force within ongoing processes of welfare marketization. Still, attitudes are found to vary a lot across countries in tandem with between-country variation in welfare policy design. First, aggregate public support for market distribution of services is stronger in countries with more private spending on services. Second, class differences in attitudes are larger in countries with more extensive state-led delivery of services. Together, these results point to the operation of normative feedback-effects flowing from existing welfare policy arrangements. The theoretical arguments and the empirical results presented in this article suggest that future research exploring the relationship between welfare policy and public opinion from a country-comparative perspective is well advised to place greater focus on the market institutions that, to varying extents in different countries, act as complements to the state in the administration of social welfare.","container-title":"Social Policy &amp; Administration","DOI":"10.1111/spol.12105","ISSN":"1467-9515","issue":"7","language":"en","note":"_eprint: https://onlinelibrary.wiley.com/doi/pdf/10.1111/spol.12105","page":"887-910","source":"Wiley Online Library","title":"Public Opinion against Markets? Attitudes towards Market Distribution of Social Services – A Comparison of 17 Countries","title-short":"Public Opinion against Markets?","volume":"49","author":[{"family":"Lindh","given":"Arvid"}],"issued":{"date-parts":[["2015"]]},"citation-key":"lindh_public_2015"}}],"schema":"https://github.com/citation-style-language/schema/raw/master/csl-citation.json"} </w:delInstrText>
        </w:r>
      </w:del>
      <w:r w:rsidR="00D61CA0" w:rsidRPr="00D84938">
        <w:fldChar w:fldCharType="separate"/>
      </w:r>
      <w:r w:rsidR="00760572" w:rsidRPr="00D84938">
        <w:t>(Castillo et al., 2024; Lindh, 2015)</w:t>
      </w:r>
      <w:r w:rsidR="00D61CA0" w:rsidRPr="00D84938">
        <w:fldChar w:fldCharType="end"/>
      </w:r>
      <w:r w:rsidR="00A65B68" w:rsidRPr="00D84938">
        <w:t xml:space="preserve">. </w:t>
      </w:r>
      <w:r w:rsidR="000E363E" w:rsidRPr="00D84938">
        <w:t xml:space="preserve">This </w:t>
      </w:r>
      <w:r w:rsidR="002C1EDA" w:rsidRPr="00D84938">
        <w:t>implies</w:t>
      </w:r>
      <w:r w:rsidR="00C9465E" w:rsidRPr="00D84938">
        <w:t xml:space="preserve"> </w:t>
      </w:r>
      <w:r w:rsidR="00B30C86" w:rsidRPr="00D84938">
        <w:t>are viewed as legitimate commodities that can be traded, evaluated, and priced</w:t>
      </w:r>
      <w:r w:rsidR="00C82F4A" w:rsidRPr="00D84938">
        <w:t xml:space="preserve"> </w:t>
      </w:r>
      <w:r w:rsidR="00266A5F" w:rsidRPr="00D84938">
        <w:fldChar w:fldCharType="begin"/>
      </w:r>
      <w:ins w:id="181" w:author="Julio César Iturra Sanhueza" w:date="2025-06-13T15:08:00Z" w16du:dateUtc="2025-06-13T13:08:00Z">
        <w:r w:rsidR="00733667">
          <w:instrText xml:space="preserve"> ADDIN ZOTERO_ITEM CSL_CITATION {"citationID":"0ccLDN6H","properties":{"formattedCitation":"(Busemeyer &amp; Iversen, 2020)","plainCitation":"(Busemeyer &amp; Iversen, 2020)","noteIndex":0},"citationItems":[{"id":15428,"uris":["http://zotero.org/users/5414506/items/W5M3PNGR"],"itemData":{"id":15428,"type":"article-journal","abstract":"Private alternatives to the public provision of welfare state services and benefits have expanded in almost all OECD countries over the past decades. In this paper, we study how this change affects patterns of public support for the welfare state and, in the long term, the political sustainability of solidaristic social policies. Our core argument is that the availability of private alternatives undermines support for public provision of social insurance policies, in particular among the middle and upper-income classes, whose political support is crucial for the political viability of the universalist welfare state regime. We test our theoretical claim empirically with survey data from the ISSP Role of Government module for 20 OECD countries.","container-title":"The Journal of Politics","DOI":"10.1086/706980","ISSN":"0022-3816","issue":"2","note":"publisher: The University of Chicago Press","page":"671-686","source":"journals.uchicago.edu (Atypon)","title":"The Welfare State with Private Alternatives: The Transformation of Popular Support for Social Insurance","title-short":"The Welfare State with Private Alternatives","volume":"82","author":[{"family":"Busemeyer","given":"Marius R."},{"family":"Iversen","given":"Torben"}],"issued":{"date-parts":[["2020",4]]},"citation-key":"busemeyer_welfare_2020"}}],"schema":"https://github.com/citation-style-language/schema/raw/master/csl-citation.json"} </w:instrText>
        </w:r>
      </w:ins>
      <w:del w:id="182" w:author="Julio César Iturra Sanhueza" w:date="2025-06-13T15:08:00Z" w16du:dateUtc="2025-06-13T13:08:00Z">
        <w:r w:rsidR="00351642" w:rsidRPr="00D84938" w:rsidDel="00733667">
          <w:delInstrText xml:space="preserve"> ADDIN ZOTERO_ITEM CSL_CITATION {"citationID":"0ccLDN6H","properties":{"formattedCitation":"(Busemeyer &amp; Iversen, 2020)","plainCitation":"(Busemeyer &amp; Iversen, 2020)","noteIndex":0},"citationItems":[{"id":11587,"uris":["http://zotero.org/users/5414506/items/W5M3PNGR"],"itemData":{"id":11587,"type":"article-journal","abstract":"Private alternatives to the public provision of welfare state services and benefits have expanded in almost all OECD countries over the past decades. In this paper, we study how this change affects patterns of public support for the welfare state and, in the long term, the political sustainability of solidaristic social policies. Our core argument is that the availability of private alternatives undermines support for public provision of social insurance policies, in particular among the middle and upper-income classes, whose political support is crucial for the political viability of the universalist welfare state regime. We test our theoretical claim empirically with survey data from the ISSP Role of Government module for 20 OECD countries.","container-title":"The Journal of Politics","DOI":"10.1086/706980","ISSN":"0022-3816","issue":"2","note":"publisher: The University of Chicago Press","page":"671-686","source":"journals.uchicago.edu (Atypon)","title":"The Welfare State with Private Alternatives: The Transformation of Popular Support for Social Insurance","title-short":"The Welfare State with Private Alternatives","volume":"82","author":[{"family":"Busemeyer","given":"Marius R."},{"family":"Iversen","given":"Torben"}],"issued":{"date-parts":[["2020",4]]},"citation-key":"busemeyer_welfare_2020"}}],"schema":"https://github.com/citation-style-language/schema/raw/master/csl-citation.json"} </w:delInstrText>
        </w:r>
      </w:del>
      <w:r w:rsidR="00266A5F" w:rsidRPr="00D84938">
        <w:fldChar w:fldCharType="separate"/>
      </w:r>
      <w:r w:rsidR="00224919" w:rsidRPr="00D84938">
        <w:t>(Busemeyer &amp; Iversen, 2020)</w:t>
      </w:r>
      <w:r w:rsidR="00266A5F" w:rsidRPr="00D84938">
        <w:fldChar w:fldCharType="end"/>
      </w:r>
      <w:r w:rsidR="00266A5F" w:rsidRPr="00D84938">
        <w:t>.</w:t>
      </w:r>
    </w:p>
    <w:p w14:paraId="6DD9C785" w14:textId="7108C862" w:rsidR="00365CAB" w:rsidRDefault="005E1D03" w:rsidP="001B50C3">
      <w:pPr>
        <w:rPr>
          <w:ins w:id="183" w:author="Julio César Iturra Sanhueza" w:date="2025-06-13T15:06:00Z" w16du:dateUtc="2025-06-13T13:06:00Z"/>
        </w:rPr>
      </w:pPr>
      <w:r w:rsidRPr="00D84938">
        <w:t>Currently, t</w:t>
      </w:r>
      <w:r w:rsidR="000E363E" w:rsidRPr="00D84938">
        <w:t xml:space="preserve">here </w:t>
      </w:r>
      <w:r w:rsidR="000D398C" w:rsidRPr="00D84938">
        <w:t xml:space="preserve">are </w:t>
      </w:r>
      <w:r w:rsidR="001E41A0" w:rsidRPr="00D84938">
        <w:t>several</w:t>
      </w:r>
      <w:r w:rsidR="000E363E" w:rsidRPr="00D84938">
        <w:t xml:space="preserve"> ways in which </w:t>
      </w:r>
      <w:r w:rsidR="000D398C" w:rsidRPr="00D84938">
        <w:t>researchers</w:t>
      </w:r>
      <w:r w:rsidR="000E363E" w:rsidRPr="00D84938">
        <w:t xml:space="preserve"> have </w:t>
      </w:r>
      <w:r w:rsidR="004E2A73" w:rsidRPr="00D84938">
        <w:t>named</w:t>
      </w:r>
      <w:r w:rsidR="000E363E" w:rsidRPr="00D84938">
        <w:t xml:space="preserve"> </w:t>
      </w:r>
      <w:r w:rsidR="0099360E" w:rsidRPr="00D84938">
        <w:t xml:space="preserve">individual </w:t>
      </w:r>
      <w:r w:rsidR="00E430A1" w:rsidRPr="00D84938">
        <w:t>preferences</w:t>
      </w:r>
      <w:r w:rsidR="00AD234A" w:rsidRPr="00D84938">
        <w:t xml:space="preserve"> </w:t>
      </w:r>
      <w:r w:rsidR="00D65944" w:rsidRPr="00D84938">
        <w:t>toward</w:t>
      </w:r>
      <w:r w:rsidR="00AD234A" w:rsidRPr="00D84938">
        <w:t xml:space="preserve"> </w:t>
      </w:r>
      <w:r w:rsidR="00804E26" w:rsidRPr="00D84938">
        <w:t>income-based</w:t>
      </w:r>
      <w:r w:rsidR="00AD234A" w:rsidRPr="00D84938">
        <w:t xml:space="preserve"> </w:t>
      </w:r>
      <w:r w:rsidR="00204C70" w:rsidRPr="00D84938">
        <w:t>access to social services</w:t>
      </w:r>
      <w:r w:rsidR="000E363E" w:rsidRPr="00D84938">
        <w:t>.</w:t>
      </w:r>
      <w:r w:rsidR="00990BE6" w:rsidRPr="00D84938">
        <w:t xml:space="preserve"> </w:t>
      </w:r>
      <w:r w:rsidR="0098745A" w:rsidRPr="00D84938">
        <w:t>Nevertheless</w:t>
      </w:r>
      <w:r w:rsidR="000E363E" w:rsidRPr="00D84938">
        <w:t xml:space="preserve">, </w:t>
      </w:r>
      <w:r w:rsidR="00EA6E67" w:rsidRPr="00D84938">
        <w:t>their common ground</w:t>
      </w:r>
      <w:r w:rsidR="00FA1DB4" w:rsidRPr="00D84938">
        <w:t xml:space="preserve"> is the use of the </w:t>
      </w:r>
      <w:r w:rsidR="00C60576" w:rsidRPr="00D84938">
        <w:t xml:space="preserve">survey </w:t>
      </w:r>
      <w:r w:rsidR="00C14B02" w:rsidRPr="00D84938">
        <w:t>item</w:t>
      </w:r>
      <w:r w:rsidR="00FA1DB4" w:rsidRPr="00D84938">
        <w:t xml:space="preserve"> </w:t>
      </w:r>
      <w:r w:rsidR="00F578AB" w:rsidRPr="00D84938">
        <w:t>which</w:t>
      </w:r>
      <w:r w:rsidR="00FA1DB4" w:rsidRPr="00D84938">
        <w:t xml:space="preserve"> </w:t>
      </w:r>
      <w:r w:rsidR="008B2E20" w:rsidRPr="00D84938">
        <w:t>states</w:t>
      </w:r>
      <w:r w:rsidR="000E363E" w:rsidRPr="00D84938">
        <w:t xml:space="preserve"> </w:t>
      </w:r>
      <w:r w:rsidR="000E363E" w:rsidRPr="00D84938">
        <w:rPr>
          <w:i/>
          <w:iCs/>
        </w:rPr>
        <w:t xml:space="preserve">“Is it just or unjust – right or wrong – that people with higher incomes can buy better [welfare service] than people with lower </w:t>
      </w:r>
      <w:r w:rsidR="005C30EC" w:rsidRPr="00D84938">
        <w:rPr>
          <w:i/>
          <w:iCs/>
        </w:rPr>
        <w:t>incomes?</w:t>
      </w:r>
      <w:r w:rsidR="000E363E" w:rsidRPr="00D84938">
        <w:t xml:space="preserve"> </w:t>
      </w:r>
      <w:r w:rsidR="00551E94" w:rsidRPr="00D84938">
        <w:t>In this regard</w:t>
      </w:r>
      <w:r w:rsidR="009D5D1C" w:rsidRPr="00D84938">
        <w:t>,</w:t>
      </w:r>
      <w:r w:rsidR="000E363E" w:rsidRPr="00D84938">
        <w:t xml:space="preserve"> </w:t>
      </w:r>
      <w:r w:rsidR="00AD12FE" w:rsidRPr="00D84938">
        <w:t>s</w:t>
      </w:r>
      <w:r w:rsidR="000E363E" w:rsidRPr="00D84938">
        <w:t xml:space="preserve">tudies on </w:t>
      </w:r>
      <w:r w:rsidR="00D24CDE" w:rsidRPr="00D84938">
        <w:t>“perceptions of fairness” in access to healthcare</w:t>
      </w:r>
      <w:r w:rsidR="000E363E" w:rsidRPr="00D84938">
        <w:t xml:space="preserve">, </w:t>
      </w:r>
      <w:r w:rsidR="00A86BE1" w:rsidRPr="00D84938">
        <w:t xml:space="preserve">such as </w:t>
      </w:r>
      <w:proofErr w:type="spellStart"/>
      <w:r w:rsidR="000E363E" w:rsidRPr="00D84938">
        <w:t>Knesebeck</w:t>
      </w:r>
      <w:proofErr w:type="spellEnd"/>
      <w:r w:rsidR="000E363E" w:rsidRPr="00D84938">
        <w:t xml:space="preserve"> et al. </w:t>
      </w:r>
      <w:r w:rsidR="00517673" w:rsidRPr="00D84938">
        <w:fldChar w:fldCharType="begin"/>
      </w:r>
      <w:ins w:id="184" w:author="Julio César Iturra Sanhueza" w:date="2025-06-13T15:08:00Z" w16du:dateUtc="2025-06-13T13:08:00Z">
        <w:r w:rsidR="00733667">
          <w:instrText xml:space="preserve"> ADDIN ZOTERO_ITEM CSL_CITATION {"citationID":"gb2fFp7k","properties":{"formattedCitation":"(2016)","plainCitation":"(2016)","noteIndex":0},"citationItems":[{"id":16653,"uris":["http://zotero.org/users/5414506/items/RC5IGP9I"],"itemData":{"id":16653,"type":"article-journal","abstract":"In this article we focus on the following aims: (1) to analyze national and welfare state variations in the public perception of income-related health care inequalities, (2) to analyze associations of sociodemographic, socioeconomic, health-related, and health care factors with the perception of health care inequalities.","container-title":"International Journal for Equity in Health","DOI":"10.1186/s12939-016-0350-8","ISSN":"1475-9276","issue":"1","journalAbbreviation":"Int J Equity Health","language":"en","page":"61","source":"Springer Link","title":"Are health care inequalities unfair? A study on public attitudes in 23 countries","title-short":"Are health care inequalities unfair?","volume":"15","author":[{"family":"Knesebeck","given":"Olaf","non-dropping-particle":"von dem"},{"family":"Vonneilich","given":"Nico"},{"family":"Kim","given":"Tae Jun"}],"issued":{"date-parts":[["2016",4,11]]},"citation-key":"von_dem_knesebeck_are_2016"},"label":"page","suppress-author":true}],"schema":"https://github.com/citation-style-language/schema/raw/master/csl-citation.json"} </w:instrText>
        </w:r>
      </w:ins>
      <w:del w:id="185" w:author="Julio César Iturra Sanhueza" w:date="2025-06-13T15:08:00Z" w16du:dateUtc="2025-06-13T13:08:00Z">
        <w:r w:rsidR="00351642" w:rsidRPr="00D84938" w:rsidDel="00733667">
          <w:delInstrText xml:space="preserve"> ADDIN ZOTERO_ITEM CSL_CITATION {"citationID":"gb2fFp7k","properties":{"formattedCitation":"(2016)","plainCitation":"(2016)","noteIndex":0},"citationItems":[{"id":13201,"uris":["http://zotero.org/users/5414506/items/RC5IGP9I"],"itemData":{"id":13201,"type":"article-journal","abstract":"In this article we focus on the following aims: (1) to analyze national and welfare state variations in the public perception of income-related health care inequalities, (2) to analyze associations of sociodemographic, socioeconomic, health-related, and health care factors with the perception of health care inequalities.","container-title":"International Journal for Equity in Health","DOI":"10.1186/s12939-016-0350-8","ISSN":"1475-9276","issue":"1","journalAbbreviation":"Int J Equity Health","language":"en","page":"61","source":"Springer Link","title":"Are health care inequalities unfair? A study on public attitudes in 23 countries","title-short":"Are health care inequalities unfair?","volume":"15","author":[{"family":"Knesebeck","given":"Olaf","non-dropping-particle":"von dem"},{"family":"Vonneilich","given":"Nico"},{"family":"Kim","given":"Tae Jun"}],"issued":{"date-parts":[["2016",4,11]]},"citation-key":"vondemknesebeck_are_2016"},"label":"page","suppress-author":true}],"schema":"https://github.com/citation-style-language/schema/raw/master/csl-citation.json"} </w:delInstrText>
        </w:r>
      </w:del>
      <w:r w:rsidR="00517673" w:rsidRPr="00D84938">
        <w:fldChar w:fldCharType="separate"/>
      </w:r>
      <w:r w:rsidR="00251673" w:rsidRPr="00D84938">
        <w:t>(2016)</w:t>
      </w:r>
      <w:r w:rsidR="00517673" w:rsidRPr="00D84938">
        <w:fldChar w:fldCharType="end"/>
      </w:r>
      <w:r w:rsidR="000E363E" w:rsidRPr="00D84938">
        <w:t xml:space="preserve"> and </w:t>
      </w:r>
      <w:proofErr w:type="spellStart"/>
      <w:r w:rsidR="000E363E" w:rsidRPr="00D84938">
        <w:t>Immergut</w:t>
      </w:r>
      <w:proofErr w:type="spellEnd"/>
      <w:r w:rsidR="000E363E" w:rsidRPr="00D84938">
        <w:t xml:space="preserve"> and Schneider</w:t>
      </w:r>
      <w:r w:rsidR="00351642" w:rsidRPr="00D84938">
        <w:t xml:space="preserve"> </w:t>
      </w:r>
      <w:r w:rsidR="00351642" w:rsidRPr="00D84938">
        <w:fldChar w:fldCharType="begin"/>
      </w:r>
      <w:ins w:id="186" w:author="Julio César Iturra Sanhueza" w:date="2025-06-13T15:08:00Z" w16du:dateUtc="2025-06-13T13:08:00Z">
        <w:r w:rsidR="00733667">
          <w:instrText xml:space="preserve"> ADDIN ZOTERO_ITEM CSL_CITATION {"citationID":"so00I3YX","properties":{"formattedCitation":"(2020)","plainCitation":"(2020)","noteIndex":0},"citationItems":[{"id":16413,"uris":["http://zotero.org/users/5414506/items/MXPRS69Q"],"itemData":{"id":16413,"type":"article-journal","container-title":"Social Science &amp; Medicine","DOI":"10.1016/j.socscimed.2020.113146","ISSN":"02779536","journalAbbreviation":"Social Science &amp; Medicine","language":"en","page":"113146","source":"DOI.org (Crossref)","title":"Is it unfair for the affluent to be able to purchase “better” healthcare? Existential standards and institutional norms in healthcare attitudes across 28 countries","title-short":"Is it unfair for the affluent to be able to purchase “better” healthcare?","volume":"267","author":[{"family":"Immergut","given":"Ellen M."},{"family":"Schneider","given":"Simone M."}],"issued":{"date-parts":[["2020",12]]},"citation-key":"immergut_is_2020"},"label":"page","suppress-author":true}],"schema":"https://github.com/citation-style-language/schema/raw/master/csl-citation.json"} </w:instrText>
        </w:r>
      </w:ins>
      <w:del w:id="187" w:author="Julio César Iturra Sanhueza" w:date="2025-06-13T15:08:00Z" w16du:dateUtc="2025-06-13T13:08:00Z">
        <w:r w:rsidR="00351642" w:rsidRPr="00D84938" w:rsidDel="00733667">
          <w:delInstrText xml:space="preserve"> ADDIN ZOTERO_ITEM CSL_CITATION {"citationID":"so00I3YX","properties":{"formattedCitation":"(2020)","plainCitation":"(2020)","noteIndex":0},"citationItems":[{"id":13033,"uris":["http://zotero.org/users/5414506/items/MXPRS69Q"],"itemData":{"id":13033,"type":"article-journal","container-title":"Social Science &amp; Medicine","DOI":"10.1016/j.socscimed.2020.113146","ISSN":"02779536","journalAbbreviation":"Social Science &amp; Medicine","language":"en","page":"113146","source":"DOI.org (Crossref)","title":"Is it unfair for the affluent to be able to purchase “better” healthcare? Existential standards and institutional norms in healthcare attitudes across 28 countries","title-short":"Is it unfair for the affluent to be able to purchase “better” healthcare?","volume":"267","author":[{"family":"Immergut","given":"Ellen M."},{"family":"Schneider","given":"Simone M."}],"issued":{"date-parts":[["2020",12]]},"citation-key":"immergut_it_2020"},"label":"page","suppress-author":true}],"schema":"https://github.com/citation-style-language/schema/raw/master/csl-citation.json"} </w:delInstrText>
        </w:r>
      </w:del>
      <w:r w:rsidR="00351642" w:rsidRPr="00D84938">
        <w:fldChar w:fldCharType="separate"/>
      </w:r>
      <w:r w:rsidR="00351642" w:rsidRPr="00D84938">
        <w:rPr>
          <w:rFonts w:cs="Times New Roman"/>
        </w:rPr>
        <w:t>(2020)</w:t>
      </w:r>
      <w:r w:rsidR="00351642" w:rsidRPr="00D84938">
        <w:fldChar w:fldCharType="end"/>
      </w:r>
      <w:r w:rsidR="00480BC4" w:rsidRPr="00D84938">
        <w:t>, have</w:t>
      </w:r>
      <w:r w:rsidR="000E363E" w:rsidRPr="00D84938">
        <w:t xml:space="preserve"> </w:t>
      </w:r>
      <w:r w:rsidR="003D759C" w:rsidRPr="00D84938">
        <w:t>assessed</w:t>
      </w:r>
      <w:r w:rsidR="004E4A72" w:rsidRPr="00D84938">
        <w:t xml:space="preserve"> </w:t>
      </w:r>
      <w:r w:rsidR="000E363E" w:rsidRPr="00D84938">
        <w:t>whether citizens find it fair that wealthier individuals receive better healthcare services</w:t>
      </w:r>
      <w:r w:rsidR="004514A6" w:rsidRPr="00D84938">
        <w:t xml:space="preserve"> than poorer individuals</w:t>
      </w:r>
      <w:r w:rsidR="000E363E" w:rsidRPr="00D84938">
        <w:t xml:space="preserve">. </w:t>
      </w:r>
      <w:r w:rsidR="006C18AA" w:rsidRPr="00D84938">
        <w:t>In the educational domain,</w:t>
      </w:r>
      <w:r w:rsidR="000E363E" w:rsidRPr="00D84938">
        <w:t xml:space="preserve"> Lee and Stacey </w:t>
      </w:r>
      <w:r w:rsidR="008B2227" w:rsidRPr="00D84938">
        <w:fldChar w:fldCharType="begin"/>
      </w:r>
      <w:ins w:id="188" w:author="Julio César Iturra Sanhueza" w:date="2025-06-13T15:08:00Z" w16du:dateUtc="2025-06-13T13:08:00Z">
        <w:r w:rsidR="00733667">
          <w:instrText xml:space="preserve"> ADDIN ZOTERO_ITEM CSL_CITATION {"citationID":"XOkCIy6v","properties":{"formattedCitation":"(2023)","plainCitation":"(2023)","noteIndex":0},"citationItems":[{"id":16767,"uris":["http://zotero.org/users/5414506/items/P3DBATME"],"itemData":{"id":16767,"type":"article-journal","abstract":"Income-based educational inequality is a global issue. In Australia, schools in the relatively large private sector charge a range of fees, with public schools also exhibiting considerable income differences. Using a nationally representative sample in the Australian Survey of Social Attitudes, we examined the public's fairness perceptions of income-based educational inequality and how their fairness perceptions are related to self-interest (particularly regarding social class) and ideological orientations. We found that people hold diverse views about the fairness of income-based educational inequality and that the number of people who perceived it as unfair was almost double the number of those who perceived it as fair. Respondents categorised as upper/upper-middle-class were, however, more likely to perceive income-based educational inequality as fair, while agreement with government responsibility for economic well-being was associated with a negative view of income-based educational inequality. Implications of these findings for the promotion of socially just and equitable education are discussed.","container-title":"Australian Journal of Social Issues","DOI":"10.1002/ajs4.321","ISSN":"1839-4655","issue":"n/a","language":"en","license":"© 2024 The Authors. Australian Journal of Social Issues published by John Wiley &amp; Sons Australia, Ltd on behalf of Australian Social Policy Association.","note":"_eprint: https://onlinelibrary.wiley.com/doi/pdf/10.1002/ajs4.321","page":"1–22","source":"Wiley Online Library","title":"Fairness perceptions of income-based educational inequality: The impact of social class and ideological orientations","title-short":"Fairness perceptions of income-based educational inequality","volume":"00","author":[{"family":"Lee","given":"Jung-Sook"},{"family":"Stacey","given":"Meghan"}],"issued":{"date-parts":[["2023"]]},"citation-key":"lee_fairness_2023"},"label":"page","suppress-author":true}],"schema":"https://github.com/citation-style-language/schema/raw/master/csl-citation.json"} </w:instrText>
        </w:r>
      </w:ins>
      <w:del w:id="189" w:author="Julio César Iturra Sanhueza" w:date="2025-06-13T15:08:00Z" w16du:dateUtc="2025-06-13T13:08:00Z">
        <w:r w:rsidR="00351642" w:rsidRPr="00D84938" w:rsidDel="00733667">
          <w:delInstrText xml:space="preserve"> ADDIN ZOTERO_ITEM CSL_CITATION {"citationID":"XOkCIy6v","properties":{"formattedCitation":"(2023)","plainCitation":"(2023)","noteIndex":0},"citationItems":[{"id":13329,"uris":["http://zotero.org/users/5414506/items/P3DBATME"],"itemData":{"id":13329,"type":"article-journal","abstract":"Income-based educational inequality is a global issue. In Australia, schools in the relatively large private sector charge a range of fees, with public schools also exhibiting considerable income differences. Using a nationally representative sample in the Australian Survey of Social Attitudes, we examined the public's fairness perceptions of income-based educational inequality and how their fairness perceptions are related to self-interest (particularly regarding social class) and ideological orientations. We found that people hold diverse views about the fairness of income-based educational inequality and that the number of people who perceived it as unfair was almost double the number of those who perceived it as fair. Respondents categorised as upper/upper-middle-class were, however, more likely to perceive income-based educational inequality as fair, while agreement with government responsibility for economic well-being was associated with a negative view of income-based educational inequality. Implications of these findings for the promotion of socially just and equitable education are discussed.","container-title":"Australian Journal of Social Issues","DOI":"10.1002/ajs4.321","ISSN":"1839-4655","issue":"n/a","language":"en","license":"© 2024 The Authors. Australian Journal of Social Issues published by John Wiley &amp; Sons Australia, Ltd on behalf of Australian Social Policy Association.","note":"_eprint: https://onlinelibrary.wiley.com/doi/pdf/10.1002/ajs4.321","page":"1–22","source":"Wiley Online Library","title":"Fairness perceptions of income-based educational inequality: The impact of social class and ideological orientations","title-short":"Fairness perceptions of income-based educational inequality","volume":"00","author":[{"family":"Lee","given":"Jung-Sook"},{"family":"Stacey","given":"Meghan"}],"issued":{"date-parts":[["2023"]]},"citation-key":"lee_fairness_2023"},"label":"page","suppress-author":true}],"schema":"https://github.com/citation-style-language/schema/raw/master/csl-citation.json"} </w:delInstrText>
        </w:r>
      </w:del>
      <w:r w:rsidR="008B2227" w:rsidRPr="00D84938">
        <w:fldChar w:fldCharType="separate"/>
      </w:r>
      <w:r w:rsidR="00251673" w:rsidRPr="00D84938">
        <w:t>(2023)</w:t>
      </w:r>
      <w:r w:rsidR="008B2227" w:rsidRPr="00D84938">
        <w:fldChar w:fldCharType="end"/>
      </w:r>
      <w:r w:rsidR="000E363E" w:rsidRPr="00D84938">
        <w:t xml:space="preserve"> </w:t>
      </w:r>
      <w:r w:rsidR="00C6092B" w:rsidRPr="00D84938">
        <w:t>scrutinized</w:t>
      </w:r>
      <w:r w:rsidR="000E363E" w:rsidRPr="00D84938">
        <w:t xml:space="preserve"> Australian </w:t>
      </w:r>
      <w:r w:rsidR="00875E72" w:rsidRPr="00D84938">
        <w:t>citizens'</w:t>
      </w:r>
      <w:r w:rsidR="000E363E" w:rsidRPr="00D84938">
        <w:t xml:space="preserve"> support for income-based access to schooling by gauging whether individuals consider it fair that higher-income </w:t>
      </w:r>
      <w:r w:rsidR="00621A51" w:rsidRPr="00D84938">
        <w:t>families</w:t>
      </w:r>
      <w:r w:rsidR="000E363E" w:rsidRPr="00D84938">
        <w:t xml:space="preserve"> can secure a better education for their children. Similarly, other cross-country comparative studies such as Lindh </w:t>
      </w:r>
      <w:r w:rsidR="00D860C9" w:rsidRPr="00D84938">
        <w:fldChar w:fldCharType="begin"/>
      </w:r>
      <w:ins w:id="190" w:author="Julio César Iturra Sanhueza" w:date="2025-06-13T15:08:00Z" w16du:dateUtc="2025-06-13T13:08:00Z">
        <w:r w:rsidR="00733667">
          <w:instrText xml:space="preserve"> ADDIN ZOTERO_ITEM CSL_CITATION {"citationID":"EEmLn7eb","properties":{"formattedCitation":"(2015)","plainCitation":"(2015)","noteIndex":0},"citationItems":[{"id":14436,"uris":["http://zotero.org/users/5414506/items/5K857S8L"],"itemData":{"id":14436,"type":"article-journal","abstract":"This article studies how citizens view the appropriateness of market criteria for allocating services commonly associated with social citizenship rights and welfare state responsibility. The article focuses specifically on a potential role for the market in the provision of social services. The relationship between welfare policy institutions, socio-economic class and attitudes is explored by comparing attitudes across 17 countries of the Organisation for Economic Co-operation and Development, using multilevel modelling and data from the 2009 International Social Survey Programme. Results show that public support for market distribution of services is relatively weak in most countries, a result suggesting that public opinion is unlikely to pose a driving force within ongoing processes of welfare marketization. Still, attitudes are found to vary a lot across countries in tandem with between-country variation in welfare policy design. First, aggregate public support for market distribution of services is stronger in countries with more private spending on services. Second, class differences in attitudes are larger in countries with more extensive state-led delivery of services. Together, these results point to the operation of normative feedback-effects flowing from existing welfare policy arrangements. The theoretical arguments and the empirical results presented in this article suggest that future research exploring the relationship between welfare policy and public opinion from a country-comparative perspective is well advised to place greater focus on the market institutions that, to varying extents in different countries, act as complements to the state in the administration of social welfare.","container-title":"Social Policy &amp; Administration","DOI":"10.1111/spol.12105","ISSN":"1467-9515","issue":"7","language":"en","note":"_eprint: https://onlinelibrary.wiley.com/doi/pdf/10.1111/spol.12105","page":"887-910","source":"Wiley Online Library","title":"Public Opinion against Markets? Attitudes towards Market Distribution of Social Services – A Comparison of 17 Countries","title-short":"Public Opinion against Markets?","volume":"49","author":[{"family":"Lindh","given":"Arvid"}],"issued":{"date-parts":[["2015"]]},"citation-key":"lindh_public_2015"},"label":"page","suppress-author":true}],"schema":"https://github.com/citation-style-language/schema/raw/master/csl-citation.json"} </w:instrText>
        </w:r>
      </w:ins>
      <w:del w:id="191" w:author="Julio César Iturra Sanhueza" w:date="2025-06-13T15:08:00Z" w16du:dateUtc="2025-06-13T13:08:00Z">
        <w:r w:rsidR="00351642" w:rsidRPr="00D84938" w:rsidDel="00733667">
          <w:delInstrText xml:space="preserve"> ADDIN ZOTERO_ITEM CSL_CITATION {"citationID":"EEmLn7eb","properties":{"formattedCitation":"(2015)","plainCitation":"(2015)","noteIndex":0},"citationItems":[{"id":600,"uris":["http://zotero.org/users/5414506/items/5K857S8L"],"itemData":{"id":600,"type":"article-journal","abstract":"This article studies how citizens view the appropriateness of market criteria for allocating services commonly associated with social citizenship rights and welfare state responsibility. The article focuses specifically on a potential role for the market in the provision of social services. The relationship between welfare policy institutions, socio-economic class and attitudes is explored by comparing attitudes across 17 countries of the Organisation for Economic Co-operation and Development, using multilevel modelling and data from the 2009 International Social Survey Programme. Results show that public support for market distribution of services is relatively weak in most countries, a result suggesting that public opinion is unlikely to pose a driving force within ongoing processes of welfare marketization. Still, attitudes are found to vary a lot across countries in tandem with between-country variation in welfare policy design. First, aggregate public support for market distribution of services is stronger in countries with more private spending on services. Second, class differences in attitudes are larger in countries with more extensive state-led delivery of services. Together, these results point to the operation of normative feedback-effects flowing from existing welfare policy arrangements. The theoretical arguments and the empirical results presented in this article suggest that future research exploring the relationship between welfare policy and public opinion from a country-comparative perspective is well advised to place greater focus on the market institutions that, to varying extents in different countries, act as complements to the state in the administration of social welfare.","container-title":"Social Policy &amp; Administration","DOI":"10.1111/spol.12105","ISSN":"1467-9515","issue":"7","language":"en","note":"_eprint: https://onlinelibrary.wiley.com/doi/pdf/10.1111/spol.12105","page":"887-910","source":"Wiley Online Library","title":"Public Opinion against Markets? Attitudes towards Market Distribution of Social Services – A Comparison of 17 Countries","title-short":"Public Opinion against Markets?","volume":"49","author":[{"family":"Lindh","given":"Arvid"}],"issued":{"date-parts":[["2015"]]},"citation-key":"lindh_public_2015"},"label":"page","suppress-author":true}],"schema":"https://github.com/citation-style-language/schema/raw/master/csl-citation.json"} </w:delInstrText>
        </w:r>
      </w:del>
      <w:r w:rsidR="00D860C9" w:rsidRPr="00D84938">
        <w:fldChar w:fldCharType="separate"/>
      </w:r>
      <w:r w:rsidR="00251673" w:rsidRPr="00D84938">
        <w:t>(2015)</w:t>
      </w:r>
      <w:r w:rsidR="00D860C9" w:rsidRPr="00D84938">
        <w:fldChar w:fldCharType="end"/>
      </w:r>
      <w:r w:rsidR="000E363E" w:rsidRPr="00D84938">
        <w:t xml:space="preserve"> and </w:t>
      </w:r>
      <w:proofErr w:type="spellStart"/>
      <w:r w:rsidR="000E363E" w:rsidRPr="00D84938">
        <w:t>Svallfors</w:t>
      </w:r>
      <w:proofErr w:type="spellEnd"/>
      <w:r w:rsidR="000E363E" w:rsidRPr="00D84938">
        <w:t xml:space="preserve"> </w:t>
      </w:r>
      <w:r w:rsidR="00D860C9" w:rsidRPr="00D84938">
        <w:fldChar w:fldCharType="begin"/>
      </w:r>
      <w:ins w:id="192" w:author="Julio César Iturra Sanhueza" w:date="2025-06-13T15:08:00Z" w16du:dateUtc="2025-06-13T13:08:00Z">
        <w:r w:rsidR="00733667">
          <w:instrText xml:space="preserve"> ADDIN ZOTERO_ITEM CSL_CITATION {"citationID":"tcCM5DYs","properties":{"formattedCitation":"(2007)","plainCitation":"(2007)","noteIndex":0},"citationItems":[{"id":16494,"uris":["http://zotero.org/users/5414506/items/4IFFF6WH"],"itemData":{"id":16494,"type":"chapter","container-title":"The Political Sociology of the Welfare State","ISBN":"978-0-8047-5435-4","note":"DOI: 10.11126/stanford/9780804754354.003.0006","page":"189-222","publisher":"Stanford University Press","source":"DOI.org (Crossref)","title":"Class and Attitudes to Market Inequality","URL":"https://academic.oup.com/stanford-scholarship-online/book/16833/chapter/174036021","editor":[{"family":"Svallfors","given":"Stefan"}],"author":[{"family":"Svallfors","given":"Stefan"}],"accessed":{"date-parts":[["2024",10,14]]},"issued":{"date-parts":[["2007",6,13]]},"citation-key":"svallfors_class_2007"},"label":"page","suppress-author":true}],"schema":"https://github.com/citation-style-language/schema/raw/master/csl-citation.json"} </w:instrText>
        </w:r>
      </w:ins>
      <w:del w:id="193" w:author="Julio César Iturra Sanhueza" w:date="2025-06-13T15:08:00Z" w16du:dateUtc="2025-06-13T13:08:00Z">
        <w:r w:rsidR="00351642" w:rsidRPr="00D84938" w:rsidDel="00733667">
          <w:delInstrText xml:space="preserve"> ADDIN ZOTERO_ITEM CSL_CITATION {"citationID":"tcCM5DYs","properties":{"formattedCitation":"(2007)","plainCitation":"(2007)","noteIndex":0},"citationItems":[{"id":13193,"uris":["http://zotero.org/users/5414506/items/4IFFF6WH"],"itemData":{"id":13193,"type":"chapter","container-title":"The Political Sociology of the Welfare State","ISBN":"978-0-8047-5435-4","note":"DOI: 10.11126/stanford/9780804754354.003.0006","page":"189-222","publisher":"Stanford University Press","source":"DOI.org (Crossref)","title":"Class and Attitudes to Market Inequality","URL":"https://academic.oup.com/stanford-scholarship-online/book/16833/chapter/174036021","editor":[{"family":"Svallfors","given":"Stefan"}],"author":[{"family":"Svallfors","given":"Stefan"}],"accessed":{"date-parts":[["2024",10,14]]},"issued":{"date-parts":[["2007",6,13]]},"citation-key":"svallfors_class_2007"},"label":"page","suppress-author":true}],"schema":"https://github.com/citation-style-language/schema/raw/master/csl-citation.json"} </w:delInstrText>
        </w:r>
      </w:del>
      <w:r w:rsidR="00D860C9" w:rsidRPr="00D84938">
        <w:fldChar w:fldCharType="separate"/>
      </w:r>
      <w:r w:rsidR="00251673" w:rsidRPr="00D84938">
        <w:t>(2007)</w:t>
      </w:r>
      <w:r w:rsidR="00D860C9" w:rsidRPr="00D84938">
        <w:fldChar w:fldCharType="end"/>
      </w:r>
      <w:r w:rsidR="000E363E" w:rsidRPr="00D84938">
        <w:t xml:space="preserve"> have combined both indicators as a general </w:t>
      </w:r>
      <w:r w:rsidR="007E2849" w:rsidRPr="00D84938">
        <w:t>indicator</w:t>
      </w:r>
      <w:r w:rsidR="00F23873" w:rsidRPr="00D84938">
        <w:t xml:space="preserve"> for </w:t>
      </w:r>
      <w:r w:rsidR="002C2120" w:rsidRPr="00D84938">
        <w:t xml:space="preserve">the </w:t>
      </w:r>
      <w:r w:rsidR="00F23873" w:rsidRPr="00D84938">
        <w:t>“market-based distribution” of welfare services</w:t>
      </w:r>
      <w:r w:rsidR="000E363E" w:rsidRPr="00D84938">
        <w:t xml:space="preserve">. </w:t>
      </w:r>
      <w:r w:rsidR="00815609" w:rsidRPr="00D84938">
        <w:t xml:space="preserve">Recently, </w:t>
      </w:r>
      <w:r w:rsidR="00FD1E6B" w:rsidRPr="00D84938">
        <w:t xml:space="preserve">a </w:t>
      </w:r>
      <w:r w:rsidR="000E363E" w:rsidRPr="00D84938">
        <w:t xml:space="preserve">study by </w:t>
      </w:r>
      <w:r w:rsidR="00955FCC" w:rsidRPr="00D84938">
        <w:t xml:space="preserve">Castilo et al. </w:t>
      </w:r>
      <w:r w:rsidR="000E363E" w:rsidRPr="00D84938">
        <w:fldChar w:fldCharType="begin"/>
      </w:r>
      <w:ins w:id="194" w:author="Julio César Iturra Sanhueza" w:date="2025-06-13T15:08:00Z" w16du:dateUtc="2025-06-13T13:08:00Z">
        <w:r w:rsidR="00733667">
          <w:instrText xml:space="preserve"> ADDIN ZOTERO_ITEM CSL_CITATION {"citationID":"QUcTuXwz","properties":{"formattedCitation":"(2024)","plainCitation":"(2024)","noteIndex":0},"citationItems":[{"id":16787,"uris":["http://zotero.org/users/5414506/items/ZYS3I7T7"],"itemData":{"id":16787,"type":"article-journal","abstract":"Previous research has shown that schools often justify student performance differences using meritocratic ideals. One potential consequence of such ideals is the legitimization of outcome inequalities across various spheres, including those traditionally associated with equality and redistribution. In this study, we argue that the promotion of meritocratic values during school age can shape students’ beliefs about meritocracy and influence their views on market-based access to health, pensions, and education. Using data from the 2017 National Study of Civic Education in Chile, which includes 5047 eighth-grade students from 231 schools, we estimated a series of multilevel models (lme4 library, R version 4.1.3) to test our hypotheses. Our findings show that a significant proportion of Chilean students agree with market justice principles—more so than adults. Most students endorse meritocratic views, particularly the notion that effort should be rewarded, which strongly correlates with market justice preferences: students who believe in meritocracy are more likely to justify inequalities based on financial capacity. At the school level, market justice preferences are higher in high-status schools but lower in schools with higher academic achievement. Furthermore, the conditional influence of meritocratic beliefs diminishes in schools with higher socioeconomic status and performance levels. These results suggest that the association between meritocratic beliefs and market justice preferences is already established at school age and is shaped by the school environment.","container-title":"Societies","DOI":"10.3390/soc14110214","ISSN":"2075-4698","issue":"11","language":"en","license":"http://creativecommons.org/licenses/by/3.0/","note":"number: 11\npublisher: Multidisciplinary Digital Publishing Institute","page":"214","source":"www.mdpi.com","title":"The Socialization of Meritocracy and Market Justice Preferences at School","volume":"14","author":[{"family":"Castillo","given":"Juan Carlos"},{"family":"Salgado","given":"Mauricio"},{"family":"Carrasco","given":"Kevin"},{"family":"Laffert","given":"Andreas"}],"issued":{"date-parts":[["2024",11]]},"citation-key":"castillo_socialization_2024"},"label":"page","suppress-author":true}],"schema":"https://github.com/citation-style-language/schema/raw/master/csl-citation.json"} </w:instrText>
        </w:r>
      </w:ins>
      <w:del w:id="195" w:author="Julio César Iturra Sanhueza" w:date="2025-06-13T15:08:00Z" w16du:dateUtc="2025-06-13T13:08:00Z">
        <w:r w:rsidR="00351642" w:rsidRPr="00D84938" w:rsidDel="00733667">
          <w:delInstrText xml:space="preserve"> ADDIN ZOTERO_ITEM CSL_CITATION {"citationID":"QUcTuXwz","properties":{"formattedCitation":"(2024)","plainCitation":"(2024)","noteIndex":0},"citationItems":[{"id":13346,"uris":["http://zotero.org/users/5414506/items/ZYS3I7T7"],"itemData":{"id":13346,"type":"article-journal","abstract":"Previous research has shown that schools often justify student performance differences using meritocratic ideals. One potential consequence of such ideals is the legitimization of outcome inequalities across various spheres, including those traditionally associated with equality and redistribution. In this study, we argue that the promotion of meritocratic values during school age can shape students’ beliefs about meritocracy and influence their views on market-based access to health, pensions, and education. Using data from the 2017 National Study of Civic Education in Chile, which includes 5047 eighth-grade students from 231 schools, we estimated a series of multilevel models (lme4 library, R version 4.1.3) to test our hypotheses. Our findings show that a significant proportion of Chilean students agree with market justice principles—more so than adults. Most students endorse meritocratic views, particularly the notion that effort should be rewarded, which strongly correlates with market justice preferences: students who believe in meritocracy are more likely to justify inequalities based on financial capacity. At the school level, market justice preferences are higher in high-status schools but lower in schools with higher academic achievement. Furthermore, the conditional influence of meritocratic beliefs diminishes in schools with higher socioeconomic status and performance levels. These results suggest that the association between meritocratic beliefs and market justice preferences is already established at school age and is shaped by the school environment.","container-title":"Societies","DOI":"10.3390/soc14110214","ISSN":"2075-4698","issue":"11","language":"en","license":"http://creativecommons.org/licenses/by/3.0/","note":"number: 11\npublisher: Multidisciplinary Digital Publishing Institute","page":"214","source":"www.mdpi.com","title":"The Socialization of Meritocracy and Market Justice Preferences at School","volume":"14","author":[{"family":"Castillo","given":"Juan Carlos"},{"family":"Salgado","given":"Mauricio"},{"family":"Carrasco","given":"Kevin"},{"family":"Laffert","given":"Andreas"}],"issued":{"date-parts":[["2024",11]]},"citation-key":"castillo_socialization_2024"},"label":"page","suppress-author":true}],"schema":"https://github.com/citation-style-language/schema/raw/master/csl-citation.json"} </w:delInstrText>
        </w:r>
      </w:del>
      <w:r w:rsidR="000E363E" w:rsidRPr="00D84938">
        <w:fldChar w:fldCharType="separate"/>
      </w:r>
      <w:r w:rsidR="00251673" w:rsidRPr="00D84938">
        <w:t>(2024)</w:t>
      </w:r>
      <w:r w:rsidR="000E363E" w:rsidRPr="00D84938">
        <w:fldChar w:fldCharType="end"/>
      </w:r>
      <w:r w:rsidR="000E363E" w:rsidRPr="00D84938">
        <w:t xml:space="preserve"> scrutinized market justice preferences </w:t>
      </w:r>
      <w:r w:rsidR="001B50C3" w:rsidRPr="00D84938">
        <w:t xml:space="preserve">on </w:t>
      </w:r>
      <w:r w:rsidR="00875E72" w:rsidRPr="00D84938">
        <w:t xml:space="preserve">the </w:t>
      </w:r>
      <w:r w:rsidR="001B50C3" w:rsidRPr="00D84938">
        <w:t xml:space="preserve">student population in Chile </w:t>
      </w:r>
      <w:r w:rsidR="000E363E" w:rsidRPr="00D84938">
        <w:t xml:space="preserve">in the domains of </w:t>
      </w:r>
      <w:r w:rsidR="00875E72" w:rsidRPr="00D84938">
        <w:t>education</w:t>
      </w:r>
      <w:r w:rsidR="000E363E" w:rsidRPr="00D84938">
        <w:t>, healthcare</w:t>
      </w:r>
      <w:r w:rsidR="00875E72" w:rsidRPr="00D84938">
        <w:t>,</w:t>
      </w:r>
      <w:r w:rsidR="000E363E" w:rsidRPr="00D84938">
        <w:t xml:space="preserve"> and pensions, as well </w:t>
      </w:r>
      <w:r w:rsidR="00560E40" w:rsidRPr="00D84938">
        <w:t xml:space="preserve">as </w:t>
      </w:r>
      <w:r w:rsidR="000E363E" w:rsidRPr="00D84938">
        <w:t xml:space="preserve">by employing </w:t>
      </w:r>
      <w:r w:rsidR="00622B0F" w:rsidRPr="00D84938">
        <w:t>a single indicator of</w:t>
      </w:r>
      <w:r w:rsidR="000E363E" w:rsidRPr="00D84938">
        <w:t xml:space="preserve"> market justice. In this </w:t>
      </w:r>
      <w:r w:rsidR="00863E93" w:rsidRPr="00D84938">
        <w:t>paper</w:t>
      </w:r>
      <w:r w:rsidR="000E363E" w:rsidRPr="00D84938">
        <w:t xml:space="preserve">, I </w:t>
      </w:r>
      <w:r w:rsidR="00881E3E" w:rsidRPr="00D84938">
        <w:t>adopt</w:t>
      </w:r>
      <w:r w:rsidR="000E363E" w:rsidRPr="00D84938">
        <w:t xml:space="preserve"> the latter approach to scrutinize market justice preferences.</w:t>
      </w:r>
      <w:r w:rsidR="00461FF3" w:rsidRPr="00D84938">
        <w:t xml:space="preserve"> </w:t>
      </w:r>
      <w:r w:rsidR="000E363E" w:rsidRPr="00D84938">
        <w:t xml:space="preserve"> </w:t>
      </w:r>
    </w:p>
    <w:p w14:paraId="498C9B24" w14:textId="1A4492FE" w:rsidR="009B0B02" w:rsidRPr="009B0B02" w:rsidDel="009B0B02" w:rsidRDefault="009B0B02" w:rsidP="001B50C3">
      <w:pPr>
        <w:rPr>
          <w:del w:id="196" w:author="Julio César Iturra Sanhueza" w:date="2025-06-13T15:06:00Z" w16du:dateUtc="2025-06-13T13:06:00Z"/>
          <w:highlight w:val="yellow"/>
          <w:rPrChange w:id="197" w:author="Julio César Iturra Sanhueza" w:date="2025-06-13T15:06:00Z" w16du:dateUtc="2025-06-13T13:06:00Z">
            <w:rPr>
              <w:del w:id="198" w:author="Julio César Iturra Sanhueza" w:date="2025-06-13T15:06:00Z" w16du:dateUtc="2025-06-13T13:06:00Z"/>
            </w:rPr>
          </w:rPrChange>
        </w:rPr>
      </w:pPr>
      <w:ins w:id="199" w:author="Julio César Iturra Sanhueza" w:date="2025-06-13T15:06:00Z" w16du:dateUtc="2025-06-13T13:06:00Z">
        <w:r w:rsidRPr="009B0B02">
          <w:rPr>
            <w:highlight w:val="yellow"/>
          </w:rPr>
          <w:t>In line with the above</w:t>
        </w:r>
        <w:r w:rsidRPr="009B0B02">
          <w:rPr>
            <w:highlight w:val="yellow"/>
            <w:rPrChange w:id="200" w:author="Julio César Iturra Sanhueza" w:date="2025-06-13T15:06:00Z" w16du:dateUtc="2025-06-13T13:06:00Z">
              <w:rPr/>
            </w:rPrChange>
          </w:rPr>
          <w:t xml:space="preserve">, I expect that network diversity nurtures greater skepticism toward the fairness of market mechanisms (market skepticism hypothesis) in distributing resources, and particularly the legitimacy of market-based distribution of social welfare. Especially regarding individual change, </w:t>
        </w:r>
      </w:ins>
    </w:p>
    <w:p w14:paraId="4F56F5CB" w14:textId="4001A99D" w:rsidR="0070766E" w:rsidRPr="009B0B02" w:rsidRDefault="0070766E" w:rsidP="0070766E">
      <w:pPr>
        <w:rPr>
          <w:highlight w:val="yellow"/>
        </w:rPr>
      </w:pPr>
      <w:del w:id="201" w:author="Julio César Iturra Sanhueza" w:date="2025-06-13T15:06:00Z" w16du:dateUtc="2025-06-13T13:06:00Z">
        <w:r w:rsidRPr="009B0B02" w:rsidDel="009B0B02">
          <w:rPr>
            <w:highlight w:val="yellow"/>
          </w:rPr>
          <w:delText xml:space="preserve">In line with the above, </w:delText>
        </w:r>
      </w:del>
      <w:r w:rsidRPr="009B0B02">
        <w:rPr>
          <w:highlight w:val="yellow"/>
        </w:rPr>
        <w:t xml:space="preserve">I argue that changes in network diversity can nurture changes in political attitudes as they reflect the influence of new social contexts and the information they provide. As individuals encounter different life experiences, they may develop critical views on the fairness of market distributions and market-based access to social welfare. Over time, greater network diversity allows individuals to accumulate a variety of experiences and learn from </w:t>
      </w:r>
      <w:r w:rsidR="00932FC8">
        <w:rPr>
          <w:highlight w:val="yellow"/>
        </w:rPr>
        <w:t>qualitatively new</w:t>
      </w:r>
      <w:r w:rsidRPr="009B0B02">
        <w:rPr>
          <w:highlight w:val="yellow"/>
        </w:rPr>
        <w:t xml:space="preserve"> information. Therefore, the main hypothesis of this study </w:t>
      </w:r>
      <w:del w:id="202" w:author="Julio César Iturra Sanhueza" w:date="2025-06-13T15:06:00Z" w16du:dateUtc="2025-06-13T13:06:00Z">
        <w:r w:rsidRPr="009B0B02" w:rsidDel="00F035E9">
          <w:rPr>
            <w:highlight w:val="yellow"/>
          </w:rPr>
          <w:delText xml:space="preserve">read </w:delText>
        </w:r>
      </w:del>
      <w:ins w:id="203" w:author="Julio César Iturra Sanhueza" w:date="2025-06-13T15:06:00Z" w16du:dateUtc="2025-06-13T13:06:00Z">
        <w:r w:rsidR="00F035E9">
          <w:rPr>
            <w:highlight w:val="yellow"/>
          </w:rPr>
          <w:t>reads</w:t>
        </w:r>
        <w:r w:rsidR="00F035E9" w:rsidRPr="009B0B02">
          <w:rPr>
            <w:highlight w:val="yellow"/>
          </w:rPr>
          <w:t xml:space="preserve"> </w:t>
        </w:r>
      </w:ins>
      <w:r w:rsidRPr="009B0B02">
        <w:rPr>
          <w:highlight w:val="yellow"/>
        </w:rPr>
        <w:t>as follows:</w:t>
      </w:r>
    </w:p>
    <w:p w14:paraId="5C0BD67A" w14:textId="56204DA1" w:rsidR="0070766E" w:rsidRPr="00D84938" w:rsidRDefault="0070766E" w:rsidP="00A56FF2">
      <w:pPr>
        <w:ind w:firstLine="720"/>
      </w:pPr>
      <w:r w:rsidRPr="009B0B02">
        <w:rPr>
          <w:highlight w:val="yellow"/>
        </w:rPr>
        <w:t>H</w:t>
      </w:r>
      <w:r w:rsidRPr="00A56FF2">
        <w:rPr>
          <w:highlight w:val="yellow"/>
          <w:vertAlign w:val="subscript"/>
        </w:rPr>
        <w:t>1</w:t>
      </w:r>
      <w:r w:rsidRPr="009B0B02">
        <w:rPr>
          <w:highlight w:val="yellow"/>
        </w:rPr>
        <w:t>: the greater the changes in network diversity, the less support market justice.</w:t>
      </w:r>
    </w:p>
    <w:p w14:paraId="372A15E3" w14:textId="2E20D2F1" w:rsidR="00C5370B" w:rsidRPr="00D84938" w:rsidRDefault="00606669" w:rsidP="00C5370B">
      <w:pPr>
        <w:pStyle w:val="Heading1"/>
      </w:pPr>
      <w:r>
        <w:t>Case of Chile</w:t>
      </w:r>
    </w:p>
    <w:p w14:paraId="5B77097C" w14:textId="77256D18" w:rsidR="00A81A19" w:rsidRPr="00816583" w:rsidRDefault="005072C8" w:rsidP="00A81A19">
      <w:pPr>
        <w:spacing w:before="240" w:after="240"/>
      </w:pPr>
      <w:r w:rsidRPr="00D84938">
        <w:t xml:space="preserve">Chile provides a valuable case study </w:t>
      </w:r>
      <w:r w:rsidR="0076192F">
        <w:t xml:space="preserve">to shed light </w:t>
      </w:r>
      <w:r w:rsidR="00B0123E">
        <w:t>on</w:t>
      </w:r>
      <w:r w:rsidR="0076192F">
        <w:t xml:space="preserve"> how public views regarding the market distribution of social services develop in conditions of </w:t>
      </w:r>
      <w:r w:rsidR="00080C46">
        <w:t>decreasing poverty</w:t>
      </w:r>
      <w:r w:rsidR="00101132">
        <w:t xml:space="preserve"> and</w:t>
      </w:r>
      <w:r w:rsidR="00080C46">
        <w:t xml:space="preserve"> </w:t>
      </w:r>
      <w:r w:rsidR="00080C46">
        <w:lastRenderedPageBreak/>
        <w:t xml:space="preserve">relatively high income inequality </w:t>
      </w:r>
      <w:r w:rsidR="00101132">
        <w:t xml:space="preserve">in the context of a residual social policy regime </w:t>
      </w:r>
      <w:r w:rsidR="006E72B8" w:rsidRPr="00D84938">
        <w:t xml:space="preserve"> </w:t>
      </w:r>
      <w:r w:rsidR="006E72B8" w:rsidRPr="00D84938">
        <w:fldChar w:fldCharType="begin"/>
      </w:r>
      <w:ins w:id="204" w:author="Julio César Iturra Sanhueza" w:date="2025-06-13T15:08:00Z" w16du:dateUtc="2025-06-13T13:08:00Z">
        <w:r w:rsidR="00733667">
          <w:instrText xml:space="preserve"> ADDIN ZOTERO_ITEM CSL_CITATION {"citationID":"Rxe7MkyC","properties":{"formattedCitation":"(Ferre, 2023)","plainCitation":"(Ferre, 2023)","noteIndex":0},"citationItems":[{"id":16199,"uris":["http://zotero.org/users/5414506/items/HDTQAU9B"],"itemData":{"id":16199,"type":"article-journal","abstract":"A growing scholarship has documented changes in welfare policy in twenty-first-century Latin America, but no study yet has offered a systematic assessment, using a welfare regime approach, that captures the main trends across countries and over time. For a sample of 17 countries, this study offers a comprehensive tool to measure shifts in social policy regimes, highlighting three dimensions of welfare – inclusion, generosity, and equity – across four policy areas: transfers, health care, education, and family policies. Countries made significant progress in generosity and inclusion, but none improved equity. A cluster analysis based on the three dimensions of welfare offers a new, more precise classification of Latin American countries in welfare regimes in 2002 and 2017. Although the analysis shows minor shifts in country groupings, an increasing reliance on social assistance policies, particularly among the most advanced countries, marks a shift towards what I call compensatory regimes.","container-title":"Journal of International and Comparative Social Policy","DOI":"10.1017/ics.2023.16","ISSN":"2169-9763, 2169-978X","issue":"2","language":"en","page":"101-127","source":"Cambridge University Press","title":"Welfare regimes in twenty-first-century Latin America","volume":"39","author":[{"family":"Ferre","given":"Juan Cruz"}],"issued":{"date-parts":[["2023",7]]},"citation-key":"ferre_welfare_2023"}}],"schema":"https://github.com/citation-style-language/schema/raw/master/csl-citation.json"} </w:instrText>
        </w:r>
      </w:ins>
      <w:del w:id="205" w:author="Julio César Iturra Sanhueza" w:date="2025-06-13T15:08:00Z" w16du:dateUtc="2025-06-13T13:08:00Z">
        <w:r w:rsidR="00351642" w:rsidRPr="00D84938" w:rsidDel="00733667">
          <w:delInstrText xml:space="preserve"> ADDIN ZOTERO_ITEM CSL_CITATION {"citationID":"Rxe7MkyC","properties":{"formattedCitation":"(Ferre, 2023)","plainCitation":"(Ferre, 2023)","noteIndex":0},"citationItems":[{"id":12775,"uris":["http://zotero.org/users/5414506/items/HDTQAU9B"],"itemData":{"id":12775,"type":"article-journal","abstract":"A growing scholarship has documented changes in welfare policy in twenty-first-century Latin America, but no study yet has offered a systematic assessment, using a welfare regime approach, that captures the main trends across countries and over time. For a sample of 17 countries, this study offers a comprehensive tool to measure shifts in social policy regimes, highlighting three dimensions of welfare – inclusion, generosity, and equity – across four policy areas: transfers, health care, education, and family policies. Countries made significant progress in generosity and inclusion, but none improved equity. A cluster analysis based on the three dimensions of welfare offers a new, more precise classification of Latin American countries in welfare regimes in 2002 and 2017. Although the analysis shows minor shifts in country groupings, an increasing reliance on social assistance policies, particularly among the most advanced countries, marks a shift towards what I call compensatory regimes.","container-title":"Journal of International and Comparative Social Policy","DOI":"10.1017/ics.2023.16","ISSN":"2169-9763, 2169-978X","issue":"2","language":"en","page":"101-127","source":"Cambridge University Press","title":"Welfare regimes in twenty-first-century Latin America","volume":"39","author":[{"family":"Ferre","given":"Juan Cruz"}],"issued":{"date-parts":[["2023",7]]},"citation-key":"ferre_welfare_2023"}}],"schema":"https://github.com/citation-style-language/schema/raw/master/csl-citation.json"} </w:delInstrText>
        </w:r>
      </w:del>
      <w:r w:rsidR="006E72B8" w:rsidRPr="00D84938">
        <w:fldChar w:fldCharType="separate"/>
      </w:r>
      <w:r w:rsidR="00251673" w:rsidRPr="00D84938">
        <w:t>(Ferre, 2023)</w:t>
      </w:r>
      <w:r w:rsidR="006E72B8" w:rsidRPr="00D84938">
        <w:fldChar w:fldCharType="end"/>
      </w:r>
      <w:r w:rsidRPr="00D84938">
        <w:t xml:space="preserve">. </w:t>
      </w:r>
      <w:r w:rsidR="00C842B1" w:rsidRPr="00D84938">
        <w:t xml:space="preserve">Since the neoliberal reforms of the 1980s, Chile’s welfare system has leaned heavily on private provision, where services are often privatized and only accessible to those who can afford them </w:t>
      </w:r>
      <w:r w:rsidR="00C842B1" w:rsidRPr="00D84938">
        <w:fldChar w:fldCharType="begin"/>
      </w:r>
      <w:ins w:id="206" w:author="Julio César Iturra Sanhueza" w:date="2025-06-13T15:08:00Z" w16du:dateUtc="2025-06-13T13:08:00Z">
        <w:r w:rsidR="00733667">
          <w:instrText xml:space="preserve"> ADDIN ZOTERO_ITEM CSL_CITATION {"citationID":"E91LBw4G","properties":{"formattedCitation":"(Arrizabalo, 1995)","plainCitation":"(Arrizabalo, 1995)","noteIndex":0},"citationItems":[{"id":83,"uris":["http://zotero.org/users/5414506/items/2NVZKC5A"],"itemData":{"id":83,"type":"book","event-place":"Madrid","ISBN":"84-8198-067-6","publisher":"Los libros de la catarata","publisher-place":"Madrid","title":"Milagro o Quimera. La Economía Chilena Durante La Dictadura","author":[{"family":"Arrizabalo","given":"Xabier"}],"issued":{"date-parts":[["1995"]]},"citation-key":"arrizabalo_milagro_1995"}}],"schema":"https://github.com/citation-style-language/schema/raw/master/csl-citation.json"} </w:instrText>
        </w:r>
      </w:ins>
      <w:del w:id="207" w:author="Julio César Iturra Sanhueza" w:date="2025-06-13T15:08:00Z" w16du:dateUtc="2025-06-13T13:08:00Z">
        <w:r w:rsidR="00C842B1" w:rsidDel="00733667">
          <w:delInstrText xml:space="preserve"> ADDIN ZOTERO_ITEM CSL_CITATION {"citationID":"E91LBw4G","properties":{"formattedCitation":"(Arrizabalo, 1995)","plainCitation":"(Arrizabalo, 1995)","noteIndex":0},"citationItems":[{"id":549,"uris":["http://zotero.org/users/5414506/items/2NVZKC5A"],"itemData":{"id":549,"type":"book","event-place":"Madrid","ISBN":"84-8198-067-6","publisher":"Los libros de la catarata","publisher-place":"Madrid","title":"Milagro o Quimera. La Economía Chilena Durante La Dictadura","author":[{"family":"Arrizabalo","given":"Xabier"}],"issued":{"date-parts":[["1995"]]},"citation-key":"arrizabalo_milagro_1995"}}],"schema":"https://github.com/citation-style-language/schema/raw/master/csl-citation.json"} </w:delInstrText>
        </w:r>
      </w:del>
      <w:r w:rsidR="00C842B1" w:rsidRPr="00D84938">
        <w:fldChar w:fldCharType="separate"/>
      </w:r>
      <w:r w:rsidR="00C842B1" w:rsidRPr="00D84938">
        <w:t>(Arrizabalo, 1995)</w:t>
      </w:r>
      <w:r w:rsidR="00C842B1" w:rsidRPr="00D84938">
        <w:fldChar w:fldCharType="end"/>
      </w:r>
      <w:r w:rsidR="00C842B1" w:rsidRPr="00D84938">
        <w:t xml:space="preserve">. This "crowded-out" welfare model benefits higher-income groups, leaving lower-income individuals to rely on limited public options. </w:t>
      </w:r>
      <w:r w:rsidRPr="00D84938">
        <w:t xml:space="preserve">Despite economic growth, it remains one of the most unequal countries in the OECD, with a high Gini index and concentrated wealth among the top </w:t>
      </w:r>
      <w:r w:rsidR="00BC5A74" w:rsidRPr="00D84938">
        <w:t>deciles</w:t>
      </w:r>
      <w:r w:rsidR="00D70BF3" w:rsidRPr="00D84938">
        <w:t xml:space="preserve"> </w:t>
      </w:r>
      <w:r w:rsidR="005E1716" w:rsidRPr="00D84938">
        <w:fldChar w:fldCharType="begin"/>
      </w:r>
      <w:ins w:id="208" w:author="Julio César Iturra Sanhueza" w:date="2025-06-13T15:08:00Z" w16du:dateUtc="2025-06-13T13:08:00Z">
        <w:r w:rsidR="00733667">
          <w:instrText xml:space="preserve"> ADDIN ZOTERO_ITEM CSL_CITATION {"citationID":"X0hwFt1c","properties":{"formattedCitation":"(Rodr\\uc0\\u237{}guez Weber, 2017)","plainCitation":"(Rodríguez Weber, 2017)","noteIndex":0},"citationItems":[{"id":1834,"uris":["http://zotero.org/users/5414506/items/3924AJC7"],"itemData":{"id":1834,"type":"book","ISBN":"978-956-244-384-5","language":"Spanish","note":"OCLC: 994058768\nCitation Key: Rodriguez2018","source":"Open WorldCat","title":"Desarrollo y desigualdad en Chile (1850-2009): historia de su economía política","title-short":"Desarrollo y desigualdad en Chile (1850-2009)","author":[{"family":"Rodríguez Weber","given":"Javier E"}],"issued":{"date-parts":[["2017"]]},"citation-key":"Rodriguez2018"}}],"schema":"https://github.com/citation-style-language/schema/raw/master/csl-citation.json"} </w:instrText>
        </w:r>
      </w:ins>
      <w:del w:id="209" w:author="Julio César Iturra Sanhueza" w:date="2025-06-13T15:08:00Z" w16du:dateUtc="2025-06-13T13:08:00Z">
        <w:r w:rsidR="00351642" w:rsidRPr="00D84938" w:rsidDel="00733667">
          <w:delInstrText xml:space="preserve"> ADDIN ZOTERO_ITEM CSL_CITATION {"citationID":"X0hwFt1c","properties":{"formattedCitation":"(Rodr\\uc0\\u237{}guez Weber, 2017)","plainCitation":"(Rodríguez Weber, 2017)","noteIndex":0},"citationItems":[{"id":826,"uris":["http://zotero.org/users/5414506/items/3924AJC7"],"itemData":{"id":826,"type":"book","ISBN":"978-956-244-384-5","language":"Spanish","note":"OCLC: 994058768\nCitation Key: Rodriguez2018","source":"Open WorldCat","title":"Desarrollo y desigualdad en Chile (1850-2009): historia de su economía política","title-short":"Desarrollo y desigualdad en Chile (1850-2009)","author":[{"family":"Rodríguez Weber","given":"Javier E"}],"issued":{"date-parts":[["2017"]]},"citation-key":"Rodriguez2018"}}],"schema":"https://github.com/citation-style-language/schema/raw/master/csl-citation.json"} </w:delInstrText>
        </w:r>
      </w:del>
      <w:r w:rsidR="005E1716" w:rsidRPr="00D84938">
        <w:fldChar w:fldCharType="separate"/>
      </w:r>
      <w:r w:rsidR="00251673" w:rsidRPr="00D84938">
        <w:t>(Rodríguez Weber, 2017)</w:t>
      </w:r>
      <w:r w:rsidR="005E1716" w:rsidRPr="00D84938">
        <w:fldChar w:fldCharType="end"/>
      </w:r>
      <w:r w:rsidRPr="00D84938">
        <w:t xml:space="preserve">. </w:t>
      </w:r>
      <w:r w:rsidR="00816583">
        <w:t xml:space="preserve">Scholars studying social stratification have suggested that Chile exemplifies a society with upward mobility from lower classes to intermediate sectors, yet with limited access to the upper classes </w:t>
      </w:r>
      <w:r w:rsidR="00C5282D">
        <w:fldChar w:fldCharType="begin"/>
      </w:r>
      <w:ins w:id="210" w:author="Julio César Iturra Sanhueza" w:date="2025-06-13T15:08:00Z" w16du:dateUtc="2025-06-13T13:08:00Z">
        <w:r w:rsidR="00733667">
          <w:instrText xml:space="preserve"> ADDIN ZOTERO_ITEM CSL_CITATION {"citationID":"sY9wkE8k","properties":{"formattedCitation":"(Torche, 2005)","plainCitation":"(Torche, 2005)","noteIndex":0},"citationItems":[{"id":510,"uris":["http://zotero.org/users/5414506/items/EUJ2VDDC"],"itemData":{"id":510,"type":"article-journal","abstract":"A major finding in comparative mobility research is the high similarity across countries and the lack of association between mobility and other national attributes, with one exception: higher inequality seems to be associated with lower mobility. Evidence for the mobility–inequality link is, however, inconclusive, largely because most mobility studies have been conducted in advanced countries with relatively similar levels of inequality.This article introduces Chile to the comparative project. As the 10th most unequal country in the world, Chile is an adjudicative case. If high inequality results in lower mobility, Chile should be significantly more rigid than its industrialized peers. This hypothesis is disproved by the analysis. Despite vast economic inequality, Chile is as fluid, if not more so, than the much more equal industrialized nations. Furthermore, there is no evidence of a decline in mobility as the result of the increase in inequality during the market-oriented transformation of the country in the 1970s and 1980s. Study of the specific mobility flows in Chile indicates a significant barrier to long-range downward mobility from the elite (signaling high “elite closure”), but very low barriers across nonelite classes. This particular mobility regime is explained by the pattern, not the level, of Chilean inequality—high concentration in the top income decile, but significantly less inequality across the rest of the class structure. The high Chilean mobility is, however, largely inconsequential, because it takes place among classes that share similar positions in the social hierarchy of resources and rewards. The article concludes by redefining the link between inequality and mobility.","container-title":"American Sociological Review","DOI":"10.1177/000312240507000304","ISSN":"0003-1224","issue":"June","page":"422-450","title":"Unequal But Fluid: Social Mobility in Chile in Comparative Perspective","volume":"70","author":[{"family":"Torche","given":"Florencia"}],"issued":{"date-parts":[["2005"]]},"citation-key":"torche_unequal_2005"}}],"schema":"https://github.com/citation-style-language/schema/raw/master/csl-citation.json"} </w:instrText>
        </w:r>
      </w:ins>
      <w:del w:id="211" w:author="Julio César Iturra Sanhueza" w:date="2025-06-13T15:08:00Z" w16du:dateUtc="2025-06-13T13:08:00Z">
        <w:r w:rsidR="00C5282D" w:rsidDel="00733667">
          <w:delInstrText xml:space="preserve"> ADDIN ZOTERO_ITEM CSL_CITATION {"citationID":"sY9wkE8k","properties":{"formattedCitation":"(Torche, 2005)","plainCitation":"(Torche, 2005)","noteIndex":0},"citationItems":[{"id":647,"uris":["http://zotero.org/users/5414506/items/EUJ2VDDC"],"itemData":{"id":647,"type":"article-journal","abstract":"A major finding in comparative mobility research is the high similarity across countries and the lack of association between mobility and other national attributes, with one exception: higher inequality seems to be associated with lower mobility. Evidence for the mobility–inequality link is, however, inconclusive, largely because most mobility studies have been conducted in advanced countries with relatively similar levels of inequality.This article introduces Chile to the comparative project. As the 10th most unequal country in the world, Chile is an adjudicative case. If high inequality results in lower mobility, Chile should be significantly more rigid than its industrialized peers. This hypothesis is disproved by the analysis. Despite vast economic inequality, Chile is as fluid, if not more so, than the much more equal industrialized nations. Furthermore, there is no evidence of a decline in mobility as the result of the increase in inequality during the market-oriented transformation of the country in the 1970s and 1980s. Study of the specific mobility flows in Chile indicates a significant barrier to long-range downward mobility from the elite (signaling high “elite closure”), but very low barriers across nonelite classes. This particular mobility regime is explained by the pattern, not the level, of Chilean inequality—high concentration in the top income decile, but significantly less inequality across the rest of the class structure. The high Chilean mobility is, however, largely inconsequential, because it takes place among classes that share similar positions in the social hierarchy of resources and rewards. The article concludes by redefining the link between inequality and mobility.","container-title":"American Sociological Review","DOI":"10.1177/000312240507000304","ISSN":"0003-1224","issue":"June","page":"422-450","title":"Unequal But Fluid: Social Mobility in Chile in Comparative Perspective","volume":"70","author":[{"family":"Torche","given":"Florencia"}],"issued":{"date-parts":[["2005"]]},"citation-key":"torche_unequal_2005"}}],"schema":"https://github.com/citation-style-language/schema/raw/master/csl-citation.json"} </w:delInstrText>
        </w:r>
      </w:del>
      <w:r w:rsidR="00C5282D">
        <w:fldChar w:fldCharType="separate"/>
      </w:r>
      <w:r w:rsidR="00C5282D" w:rsidRPr="00C5282D">
        <w:rPr>
          <w:rFonts w:cs="Times New Roman"/>
        </w:rPr>
        <w:t>(Torche, 2005)</w:t>
      </w:r>
      <w:r w:rsidR="00C5282D">
        <w:fldChar w:fldCharType="end"/>
      </w:r>
      <w:r w:rsidR="00816583">
        <w:t xml:space="preserve">. Although research indicates that while the class structure in Chile shows greater fluidity regarding occupational class and educational attainment, </w:t>
      </w:r>
      <w:r w:rsidR="00C51114">
        <w:t xml:space="preserve">it does not reflect the same pattern when it comes to </w:t>
      </w:r>
      <w:r w:rsidR="00816583">
        <w:t xml:space="preserve">income mobility </w:t>
      </w:r>
      <w:r w:rsidR="00C5282D">
        <w:fldChar w:fldCharType="begin"/>
      </w:r>
      <w:ins w:id="212" w:author="Julio César Iturra Sanhueza" w:date="2025-06-13T15:08:00Z" w16du:dateUtc="2025-06-13T13:08:00Z">
        <w:r w:rsidR="00733667">
          <w:instrText xml:space="preserve"> ADDIN ZOTERO_ITEM CSL_CITATION {"citationID":"Y97jWmvY","properties":{"formattedCitation":"(Espinoza &amp; N\\uc0\\u250{}\\uc0\\u241{}ez, 2014)","plainCitation":"(Espinoza &amp; Núñez, 2014)","noteIndex":0},"citationItems":[{"id":302,"uris":["http://zotero.org/users/5414506/items/APYAN2QH"],"itemData":{"id":302,"type":"article-journal","container-title":"Revista Internacional de Sociología","DOI":"10.3989/ris.2011.11.08","ISSN":"1988-429X, 0034-9712","issue":"1","journalAbbreviation":"Rev. int. sociol.","note":"Citation Key: EspinozaNunez2014","page":"57-82","source":"DOI.org (Crossref)","title":"Movilidad ocupacional en Chile 2001-2009. ¿Desigualdad de ingresos con igualdad de oportunidades?","volume":"72","author":[{"family":"Espinoza","given":"Vicente"},{"family":"Núñez","given":"Javier"}],"issued":{"date-parts":[["2014",4,30]]},"citation-key":"EspinozaNunez2014"}}],"schema":"https://github.com/citation-style-language/schema/raw/master/csl-citation.json"} </w:instrText>
        </w:r>
      </w:ins>
      <w:del w:id="213" w:author="Julio César Iturra Sanhueza" w:date="2025-06-13T15:08:00Z" w16du:dateUtc="2025-06-13T13:08:00Z">
        <w:r w:rsidR="00C5282D" w:rsidDel="00733667">
          <w:delInstrText xml:space="preserve"> ADDIN ZOTERO_ITEM CSL_CITATION {"citationID":"Y97jWmvY","properties":{"formattedCitation":"(Espinoza &amp; N\\uc0\\u250{}\\uc0\\u241{}ez, 2014)","plainCitation":"(Espinoza &amp; Núñez, 2014)","noteIndex":0},"citationItems":[{"id":103,"uris":["http://zotero.org/users/5414506/items/APYAN2QH"],"itemData":{"id":103,"type":"article-journal","container-title":"Revista Internacional de Sociología","DOI":"10.3989/ris.2011.11.08","ISSN":"1988-429X, 0034-9712","issue":"1","journalAbbreviation":"Rev. int. sociol.","note":"Citation Key: EspinozaNunez2014","page":"57-82","source":"DOI.org (Crossref)","title":"Movilidad ocupacional en Chile 2001-2009. ¿Desigualdad de ingresos con igualdad de oportunidades?","volume":"72","author":[{"family":"Espinoza","given":"Vicente"},{"family":"Núñez","given":"Javier"}],"issued":{"date-parts":[["2014",4,30]]},"citation-key":"EspinozaNunez2014"}}],"schema":"https://github.com/citation-style-language/schema/raw/master/csl-citation.json"} </w:delInstrText>
        </w:r>
      </w:del>
      <w:r w:rsidR="00C5282D">
        <w:fldChar w:fldCharType="separate"/>
      </w:r>
      <w:r w:rsidR="00C5282D" w:rsidRPr="00C5282D">
        <w:rPr>
          <w:rFonts w:cs="Times New Roman"/>
        </w:rPr>
        <w:t>(Espinoza &amp; Núñez, 2014)</w:t>
      </w:r>
      <w:r w:rsidR="00C5282D">
        <w:fldChar w:fldCharType="end"/>
      </w:r>
      <w:r w:rsidR="00816583">
        <w:t xml:space="preserve">. These inequalities are evident in the high levels of residential segregation found in large urban centers </w:t>
      </w:r>
      <w:r w:rsidR="00C5282D">
        <w:fldChar w:fldCharType="begin"/>
      </w:r>
      <w:ins w:id="214" w:author="Julio César Iturra Sanhueza" w:date="2025-06-13T15:08:00Z" w16du:dateUtc="2025-06-13T13:08:00Z">
        <w:r w:rsidR="00733667">
          <w:instrText xml:space="preserve"> ADDIN ZOTERO_ITEM CSL_CITATION {"citationID":"OzuMv0BL","properties":{"formattedCitation":"(Garreton, Basauri, &amp; Valenzuela, 2020)","plainCitation":"(Garreton, Basauri, &amp; Valenzuela, 2020)","noteIndex":0},"citationItems":[{"id":15916,"uris":["http://zotero.org/users/5414506/items/MI4H3KHJ"],"itemData":{"id":15916,"type":"article-journal","abstract":"Urban segregation is a widespread phenomenon with profound social implications, and one that presents difficult measurement challenges. Segregation indexes may be affected by scale or zoning biases of the modifiable areal unit problem (MAUP). In this article, we develop a methodology that relies on spatial clustering algorithms to simultaneously cope with both kinds of MAUP biases, and we test it with complete census data for most Chilean cities. We find a robust correlation between segregation and city size, contesting previous claims about the spuriousness of this relationship. We also show that socioeconomic polarization is a widespread phenomenon in Chile and that it is not just a problem of disadvantaged groups’ concentration. Based on these results, we suggest that area-based desegregation policies should be generally reinforced, and complemented in big Chilean cities with housing-mix policies. We argue that using spatially unbiased segregation indexes could improve comparative urban studies.","container-title":"Environment and Urbanization","DOI":"10.1177/0956247820918983","ISSN":"0956-2478","issue":"2","language":"en","note":"publisher: SAGE Publications Ltd","page":"569-588","source":"SAGE Journals","title":"Exploring the correlation between city size and residential segregation: comparing Chilean cities with spatially unbiased indexes","title-short":"Exploring the correlation between city size and residential segregation","volume":"32","author":[{"family":"Garreton","given":"Matias"},{"family":"Basauri","given":"Agustin"},{"family":"Valenzuela","given":"Luis"}],"issued":{"date-parts":[["2020",10,1]]},"citation-key":"garreton_exploring_2020"}}],"schema":"https://github.com/citation-style-language/schema/raw/master/csl-citation.json"} </w:instrText>
        </w:r>
      </w:ins>
      <w:del w:id="215" w:author="Julio César Iturra Sanhueza" w:date="2025-06-13T15:08:00Z" w16du:dateUtc="2025-06-13T13:08:00Z">
        <w:r w:rsidR="00C5282D" w:rsidDel="00733667">
          <w:delInstrText xml:space="preserve"> ADDIN ZOTERO_ITEM CSL_CITATION {"citationID":"OzuMv0BL","properties":{"formattedCitation":"(Garreton, Basauri, &amp; Valenzuela, 2020)","plainCitation":"(Garreton, Basauri, &amp; Valenzuela, 2020)","noteIndex":0},"citationItems":[{"id":12579,"uris":["http://zotero.org/users/5414506/items/MI4H3KHJ"],"itemData":{"id":12579,"type":"article-journal","abstract":"Urban segregation is a widespread phenomenon with profound social implications, and one that presents difficult measurement challenges. Segregation indexes may be affected by scale or zoning biases of the modifiable areal unit problem (MAUP). In this article, we develop a methodology that relies on spatial clustering algorithms to simultaneously cope with both kinds of MAUP biases, and we test it with complete census data for most Chilean cities. We find a robust correlation between segregation and city size, contesting previous claims about the spuriousness of this relationship. We also show that socioeconomic polarization is a widespread phenomenon in Chile and that it is not just a problem of disadvantaged groups’ concentration. Based on these results, we suggest that area-based desegregation policies should be generally reinforced, and complemented in big Chilean cities with housing-mix policies. We argue that using spatially unbiased segregation indexes could improve comparative urban studies.","container-title":"Environment and Urbanization","DOI":"10.1177/0956247820918983","ISSN":"0956-2478","issue":"2","language":"en","note":"publisher: SAGE Publications Ltd","page":"569-588","source":"SAGE Journals","title":"Exploring the correlation between city size and residential segregation: comparing Chilean cities with spatially unbiased indexes","title-short":"Exploring the correlation between city size and residential segregation","volume":"32","author":[{"family":"Garreton","given":"Matias"},{"family":"Basauri","given":"Agustin"},{"family":"Valenzuela","given":"Luis"}],"issued":{"date-parts":[["2020",10,1]]},"citation-key":"garreton_exploring_2020"}}],"schema":"https://github.com/citation-style-language/schema/raw/master/csl-citation.json"} </w:delInstrText>
        </w:r>
      </w:del>
      <w:r w:rsidR="00C5282D">
        <w:fldChar w:fldCharType="separate"/>
      </w:r>
      <w:r w:rsidR="00C5282D" w:rsidRPr="00C5282D">
        <w:rPr>
          <w:rFonts w:cs="Times New Roman"/>
        </w:rPr>
        <w:t>(Garreton, Basauri, &amp; Valenzuela, 2020)</w:t>
      </w:r>
      <w:r w:rsidR="00C5282D">
        <w:fldChar w:fldCharType="end"/>
      </w:r>
      <w:r w:rsidR="00816583">
        <w:t xml:space="preserve">, which have also influenced individuals' interpersonal networks </w:t>
      </w:r>
      <w:r w:rsidR="00C5282D">
        <w:fldChar w:fldCharType="begin"/>
      </w:r>
      <w:ins w:id="216" w:author="Julio César Iturra Sanhueza" w:date="2025-06-13T15:08:00Z" w16du:dateUtc="2025-06-13T13:08:00Z">
        <w:r w:rsidR="00733667">
          <w:instrText xml:space="preserve"> ADDIN ZOTERO_ITEM CSL_CITATION {"citationID":"IS66BwK2","properties":{"formattedCitation":"(Otero, V\\uc0\\u246{}lker, &amp; R\\uc0\\u246{}zer, 2022)","plainCitation":"(Otero, Völker, &amp; Rözer, 2022)","noteIndex":0},"citationItems":[{"id":14465,"uris":["http://zotero.org/users/5414506/items/8HT9X9BP"],"itemData":{"id":14465,"type":"article-journal","abstract":"In this study, we examine whether the spatial structure produces differences in access to social capital and the status homogeneity of networks in Santiago, the capital of Chile—a highly segregated city. We hypothesize that residents of different areas, especially those living in spatial contexts of poverty and wealth, differ considerably in terms of the social resources to which they have access. We combine survey data with georeferenced data from 700 residents in 181 census tracts. The spatial structure is measured as a combination of spatial conditions, such as land values, density, and urban violence. Our results show that the spatial structure determines network resources, even after considering social class. Specifically, living in privileged areas is associated with highly resourceful networks, whereas living in marginalized areas goes together with network poverty and low-status contacts. Taken together, our results suggest that spatial segregation reinforces differential social resources among classes.","container-title":"Urban Geography","DOI":"10.1080/02723638.2021.1950982","ISSN":"0272-3638","issue":"10","note":"publisher: Routledge\n_eprint: https://doi.org/10.1080/02723638.2021.1950982","page":"1638-1661","source":"Taylor and Francis+NEJM","title":"Space and social capital: social contacts in a segregated city","title-short":"Space and social capital","volume":"43","author":[{"family":"Otero","given":"Gabriel"},{"family":"Völker","given":"Beate"},{"family":"Rözer","given":"Jesper"}],"issued":{"date-parts":[["2022",11,26]]},"citation-key":"otero_space_2022"}}],"schema":"https://github.com/citation-style-language/schema/raw/master/csl-citation.json"} </w:instrText>
        </w:r>
      </w:ins>
      <w:del w:id="217" w:author="Julio César Iturra Sanhueza" w:date="2025-06-13T15:08:00Z" w16du:dateUtc="2025-06-13T13:08:00Z">
        <w:r w:rsidR="00C5282D" w:rsidDel="00733667">
          <w:delInstrText xml:space="preserve"> ADDIN ZOTERO_ITEM CSL_CITATION {"citationID":"IS66BwK2","properties":{"formattedCitation":"(Otero, V\\uc0\\u246{}lker, &amp; R\\uc0\\u246{}zer, 2022)","plainCitation":"(Otero, Völker, &amp; Rözer, 2022)","noteIndex":0},"citationItems":[{"id":631,"uris":["http://zotero.org/users/5414506/items/8HT9X9BP"],"itemData":{"id":631,"type":"article-journal","abstract":"In this study, we examine whether the spatial structure produces differences in access to social capital and the status homogeneity of networks in Santiago, the capital of Chile—a highly segregated city. We hypothesize that residents of different areas, especially those living in spatial contexts of poverty and wealth, differ considerably in terms of the social resources to which they have access. We combine survey data with georeferenced data from 700 residents in 181 census tracts. The spatial structure is measured as a combination of spatial conditions, such as land values, density, and urban violence. Our results show that the spatial structure determines network resources, even after considering social class. Specifically, living in privileged areas is associated with highly resourceful networks, whereas living in marginalized areas goes together with network poverty and low-status contacts. Taken together, our results suggest that spatial segregation reinforces differential social resources among classes.","container-title":"Urban Geography","DOI":"10.1080/02723638.2021.1950982","ISSN":"0272-3638","issue":"10","note":"publisher: Routledge\n_eprint: https://doi.org/10.1080/02723638.2021.1950982","page":"1638-1661","source":"Taylor and Francis+NEJM","title":"Space and social capital: social contacts in a segregated city","title-short":"Space and social capital","volume":"43","author":[{"family":"Otero","given":"Gabriel"},{"family":"Völker","given":"Beate"},{"family":"Rözer","given":"Jesper"}],"issued":{"date-parts":[["2022",11,26]]},"citation-key":"otero_space_2022"}}],"schema":"https://github.com/citation-style-language/schema/raw/master/csl-citation.json"} </w:delInstrText>
        </w:r>
      </w:del>
      <w:r w:rsidR="00C5282D">
        <w:fldChar w:fldCharType="separate"/>
      </w:r>
      <w:r w:rsidR="00C5282D" w:rsidRPr="00C5282D">
        <w:rPr>
          <w:rFonts w:cs="Times New Roman"/>
        </w:rPr>
        <w:t>(Otero, Völker, &amp; Rözer, 2022)</w:t>
      </w:r>
      <w:r w:rsidR="00C5282D">
        <w:fldChar w:fldCharType="end"/>
      </w:r>
      <w:r w:rsidR="00816583">
        <w:t xml:space="preserve">. Specifically, it has been noted that the upper classes in Chile can be described as "open but segregated," as they display high levels of segregation while still </w:t>
      </w:r>
      <w:r w:rsidR="001C1A95">
        <w:t xml:space="preserve">able </w:t>
      </w:r>
      <w:r w:rsidR="00816583">
        <w:t xml:space="preserve">to connect with a diverse range of social classes within their networks </w:t>
      </w:r>
      <w:r w:rsidR="00C5282D">
        <w:fldChar w:fldCharType="begin"/>
      </w:r>
      <w:ins w:id="218" w:author="Julio César Iturra Sanhueza" w:date="2025-06-13T15:08:00Z" w16du:dateUtc="2025-06-13T13:08:00Z">
        <w:r w:rsidR="00733667">
          <w:instrText xml:space="preserve"> ADDIN ZOTERO_ITEM CSL_CITATION {"citationID":"S4gpnMW9","properties":{"formattedCitation":"(Otero, V\\uc0\\u246{}lker, &amp; R\\uc0\\u246{}zer, 2021)","plainCitation":"(Otero, Völker, &amp; Rözer, 2021)","noteIndex":0},"citationItems":[{"id":13576,"uris":["http://zotero.org/users/5414506/items/6WMII5PN"],"itemData":{"id":13576,"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schema":"https://github.com/citation-style-language/schema/raw/master/csl-citation.json"} </w:instrText>
        </w:r>
      </w:ins>
      <w:del w:id="219" w:author="Julio César Iturra Sanhueza" w:date="2025-06-13T15:08:00Z" w16du:dateUtc="2025-06-13T13:08:00Z">
        <w:r w:rsidR="00C5282D" w:rsidDel="00733667">
          <w:delInstrText xml:space="preserve"> ADDIN ZOTERO_ITEM CSL_CITATION {"citationID":"S4gpnMW9","properties":{"formattedCitation":"(Otero, V\\uc0\\u246{}lker, &amp; R\\uc0\\u246{}zer, 2021)","plainCitation":"(Otero, Völker, &amp; Rözer, 2021)","noteIndex":0},"citationItems":[{"id":20,"uris":["http://zotero.org/users/5414506/items/6WMII5PN"],"itemData":{"id":20,"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schema":"https://github.com/citation-style-language/schema/raw/master/csl-citation.json"} </w:delInstrText>
        </w:r>
      </w:del>
      <w:r w:rsidR="00C5282D">
        <w:fldChar w:fldCharType="separate"/>
      </w:r>
      <w:r w:rsidR="00C5282D" w:rsidRPr="00C5282D">
        <w:rPr>
          <w:rFonts w:cs="Times New Roman"/>
        </w:rPr>
        <w:t>(Otero, Völker, &amp; Rözer, 2021)</w:t>
      </w:r>
      <w:r w:rsidR="00C5282D">
        <w:fldChar w:fldCharType="end"/>
      </w:r>
      <w:r w:rsidR="00816583">
        <w:t>.</w:t>
      </w:r>
    </w:p>
    <w:p w14:paraId="2CA25B9D" w14:textId="734CE0C3" w:rsidR="002C1EA9" w:rsidRDefault="004110B4" w:rsidP="00C5370B">
      <w:pPr>
        <w:spacing w:before="240" w:after="240"/>
      </w:pPr>
      <w:r w:rsidRPr="004110B4">
        <w:t>Regarding public opinion, the International Social Survey of 2019 shows that Chile has a moderate-low support for the idea that it is fair that those with higher incomes can buy better health care and/or education for their children with around 22%, which contrasts with high support in countries like Taiwan (48%) or the low support in Germany (9%).</w:t>
      </w:r>
      <w:r>
        <w:t xml:space="preserve"> Against this background, </w:t>
      </w:r>
      <w:r w:rsidR="007B75C7">
        <w:t xml:space="preserve">a cycle of mass </w:t>
      </w:r>
      <w:r w:rsidR="00807A5E">
        <w:t>protests</w:t>
      </w:r>
      <w:r w:rsidR="00410BEC">
        <w:t xml:space="preserve"> known </w:t>
      </w:r>
      <w:r w:rsidR="00642C42">
        <w:t>as the “social outburst”</w:t>
      </w:r>
      <w:r w:rsidR="00410BEC">
        <w:t xml:space="preserve"> started in October 2019. </w:t>
      </w:r>
      <w:r w:rsidR="008808E0" w:rsidRPr="008808E0">
        <w:t>Initially, the protests were sparked by the mobilization of high school students, which progressively triggered different sectors of society to join the demand for greater equality in access to education, health care, and old age pensions.</w:t>
      </w:r>
      <w:r w:rsidR="00B629D6" w:rsidRPr="008808E0">
        <w:t xml:space="preserve"> </w:t>
      </w:r>
      <w:r w:rsidR="008808E0">
        <w:t xml:space="preserve">This protest </w:t>
      </w:r>
      <w:r w:rsidR="00054D85">
        <w:t>where interpreted by the political system as a demand for a</w:t>
      </w:r>
      <w:r w:rsidR="005072C8" w:rsidRPr="00D84938">
        <w:t xml:space="preserve"> public shift toward a "crowded-in" welfare model, with </w:t>
      </w:r>
      <w:r w:rsidR="00054D85">
        <w:t>greater</w:t>
      </w:r>
      <w:r w:rsidR="005072C8" w:rsidRPr="00D84938">
        <w:t xml:space="preserve"> </w:t>
      </w:r>
      <w:r w:rsidR="00201B09">
        <w:t>public provision of social services</w:t>
      </w:r>
      <w:r w:rsidR="00D2419C" w:rsidRPr="00D84938">
        <w:t xml:space="preserve"> </w:t>
      </w:r>
      <w:r w:rsidR="00D2419C" w:rsidRPr="00D84938">
        <w:fldChar w:fldCharType="begin"/>
      </w:r>
      <w:ins w:id="220" w:author="Julio César Iturra Sanhueza" w:date="2025-06-13T15:08:00Z" w16du:dateUtc="2025-06-13T13:08:00Z">
        <w:r w:rsidR="00733667">
          <w:instrText xml:space="preserve"> ADDIN ZOTERO_ITEM CSL_CITATION {"citationID":"ZxCj6XSQ","properties":{"formattedCitation":"(Somma, Bargsted, Disi Pavlic, &amp; Medel, 2021)","plainCitation":"(Somma, Bargsted, Disi Pavlic, &amp; Medel, 2021)","noteIndex":0},"citationItems":[{"id":16622,"uris":["http://zotero.org/groups/5667576/items/EQ3CPEMD"],"itemData":{"id":16622,"type":"article-journal","container-title":"Social Movement Studies","DOI":"10.1080/14742837.2020.1727737","ISSN":"1474-2837, 1474-2829","issue":"4","journalAbbreviation":"Social Movement Studies","language":"en","page":"495-502","source":"DOI.org (Crossref)","title":"No water in the oasis: the Chilean Spring of 2019–2020","title-short":"No water in the oasis","volume":"20","author":[{"family":"Somma","given":"Nicolás M."},{"family":"Bargsted","given":"Matías"},{"family":"Disi Pavlic","given":"Rodolfo"},{"family":"Medel","given":"Rodrigo M."}],"issued":{"date-parts":[["2021",7,4]]},"citation-key":"somma_no_2021"}}],"schema":"https://github.com/citation-style-language/schema/raw/master/csl-citation.json"} </w:instrText>
        </w:r>
      </w:ins>
      <w:del w:id="221" w:author="Julio César Iturra Sanhueza" w:date="2025-06-13T15:08:00Z" w16du:dateUtc="2025-06-13T13:08:00Z">
        <w:r w:rsidR="00351642" w:rsidRPr="00D84938" w:rsidDel="00733667">
          <w:delInstrText xml:space="preserve"> ADDIN ZOTERO_ITEM CSL_CITATION {"citationID":"ZxCj6XSQ","properties":{"formattedCitation":"(Somma, Bargsted, Disi Pavlic, &amp; Medel, 2021)","plainCitation":"(Somma, Bargsted, Disi Pavlic, &amp; Medel, 2021)","noteIndex":0},"citationItems":[{"id":13178,"uris":["http://zotero.org/groups/5667576/items/EQ3CPEMD"],"itemData":{"id":13178,"type":"article-journal","container-title":"Social Movement Studies","DOI":"10.1080/14742837.2020.1727737","ISSN":"1474-2837, 1474-2829","issue":"4","journalAbbreviation":"Social Movement Studies","language":"en","page":"495-502","source":"DOI.org (Crossref)","title":"No water in the oasis: the Chilean Spring of 2019–2020","title-short":"No water in the oasis","volume":"20","author":[{"family":"Somma","given":"Nicolás M."},{"family":"Bargsted","given":"Matías"},{"family":"Disi Pavlic","given":"Rodolfo"},{"family":"Medel","given":"Rodrigo M."}],"issued":{"date-parts":[["2021",7,4]]},"citation-key":"somma_no_2021"}}],"schema":"https://github.com/citation-style-language/schema/raw/master/csl-citation.json"} </w:delInstrText>
        </w:r>
      </w:del>
      <w:r w:rsidR="00D2419C" w:rsidRPr="00D84938">
        <w:fldChar w:fldCharType="separate"/>
      </w:r>
      <w:r w:rsidR="00224919" w:rsidRPr="00D84938">
        <w:t>(Somma, Bargsted, Disi Pavlic, &amp; Medel, 2021)</w:t>
      </w:r>
      <w:r w:rsidR="00D2419C" w:rsidRPr="00D84938">
        <w:fldChar w:fldCharType="end"/>
      </w:r>
      <w:r w:rsidR="005072C8" w:rsidRPr="00D84938">
        <w:t>.</w:t>
      </w:r>
      <w:r w:rsidR="00201B09">
        <w:t xml:space="preserve"> </w:t>
      </w:r>
      <w:r w:rsidR="002C1EA9">
        <w:t xml:space="preserve">In sum, </w:t>
      </w:r>
      <w:r w:rsidR="005072C8" w:rsidRPr="00D84938">
        <w:t xml:space="preserve">Chile </w:t>
      </w:r>
      <w:r w:rsidR="00EB5E25">
        <w:t xml:space="preserve">is an illustrative case where </w:t>
      </w:r>
      <w:r w:rsidR="00C8143C">
        <w:t xml:space="preserve">marketization </w:t>
      </w:r>
      <w:r w:rsidR="00CC3D16">
        <w:t>has been predominant compared to public provision of social services. This</w:t>
      </w:r>
      <w:r w:rsidR="00012681">
        <w:t xml:space="preserve"> institutional arrangement has </w:t>
      </w:r>
      <w:r w:rsidR="00901F45">
        <w:t>coexisted</w:t>
      </w:r>
      <w:r w:rsidR="00BB69B1">
        <w:t xml:space="preserve"> </w:t>
      </w:r>
      <w:r w:rsidR="00AE23F3">
        <w:t xml:space="preserve">with </w:t>
      </w:r>
      <w:r w:rsidR="0076568C">
        <w:t xml:space="preserve">changes in the living conditions of citizens </w:t>
      </w:r>
      <w:r w:rsidR="003B102D">
        <w:t xml:space="preserve">during the past decades </w:t>
      </w:r>
      <w:r w:rsidR="0076568C">
        <w:t xml:space="preserve">have been accompanied by shifts </w:t>
      </w:r>
      <w:r w:rsidR="00BD0E99">
        <w:t>in public opinion for a more inclusive and public-based welfare system.</w:t>
      </w:r>
    </w:p>
    <w:p w14:paraId="1CFB50A7" w14:textId="3BE06692" w:rsidR="00FB604A" w:rsidDel="0095547D" w:rsidRDefault="00FB604A" w:rsidP="00C5370B">
      <w:pPr>
        <w:spacing w:before="240" w:after="240"/>
        <w:rPr>
          <w:del w:id="222" w:author="Iturra, Julio" w:date="2025-04-24T16:39:00Z" w16du:dateUtc="2025-04-24T14:39:00Z"/>
        </w:rPr>
      </w:pPr>
    </w:p>
    <w:p w14:paraId="088ECAE8" w14:textId="609A9766" w:rsidR="005072C8" w:rsidRPr="00D84938" w:rsidDel="0095547D" w:rsidRDefault="005072C8" w:rsidP="00C5370B">
      <w:pPr>
        <w:spacing w:before="240" w:after="240"/>
        <w:rPr>
          <w:del w:id="223" w:author="Iturra, Julio" w:date="2025-04-24T16:39:00Z" w16du:dateUtc="2025-04-24T14:39:00Z"/>
        </w:rPr>
      </w:pPr>
    </w:p>
    <w:p w14:paraId="1523743C" w14:textId="77777777" w:rsidR="002632A2" w:rsidRPr="00D84938" w:rsidRDefault="00606669">
      <w:pPr>
        <w:pStyle w:val="Heading1"/>
      </w:pPr>
      <w:bookmarkStart w:id="224" w:name="_el0we3z2mbd9" w:colFirst="0" w:colLast="0"/>
      <w:bookmarkEnd w:id="224"/>
      <w:commentRangeStart w:id="225"/>
      <w:r w:rsidRPr="00D84938">
        <w:t>Data, variables, and method</w:t>
      </w:r>
      <w:commentRangeEnd w:id="225"/>
      <w:r w:rsidRPr="00D84938">
        <w:commentReference w:id="225"/>
      </w:r>
    </w:p>
    <w:p w14:paraId="1523743E" w14:textId="77777777" w:rsidR="002632A2" w:rsidRPr="00D84938" w:rsidRDefault="00606669">
      <w:pPr>
        <w:pStyle w:val="Heading1"/>
      </w:pPr>
      <w:bookmarkStart w:id="226" w:name="_47sa7afqg2nu" w:colFirst="0" w:colLast="0"/>
      <w:bookmarkEnd w:id="226"/>
      <w:commentRangeStart w:id="227"/>
      <w:r w:rsidRPr="00D84938">
        <w:t>Data</w:t>
      </w:r>
      <w:commentRangeEnd w:id="227"/>
      <w:r w:rsidR="00CA6EC0" w:rsidRPr="00D84938">
        <w:rPr>
          <w:rStyle w:val="CommentReference"/>
          <w:b w:val="0"/>
        </w:rPr>
        <w:commentReference w:id="227"/>
      </w:r>
    </w:p>
    <w:p w14:paraId="339259BA" w14:textId="7B435BAC" w:rsidR="009308AF" w:rsidRPr="00D84938" w:rsidRDefault="006042CE" w:rsidP="001D3B99">
      <w:r w:rsidRPr="00D84938">
        <w:t xml:space="preserve">The primary data source is the Chilean Longitudinal Social Survey </w:t>
      </w:r>
      <w:r w:rsidR="008F0D8F" w:rsidRPr="00D84938">
        <w:fldChar w:fldCharType="begin"/>
      </w:r>
      <w:ins w:id="228" w:author="Julio César Iturra Sanhueza" w:date="2025-06-13T15:08:00Z" w16du:dateUtc="2025-06-13T13:08:00Z">
        <w:r w:rsidR="00733667">
          <w:instrText xml:space="preserve"> ADDIN ZOTERO_ITEM CSL_CITATION {"citationID":"Klvgfe38","properties":{"formattedCitation":"(ELSOC, 2022)","plainCitation":"(ELSOC, 2022)","noteIndex":0},"citationItems":[{"id":16505,"uris":["http://zotero.org/groups/5667576/items/EX6T4JNA"],"itemData":{"id":16505,"type":"dataset","abstract":"ELSOC has been designed to evaluate the way in which Chileans think, feel and behave regarding a set of social issues related to conflict and social cohesion in Chile. Because its nature, this study it seeks to analyze, in a national representative sample, the stability or change in several social dimensions attending factors that can moderate or explain it trhough years.","DOI":"10.7910/dvn/0kirbj","publisher":"Harvard Dataverse","source":"DOI.org (Datacite)","title":"Estudio Longitudinal Social de Chile","URL":"https://dataverse.harvard.edu/citation?persistentId=doi:10.7910/DVN/0KIRBJ","author":[{"family":"ELSOC","given":"Survey Team"}],"contributor":[{"family":"Studies (COES)","given":"ELSOC Survey Team","suffix":"Centre For Social Conflict And Cohesion"}],"accessed":{"date-parts":[["2019",5,15]]},"issued":{"date-parts":[["2022"]]},"citation-key":"elsoc_estudio_2022"}}],"schema":"https://github.com/citation-style-language/schema/raw/master/csl-citation.json"} </w:instrText>
        </w:r>
      </w:ins>
      <w:del w:id="229" w:author="Julio César Iturra Sanhueza" w:date="2025-06-13T15:08:00Z" w16du:dateUtc="2025-06-13T13:08:00Z">
        <w:r w:rsidR="00351642" w:rsidRPr="00D84938" w:rsidDel="00733667">
          <w:delInstrText xml:space="preserve"> ADDIN ZOTERO_ITEM CSL_CITATION {"citationID":"Klvgfe38","properties":{"formattedCitation":"(ELSOC, 2022)","plainCitation":"(ELSOC, 2022)","noteIndex":0},"citationItems":[{"id":13198,"uris":["http://zotero.org/groups/5667576/items/EX6T4JNA"],"itemData":{"id":13198,"type":"dataset","abstract":"ELSOC has been designed to evaluate the way in which Chileans think, feel and behave regarding a set of social issues related to conflict and social cohesion in Chile. Because its nature, this study it seeks to analyze, in a national representative sample, the stability or change in several social dimensions attending factors that can moderate or explain it trhough years.","DOI":"10.7910/dvn/0kirbj","publisher":"Harvard Dataverse","source":"DOI.org (Datacite)","title":"Estudio Longitudinal Social de Chile","URL":"https://dataverse.harvard.edu/citation?persistentId=doi:10.7910/DVN/0KIRBJ","author":[{"family":"ELSOC","given":"Survey Team"}],"contributor":[{"family":"Studies (COES)","given":"ELSOC Survey Team","suffix":"Centre For Social Conflict And Cohesion"}],"accessed":{"date-parts":[["2019",5,15]]},"issued":{"date-parts":[["2022"]]},"citation-key":"elsoc_estudio_2022"}}],"schema":"https://github.com/citation-style-language/schema/raw/master/csl-citation.json"} </w:delInstrText>
        </w:r>
      </w:del>
      <w:r w:rsidR="008F0D8F" w:rsidRPr="00D84938">
        <w:fldChar w:fldCharType="separate"/>
      </w:r>
      <w:r w:rsidR="00251673" w:rsidRPr="00D84938">
        <w:t>(ELSOC, 2022)</w:t>
      </w:r>
      <w:r w:rsidR="008F0D8F" w:rsidRPr="00D84938">
        <w:fldChar w:fldCharType="end"/>
      </w:r>
      <w:r w:rsidRPr="00D84938">
        <w:t xml:space="preserve"> from 2016 to 202</w:t>
      </w:r>
      <w:r w:rsidR="005F446E" w:rsidRPr="00D84938">
        <w:t>3</w:t>
      </w:r>
      <w:r w:rsidR="00502AA9" w:rsidRPr="00D84938">
        <w:t xml:space="preserve">, including </w:t>
      </w:r>
      <w:r w:rsidR="004A352D" w:rsidRPr="00D84938">
        <w:t>three-time</w:t>
      </w:r>
      <w:r w:rsidR="00502AA9" w:rsidRPr="00D84938">
        <w:t xml:space="preserve"> measures</w:t>
      </w:r>
      <w:r w:rsidRPr="00D84938">
        <w:t xml:space="preserve">, designed to annually assess how individuals think, feel, and behave regarding social issues related to conflict and cohesion in Chile. Using a probabilistic, stratified, clustered, and multistage sampling design, the survey covers major urban centers (Santiago, Valparaíso, and Concepción) and smaller cities. The first wave included 2,927 participants aged 18 to 75, representing populations in the north and south, covering 77% of Chile’s total population and 93% of the urban population, with a response rate of 62.4% (Centre for Social Conflict and Cohesion </w:t>
      </w:r>
      <w:r w:rsidRPr="00D84938">
        <w:lastRenderedPageBreak/>
        <w:t xml:space="preserve">Studies, 2022). After listwise deletion, the analytical sample includes </w:t>
      </w:r>
      <w:r w:rsidR="00123AE4" w:rsidRPr="009E5C69">
        <w:rPr>
          <w:highlight w:val="yellow"/>
        </w:rPr>
        <w:t>6</w:t>
      </w:r>
      <w:r w:rsidR="00CB316F" w:rsidRPr="009E5C69">
        <w:rPr>
          <w:highlight w:val="yellow"/>
        </w:rPr>
        <w:t>,</w:t>
      </w:r>
      <w:r w:rsidR="009E5C69">
        <w:rPr>
          <w:highlight w:val="yellow"/>
        </w:rPr>
        <w:t>537</w:t>
      </w:r>
      <w:r w:rsidRPr="00D84938">
        <w:t xml:space="preserve"> observations nested within </w:t>
      </w:r>
      <w:r w:rsidR="008F55B4" w:rsidRPr="009E5C69">
        <w:rPr>
          <w:highlight w:val="yellow"/>
        </w:rPr>
        <w:t>2</w:t>
      </w:r>
      <w:r w:rsidR="00782E82" w:rsidRPr="009E5C69">
        <w:rPr>
          <w:highlight w:val="yellow"/>
        </w:rPr>
        <w:t>,</w:t>
      </w:r>
      <w:r w:rsidR="009E5C69" w:rsidRPr="009E5C69">
        <w:rPr>
          <w:highlight w:val="yellow"/>
        </w:rPr>
        <w:t>881</w:t>
      </w:r>
      <w:r w:rsidRPr="00D84938">
        <w:t xml:space="preserve"> individuals.</w:t>
      </w:r>
      <w:r w:rsidR="0025731B" w:rsidRPr="00D84938">
        <w:t xml:space="preserve"> </w:t>
      </w:r>
      <w:r w:rsidR="00AC51ED" w:rsidRPr="00D84938">
        <w:t>In 2018 (</w:t>
      </w:r>
      <w:r w:rsidR="00770474" w:rsidRPr="00D84938">
        <w:t>Wave 2</w:t>
      </w:r>
      <w:r w:rsidR="00AC51ED" w:rsidRPr="00D84938">
        <w:t>), a refreshment sample was added to the study, consisting of 1,519 cases, while 2,229 cases corresponded to the original sample from 2016 (</w:t>
      </w:r>
      <w:r w:rsidR="001B4032" w:rsidRPr="00D84938">
        <w:t>W</w:t>
      </w:r>
      <w:r w:rsidR="004A352D" w:rsidRPr="00D84938">
        <w:t>ave</w:t>
      </w:r>
      <w:r w:rsidR="00AC51ED" w:rsidRPr="00D84938">
        <w:t xml:space="preserve"> 1). I decided to exclude this refreshment sample </w:t>
      </w:r>
      <w:r w:rsidR="00775CD2" w:rsidRPr="00D84938">
        <w:t>to</w:t>
      </w:r>
      <w:r w:rsidR="00AC51ED" w:rsidRPr="00D84938">
        <w:t xml:space="preserve"> focus on longer-term trends.</w:t>
      </w:r>
      <w:r w:rsidR="005177C8" w:rsidRPr="00D84938">
        <w:t xml:space="preserve"> </w:t>
      </w:r>
      <w:r w:rsidR="008F24AC" w:rsidRPr="008F24AC">
        <w:t>The study initially included 2,</w:t>
      </w:r>
      <w:r w:rsidR="009E5C69">
        <w:t>749</w:t>
      </w:r>
      <w:r w:rsidR="008F24AC" w:rsidRPr="008F24AC">
        <w:t xml:space="preserve"> respondents in wave 1. Of these, 2,1</w:t>
      </w:r>
      <w:r w:rsidR="009E5C69">
        <w:t>22</w:t>
      </w:r>
      <w:r w:rsidR="008F24AC" w:rsidRPr="008F24AC">
        <w:t xml:space="preserve"> (79.9%) participated in wave 3, and 1,6</w:t>
      </w:r>
      <w:r w:rsidR="009E5C69">
        <w:t>66</w:t>
      </w:r>
      <w:r w:rsidR="008F24AC" w:rsidRPr="008F24AC">
        <w:t xml:space="preserve"> (63.1%) remained by wave 7. This corresponds to an attrition rate of approximately </w:t>
      </w:r>
      <w:r w:rsidR="00247DEF" w:rsidRPr="00247DEF">
        <w:t>22.8</w:t>
      </w:r>
      <w:r w:rsidR="008F24AC" w:rsidRPr="008F24AC">
        <w:t>% between waves 1 and 3, and 21.</w:t>
      </w:r>
      <w:r w:rsidR="00247DEF">
        <w:t>5</w:t>
      </w:r>
      <w:r w:rsidR="008F24AC" w:rsidRPr="008F24AC">
        <w:t>% between waves 3 and 7. The overall attrition rate from wave 1 to wave 7 is approximately 3</w:t>
      </w:r>
      <w:r w:rsidR="00247DEF">
        <w:t>9</w:t>
      </w:r>
      <w:r w:rsidR="008F24AC" w:rsidRPr="008F24AC">
        <w:t>.</w:t>
      </w:r>
      <w:r w:rsidR="00247DEF">
        <w:t>4</w:t>
      </w:r>
      <w:r w:rsidR="008F24AC" w:rsidRPr="008F24AC">
        <w:t>%.</w:t>
      </w:r>
    </w:p>
    <w:p w14:paraId="1523743F" w14:textId="7481D341" w:rsidR="002632A2" w:rsidRPr="00D84938" w:rsidRDefault="00606669">
      <w:pPr>
        <w:pStyle w:val="Heading1"/>
      </w:pPr>
      <w:r w:rsidRPr="00D84938">
        <w:t>Variables</w:t>
      </w:r>
    </w:p>
    <w:p w14:paraId="422A1E26" w14:textId="013639D8" w:rsidR="00C74332" w:rsidRPr="00D84938" w:rsidRDefault="00C74332" w:rsidP="00C74332">
      <w:pPr>
        <w:rPr>
          <w:i/>
          <w:iCs/>
        </w:rPr>
      </w:pPr>
      <w:r w:rsidRPr="00D84938">
        <w:rPr>
          <w:i/>
          <w:iCs/>
        </w:rPr>
        <w:t xml:space="preserve">Market justice </w:t>
      </w:r>
      <w:r w:rsidR="001053BC" w:rsidRPr="00D84938">
        <w:rPr>
          <w:i/>
          <w:iCs/>
        </w:rPr>
        <w:t>preferences</w:t>
      </w:r>
    </w:p>
    <w:p w14:paraId="67DA7913" w14:textId="67BC6372" w:rsidR="00577EB8" w:rsidDel="001F740E" w:rsidRDefault="5273A1AD">
      <w:pPr>
        <w:rPr>
          <w:del w:id="230" w:author="Julio César Iturra Sanhueza" w:date="2025-06-13T15:19:00Z" w16du:dateUtc="2025-06-13T13:19:00Z"/>
        </w:rPr>
      </w:pPr>
      <w:r w:rsidRPr="00D84938">
        <w:t xml:space="preserve">The main dependent variable of this study is </w:t>
      </w:r>
      <w:r w:rsidRPr="00D84938">
        <w:rPr>
          <w:i/>
          <w:iCs/>
        </w:rPr>
        <w:t>market justice preferences</w:t>
      </w:r>
      <w:r w:rsidRPr="00D84938">
        <w:t>: ‘It is fair that people with higher incomes have better pensions than people with lower incomes’, ‘It is fair that people with higher incomes have access to better education for their children than people with lower incomes’, and ‘It is fair that people with higher incomes can access better healthcare than people with lower incomes’. These items are measured on a 5-point Likert scale from 1 (</w:t>
      </w:r>
      <w:r w:rsidR="00F64726">
        <w:t>Strongly</w:t>
      </w:r>
      <w:r w:rsidRPr="00D84938">
        <w:t xml:space="preserve"> </w:t>
      </w:r>
      <w:r w:rsidR="007F3643">
        <w:t>d</w:t>
      </w:r>
      <w:r w:rsidR="00051B57">
        <w:t>isagree</w:t>
      </w:r>
      <w:r w:rsidRPr="00D84938">
        <w:t>) to 5 (</w:t>
      </w:r>
      <w:r w:rsidR="00F64726">
        <w:t>Strongly</w:t>
      </w:r>
      <w:r w:rsidRPr="00D84938">
        <w:t xml:space="preserve"> </w:t>
      </w:r>
      <w:r w:rsidR="007F3643">
        <w:t>a</w:t>
      </w:r>
      <w:r w:rsidRPr="00D84938">
        <w:t>gree). The Cronbach alpha is close to 0.8 in all time points (α</w:t>
      </w:r>
      <w:r w:rsidRPr="00D84938">
        <w:rPr>
          <w:vertAlign w:val="subscript"/>
        </w:rPr>
        <w:t xml:space="preserve">t1 </w:t>
      </w:r>
      <w:r w:rsidRPr="00D84938">
        <w:t>=.82, α</w:t>
      </w:r>
      <w:r w:rsidRPr="00D84938">
        <w:rPr>
          <w:vertAlign w:val="subscript"/>
        </w:rPr>
        <w:t>t2</w:t>
      </w:r>
      <w:r w:rsidRPr="00D84938">
        <w:t>=.86, α</w:t>
      </w:r>
      <w:r w:rsidRPr="00D84938">
        <w:rPr>
          <w:vertAlign w:val="subscript"/>
        </w:rPr>
        <w:t>t</w:t>
      </w:r>
      <w:r w:rsidR="00BC11DE" w:rsidRPr="00D84938">
        <w:rPr>
          <w:vertAlign w:val="subscript"/>
        </w:rPr>
        <w:t>3</w:t>
      </w:r>
      <w:r w:rsidRPr="00D84938">
        <w:t>=.83). Here,</w:t>
      </w:r>
      <w:r w:rsidR="00B66A07">
        <w:t xml:space="preserve"> the three items are combined in a single indicator where </w:t>
      </w:r>
      <w:r w:rsidRPr="00D84938">
        <w:t xml:space="preserve">higher values indicate stronger support for market justice principles </w:t>
      </w:r>
      <w:r w:rsidRPr="00747A62">
        <w:t>(M = 2.06, SD = 0.86).</w:t>
      </w:r>
    </w:p>
    <w:p w14:paraId="52BC7527" w14:textId="77777777" w:rsidR="003253F3" w:rsidRDefault="003253F3"/>
    <w:p w14:paraId="687BD77C" w14:textId="74ADB3E9" w:rsidR="00A3725F" w:rsidRPr="00D84938" w:rsidRDefault="0095493F">
      <w:pPr>
        <w:rPr>
          <w:i/>
          <w:iCs/>
        </w:rPr>
      </w:pPr>
      <w:r>
        <w:rPr>
          <w:i/>
          <w:iCs/>
        </w:rPr>
        <w:t>Occupational s</w:t>
      </w:r>
      <w:r w:rsidR="00A3725F" w:rsidRPr="00D84938">
        <w:rPr>
          <w:i/>
          <w:iCs/>
        </w:rPr>
        <w:t>ocioeconomic status</w:t>
      </w:r>
    </w:p>
    <w:p w14:paraId="3B01AD7F" w14:textId="2DFD61E6" w:rsidR="005D50FA" w:rsidRPr="00D84938" w:rsidRDefault="009A37AB">
      <w:r w:rsidRPr="00D84938">
        <w:t xml:space="preserve">For measuring </w:t>
      </w:r>
      <w:r w:rsidR="005A62F5" w:rsidRPr="00D84938">
        <w:t>socioeconomic</w:t>
      </w:r>
      <w:r w:rsidRPr="00D84938">
        <w:t xml:space="preserve"> </w:t>
      </w:r>
      <w:r w:rsidR="00FC534B" w:rsidRPr="00D84938">
        <w:t>status</w:t>
      </w:r>
      <w:r w:rsidR="00CE6D1A" w:rsidRPr="00D84938">
        <w:t xml:space="preserve"> (SES)</w:t>
      </w:r>
      <w:r w:rsidR="00FC534B" w:rsidRPr="00D84938">
        <w:t>,</w:t>
      </w:r>
      <w:r w:rsidRPr="00D84938">
        <w:t xml:space="preserve"> I use t</w:t>
      </w:r>
      <w:r w:rsidR="009B5AD9" w:rsidRPr="00D84938">
        <w:t>he International Socio-Economic Index of Occupational Status (ISEI)</w:t>
      </w:r>
      <w:r w:rsidR="006E2702" w:rsidRPr="00D84938">
        <w:t xml:space="preserve"> </w:t>
      </w:r>
      <w:r w:rsidR="006E2702" w:rsidRPr="00D84938">
        <w:fldChar w:fldCharType="begin"/>
      </w:r>
      <w:ins w:id="231" w:author="Julio César Iturra Sanhueza" w:date="2025-06-13T15:08:00Z" w16du:dateUtc="2025-06-13T13:08:00Z">
        <w:r w:rsidR="00733667">
          <w:instrText xml:space="preserve"> ADDIN ZOTERO_ITEM CSL_CITATION {"citationID":"l6tHs7D3","properties":{"formattedCitation":"(Ganzeboom, 2010)","plainCitation":"(Ganzeboom, 2010)","noteIndex":0},"citationItems":[{"id":15867,"uris":["http://zotero.org/users/5414506/items/VC57MXXJ"],"itemData":{"id":15867,"type":"paper-conference","event-place":"Lisbon","event-title":"Annual Conference of International Social Survey Programm","note":"Citation Key: ganzeboom_new_2010","publisher-place":"Lisbon","title":"A new international socio-economic index (ISEI) of occupational status for the international standard classification of occupation 2008 (ISCO-08) constructed with data from the ISSP 2002–2007","volume":"1","author":[{"family":"Ganzeboom","given":"Harry BG"}],"issued":{"date-parts":[["2010"]]},"citation-key":"ganzeboom_new_2010"}}],"schema":"https://github.com/citation-style-language/schema/raw/master/csl-citation.json"} </w:instrText>
        </w:r>
      </w:ins>
      <w:del w:id="232" w:author="Julio César Iturra Sanhueza" w:date="2025-06-13T15:08:00Z" w16du:dateUtc="2025-06-13T13:08:00Z">
        <w:r w:rsidR="00351642" w:rsidRPr="00D84938" w:rsidDel="00733667">
          <w:delInstrText xml:space="preserve"> ADDIN ZOTERO_ITEM CSL_CITATION {"citationID":"l6tHs7D3","properties":{"formattedCitation":"(Ganzeboom, 2010)","plainCitation":"(Ganzeboom, 2010)","noteIndex":0},"citationItems":[{"id":12452,"uris":["http://zotero.org/users/5414506/items/VC57MXXJ"],"itemData":{"id":12452,"type":"paper-conference","event-place":"Lisbon","event-title":"Annual Conference of International Social Survey Programm","note":"Citation Key: ganzeboom_new_2010","publisher-place":"Lisbon","title":"A new international socio-economic index (ISEI) of occupational status for the international standard classification of occupation 2008 (ISCO-08) constructed with data from the ISSP 2002–2007","volume":"1","author":[{"family":"Ganzeboom","given":"Harry BG"}],"issued":{"date-parts":[["2010"]]},"citation-key":"ganzeboom_new_2010"}}],"schema":"https://github.com/citation-style-language/schema/raw/master/csl-citation.json"} </w:delInstrText>
        </w:r>
      </w:del>
      <w:r w:rsidR="006E2702" w:rsidRPr="00D84938">
        <w:fldChar w:fldCharType="separate"/>
      </w:r>
      <w:r w:rsidR="00251673" w:rsidRPr="00D84938">
        <w:t>(Ganzeboom, 2010)</w:t>
      </w:r>
      <w:r w:rsidR="006E2702" w:rsidRPr="00D84938">
        <w:fldChar w:fldCharType="end"/>
      </w:r>
      <w:r w:rsidRPr="00D84938">
        <w:t xml:space="preserve">. This indicator assigns </w:t>
      </w:r>
      <w:r w:rsidR="009B5AD9" w:rsidRPr="00D84938">
        <w:t>continuous scores to occupations based on their required education and associated income levels.</w:t>
      </w:r>
      <w:r w:rsidR="000C76EB">
        <w:t xml:space="preserve"> </w:t>
      </w:r>
      <w:r w:rsidR="009B5AD9" w:rsidRPr="00D84938">
        <w:t xml:space="preserve">The ISEI synthesizes information on occupational hierarchies, educational </w:t>
      </w:r>
      <w:proofErr w:type="gramStart"/>
      <w:r w:rsidR="009B5AD9" w:rsidRPr="00D84938">
        <w:t>attainment</w:t>
      </w:r>
      <w:proofErr w:type="gramEnd"/>
      <w:r w:rsidR="009B5AD9" w:rsidRPr="00D84938">
        <w:t xml:space="preserve">, and earnings to reflect the </w:t>
      </w:r>
      <w:r w:rsidR="006D13D0" w:rsidRPr="00D84938">
        <w:t>socioeconomic</w:t>
      </w:r>
      <w:r w:rsidR="009B5AD9" w:rsidRPr="00D84938">
        <w:t xml:space="preserve"> positioning of individuals within the labor market. </w:t>
      </w:r>
      <w:r w:rsidR="006D13D0" w:rsidRPr="00D84938">
        <w:t>The ISEI s</w:t>
      </w:r>
      <w:r w:rsidR="009B5AD9" w:rsidRPr="00D84938">
        <w:t>cores range from 1</w:t>
      </w:r>
      <w:r w:rsidRPr="00D84938">
        <w:t>6</w:t>
      </w:r>
      <w:r w:rsidR="009B5AD9" w:rsidRPr="00D84938">
        <w:t xml:space="preserve"> (lowest status) to </w:t>
      </w:r>
      <w:r w:rsidRPr="00D84938">
        <w:t>88</w:t>
      </w:r>
      <w:r w:rsidR="009B5AD9" w:rsidRPr="00D84938">
        <w:t xml:space="preserve"> (highest status). </w:t>
      </w:r>
      <w:r w:rsidR="008D0936" w:rsidRPr="00D84938">
        <w:t>F</w:t>
      </w:r>
      <w:r w:rsidR="00AA6282" w:rsidRPr="00D84938">
        <w:t xml:space="preserve">ollowing </w:t>
      </w:r>
      <w:proofErr w:type="spellStart"/>
      <w:r w:rsidR="003A7DFC" w:rsidRPr="00D84938">
        <w:rPr>
          <w:rStyle w:val="citation-item"/>
        </w:rPr>
        <w:t>Langsæther</w:t>
      </w:r>
      <w:proofErr w:type="spellEnd"/>
      <w:r w:rsidR="003A7DFC" w:rsidRPr="00D84938">
        <w:rPr>
          <w:rStyle w:val="citation-item"/>
        </w:rPr>
        <w:t xml:space="preserve"> et al. </w:t>
      </w:r>
      <w:r w:rsidR="003A7DFC" w:rsidRPr="00747A62">
        <w:rPr>
          <w:rStyle w:val="citation-item"/>
        </w:rPr>
        <w:t>(</w:t>
      </w:r>
      <w:commentRangeStart w:id="233"/>
      <w:commentRangeStart w:id="234"/>
      <w:r w:rsidR="003A7DFC" w:rsidRPr="00747A62">
        <w:rPr>
          <w:rStyle w:val="citation-item"/>
        </w:rPr>
        <w:t>2022, p. 963</w:t>
      </w:r>
      <w:commentRangeEnd w:id="233"/>
      <w:r w:rsidR="008D0936" w:rsidRPr="00747A62">
        <w:rPr>
          <w:rStyle w:val="CommentReference"/>
        </w:rPr>
        <w:commentReference w:id="233"/>
      </w:r>
      <w:commentRangeEnd w:id="234"/>
      <w:r w:rsidR="00B849BF" w:rsidRPr="00747A62">
        <w:rPr>
          <w:rStyle w:val="CommentReference"/>
        </w:rPr>
        <w:commentReference w:id="234"/>
      </w:r>
      <w:r w:rsidR="003A7DFC" w:rsidRPr="00747A62">
        <w:rPr>
          <w:rStyle w:val="citation"/>
        </w:rPr>
        <w:t>)</w:t>
      </w:r>
      <w:r w:rsidR="006D1222">
        <w:rPr>
          <w:rStyle w:val="citation"/>
        </w:rPr>
        <w:t>,</w:t>
      </w:r>
      <w:r w:rsidR="00AA6282" w:rsidRPr="00747A62">
        <w:t xml:space="preserve"> </w:t>
      </w:r>
      <w:r w:rsidR="008D0936" w:rsidRPr="00747A62">
        <w:t>I</w:t>
      </w:r>
      <w:r w:rsidR="008D0936" w:rsidRPr="00D84938">
        <w:t xml:space="preserve"> argue that including other</w:t>
      </w:r>
      <w:r w:rsidR="00CE6D1A" w:rsidRPr="00D84938">
        <w:t xml:space="preserve"> </w:t>
      </w:r>
      <w:r w:rsidR="00F5739F" w:rsidRPr="00D84938">
        <w:t>socioeconomic factors</w:t>
      </w:r>
      <w:r w:rsidR="003A7DFC" w:rsidRPr="00D84938">
        <w:t xml:space="preserve">, </w:t>
      </w:r>
      <w:r w:rsidR="00AA6282" w:rsidRPr="00D84938">
        <w:t>such as income</w:t>
      </w:r>
      <w:r w:rsidR="003A7DFC" w:rsidRPr="00D84938">
        <w:t>,</w:t>
      </w:r>
      <w:r w:rsidR="00AA6282" w:rsidRPr="00D84938">
        <w:t xml:space="preserve"> can be considered a post-treatment variable in </w:t>
      </w:r>
      <w:r w:rsidR="00F5739F" w:rsidRPr="00D84938">
        <w:t>a longitudinal context as it result</w:t>
      </w:r>
      <w:r w:rsidR="00F70D65" w:rsidRPr="00D84938">
        <w:t>s</w:t>
      </w:r>
      <w:r w:rsidR="00F5739F" w:rsidRPr="00D84938">
        <w:t xml:space="preserve"> </w:t>
      </w:r>
      <w:r w:rsidR="00F70D65" w:rsidRPr="00D84938">
        <w:t xml:space="preserve">from </w:t>
      </w:r>
      <w:r w:rsidR="00F5739F" w:rsidRPr="00D84938">
        <w:t>occupational mobility</w:t>
      </w:r>
      <w:r w:rsidR="003A7DFC" w:rsidRPr="00D84938">
        <w:t>.</w:t>
      </w:r>
      <w:r w:rsidR="00CE6D1A" w:rsidRPr="00D84938">
        <w:t xml:space="preserve"> Therefore, all model specifications include ISEI scores based on occupations as the main SES measurement.</w:t>
      </w:r>
      <w:r w:rsidR="003A7DFC" w:rsidRPr="00D84938">
        <w:t xml:space="preserve"> </w:t>
      </w:r>
      <w:r w:rsidR="005A62F5" w:rsidRPr="00D84938">
        <w:t>I categorized the ISEI scores in</w:t>
      </w:r>
      <w:r w:rsidR="002A48E0">
        <w:t xml:space="preserve">to </w:t>
      </w:r>
      <w:r w:rsidR="00C82CB7">
        <w:t>bottom</w:t>
      </w:r>
      <w:r w:rsidR="005A62F5" w:rsidRPr="00D84938">
        <w:t xml:space="preserve">, </w:t>
      </w:r>
      <w:r w:rsidR="00C82CB7">
        <w:t>intermediate</w:t>
      </w:r>
      <w:r w:rsidR="005A62F5" w:rsidRPr="00D84938">
        <w:t xml:space="preserve">, and </w:t>
      </w:r>
      <w:r w:rsidR="00C82CB7">
        <w:t>top</w:t>
      </w:r>
      <w:r w:rsidR="005A62F5" w:rsidRPr="00D84938">
        <w:t xml:space="preserve"> groups, as well as an additional category </w:t>
      </w:r>
      <w:r w:rsidR="009A146F">
        <w:t xml:space="preserve">for those who are </w:t>
      </w:r>
      <w:r w:rsidR="009A146F" w:rsidRPr="009A146F">
        <w:t>"Not in Education, Employment, or Training" (NEET</w:t>
      </w:r>
      <w:r w:rsidR="009508DA">
        <w:t>)</w:t>
      </w:r>
      <w:r w:rsidR="005A62F5" w:rsidRPr="00D84938">
        <w:t>.</w:t>
      </w:r>
    </w:p>
    <w:p w14:paraId="4E92DF8D" w14:textId="370CCF76" w:rsidR="00C74332" w:rsidRPr="00D84938" w:rsidRDefault="00C74332">
      <w:pPr>
        <w:rPr>
          <w:i/>
          <w:iCs/>
        </w:rPr>
      </w:pPr>
      <w:commentRangeStart w:id="235"/>
      <w:r w:rsidRPr="00D84938">
        <w:rPr>
          <w:i/>
          <w:iCs/>
        </w:rPr>
        <w:t xml:space="preserve">Network </w:t>
      </w:r>
      <w:r w:rsidR="00962DBB" w:rsidRPr="00D84938">
        <w:rPr>
          <w:i/>
          <w:iCs/>
        </w:rPr>
        <w:t xml:space="preserve">socioeconomic </w:t>
      </w:r>
      <w:r w:rsidRPr="00D84938">
        <w:rPr>
          <w:i/>
          <w:iCs/>
        </w:rPr>
        <w:t>diversity</w:t>
      </w:r>
      <w:commentRangeEnd w:id="235"/>
      <w:r w:rsidR="00E047B8" w:rsidRPr="00D84938">
        <w:rPr>
          <w:rStyle w:val="CommentReference"/>
        </w:rPr>
        <w:commentReference w:id="235"/>
      </w:r>
    </w:p>
    <w:p w14:paraId="0C1798BD" w14:textId="77777777" w:rsidR="006F33C8" w:rsidRDefault="5273A1AD">
      <w:r w:rsidRPr="00D84938">
        <w:t>In this study, respondents were asked about the socio-economic diversity of their acquaintances in Chile. An acquaintance was defined as someone they could recognize by name and could converse with if encountered in public. The answers are categorized based on occupational status and grouped by the International Socio-Economic Index (ISEI). Respondents were asked to approximate the number of people they knew in each occupation.</w:t>
      </w:r>
      <w:r w:rsidR="009A454E">
        <w:t xml:space="preserve"> </w:t>
      </w:r>
      <w:r w:rsidR="00D658B2">
        <w:t xml:space="preserve">The network diversity index was calculated to capture the socio-economic diversity of respondents’ networks. Following recommendations in </w:t>
      </w:r>
      <w:r w:rsidR="000C16F0">
        <w:t xml:space="preserve">social </w:t>
      </w:r>
      <w:r w:rsidR="00D658B2">
        <w:t xml:space="preserve">network literature </w:t>
      </w:r>
      <w:r w:rsidR="00D658B2">
        <w:fldChar w:fldCharType="begin"/>
      </w:r>
      <w:ins w:id="236" w:author="Julio César Iturra Sanhueza" w:date="2025-06-13T15:08:00Z" w16du:dateUtc="2025-06-13T13:08:00Z">
        <w:r w:rsidR="00733667">
          <w:instrText xml:space="preserve"> ADDIN ZOTERO_ITEM CSL_CITATION {"citationID":"1j5LaNkQ","properties":{"formattedCitation":"(Otero &amp; Mendoza, 2023; Sapin, Joye, &amp; Wolf, 2020)","plainCitation":"(Otero &amp; Mendoza, 2023; Sapin, Joye, &amp; Wolf, 2020)","noteIndex":0},"citationItems":[{"id":14961,"uris":["http://zotero.org/users/5414506/items/99Z8XYDM"],"itemData":{"id":14961,"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id":12263,"uris":["http://zotero.org/users/5414506/items/AY4FLNWR"],"itemData":{"id":12263,"type":"article-journal","abstract":"This special issue introduces the 2017 Social Networks and Social Resources module of the International Social Survey Program (ISSP). This module has been newly developed based on specific, up-to-date theoretical and methodological foundations. Within certain limits the designers of this module aimed at allowing comparisons with the previously fielded ISSP modules on Social Networks from 1986 and 2001. The module encompasses measures on social capital and social resources, assessed by both a position generator and questions on social resources coming from network members or formal organizations. They are complemented by other important social network dimensions capturing network structure and opportunities to access and mobilize social relationships. A strength of the new module is to assess multiple dimensions of social networks and social resources, which are crucial either for instrumental or expressive outcomes also introduced in the survey. The special issue includes first an introduction presenting the motivations behind the 2017 new module on Social Networks and Social Resources, the underlying model of the final questionnaire, a description focusing on the core of the social networks and resources measurement with some descriptive results on social capital, network support and sociability, and open the discussion toward some research questions it allows to examine in a comparative perspective.","container-title":"International Journal of Sociology","DOI":"10.1080/00207659.2020.1712157","ISSN":"0020-7659","issue":"1","note":"publisher: Routledge\n_eprint: https://doi.org/10.1080/00207659.2020.1712157","page":"1-25","source":"Taylor and Francis+NEJM","title":"The ISSP 2017 social networks and social resources module","volume":"50","author":[{"family":"Sapin","given":"Marlène"},{"family":"Joye","given":"Dominique"},{"family":"Wolf","given":"Christof"}],"issued":{"date-parts":[["2020",1,2]]},"citation-key":"sapin_issp_2020"}}],"schema":"https://github.com/citation-style-language/schema/raw/master/csl-citation.json"} </w:instrText>
        </w:r>
      </w:ins>
      <w:del w:id="237" w:author="Julio César Iturra Sanhueza" w:date="2025-06-13T15:08:00Z" w16du:dateUtc="2025-06-13T13:08:00Z">
        <w:r w:rsidR="00D658B2" w:rsidDel="00733667">
          <w:delInstrText xml:space="preserve"> ADDIN ZOTERO_ITEM CSL_CITATION {"citationID":"1j5LaNkQ","properties":{"formattedCitation":"(Otero &amp; Mendoza, 2023; Sapin, Joye, &amp; Wolf, 2020)","plainCitation":"(Otero &amp; Mendoza, 2023; Sapin, Joye, &amp; Wolf, 2020)","noteIndex":0},"citationItems":[{"id":3220,"uris":["http://zotero.org/users/5414506/items/99Z8XYDM"],"itemData":{"id":3220,"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id":41,"uris":["http://zotero.org/users/5414506/items/AY4FLNWR"],"itemData":{"id":41,"type":"article-journal","abstract":"This special issue introduces the 2017 Social Networks and Social Resources module of the International Social Survey Program (ISSP). This module has been newly developed based on specific, up-to-date theoretical and methodological foundations. Within certain limits the designers of this module aimed at allowing comparisons with the previously fielded ISSP modules on Social Networks from 1986 and 2001. The module encompasses measures on social capital and social resources, assessed by both a position generator and questions on social resources coming from network members or formal organizations. They are complemented by other important social network dimensions capturing network structure and opportunities to access and mobilize social relationships. A strength of the new module is to assess multiple dimensions of social networks and social resources, which are crucial either for instrumental or expressive outcomes also introduced in the survey. The special issue includes first an introduction presenting the motivations behind the 2017 new module on Social Networks and Social Resources, the underlying model of the final questionnaire, a description focusing on the core of the social networks and resources measurement with some descriptive results on social capital, network support and sociability, and open the discussion toward some research questions it allows to examine in a comparative perspective.","container-title":"International Journal of Sociology","DOI":"10.1080/00207659.2020.1712157","ISSN":"0020-7659","issue":"1","note":"publisher: Routledge\n_eprint: https://doi.org/10.1080/00207659.2020.1712157","page":"1-25","source":"Taylor and Francis+NEJM","title":"The ISSP 2017 social networks and social resources module","volume":"50","author":[{"family":"Sapin","given":"Marlène"},{"family":"Joye","given":"Dominique"},{"family":"Wolf","given":"Christof"}],"issued":{"date-parts":[["2020",1,2]]},"citation-key":"sapin_issp_2020"}}],"schema":"https://github.com/citation-style-language/schema/raw/master/csl-citation.json"} </w:delInstrText>
        </w:r>
      </w:del>
      <w:r w:rsidR="00D658B2">
        <w:fldChar w:fldCharType="separate"/>
      </w:r>
      <w:r w:rsidR="00224919">
        <w:t>(Otero &amp; Mendoza, 2023; Sapin, Joye, &amp; Wolf, 2020)</w:t>
      </w:r>
      <w:r w:rsidR="00D658B2">
        <w:fldChar w:fldCharType="end"/>
      </w:r>
      <w:r w:rsidR="00DF242F">
        <w:t>,</w:t>
      </w:r>
      <w:r w:rsidR="00ED71AB">
        <w:t xml:space="preserve"> a</w:t>
      </w:r>
      <w:r w:rsidR="00866048">
        <w:t xml:space="preserve"> single dimension was </w:t>
      </w:r>
      <w:r w:rsidR="00866048">
        <w:lastRenderedPageBreak/>
        <w:t xml:space="preserve">used to represent network diversity, incorporating </w:t>
      </w:r>
      <w:r w:rsidR="00DF242F">
        <w:t xml:space="preserve">two </w:t>
      </w:r>
      <w:r w:rsidR="00866048">
        <w:t>indicators</w:t>
      </w:r>
      <w:r w:rsidR="00AD6E0E">
        <w:t>.</w:t>
      </w:r>
      <w:r w:rsidR="00866048">
        <w:t xml:space="preserve"> </w:t>
      </w:r>
      <w:r w:rsidR="007C7D91">
        <w:t>With this strategy</w:t>
      </w:r>
      <w:r w:rsidR="006E4AE6">
        <w:t>,</w:t>
      </w:r>
      <w:r w:rsidR="007C7D91">
        <w:t xml:space="preserve"> I aim to consider both the possible ties to the available occupations jointly </w:t>
      </w:r>
      <w:r w:rsidR="006E4AE6">
        <w:t xml:space="preserve">and </w:t>
      </w:r>
      <w:r w:rsidR="007C7D91">
        <w:t xml:space="preserve">how these ties are distributed across each group </w:t>
      </w:r>
      <w:r w:rsidR="007C7D91">
        <w:fldChar w:fldCharType="begin"/>
      </w:r>
      <w:r w:rsidR="007C7D91">
        <w:instrText xml:space="preserve"> ADDIN ZOTERO_ITEM CSL_CITATION {"citationID":"qRXxZcRo","properties":{"formattedCitation":"(Koopmans &amp; Schaeffer, 2015)","plainCitation":"(Koopmans &amp; Schaeffer, 2015)","noteIndex":0},"citationItems":[{"id":20260,"uris":["http://zotero.org/users/5414506/items/TR2FD2K3"],"itemData":{"id":20260,"type":"article-journal","abstract":"Ethnic diversity is typically measured by the well-known Hirschman-Herﬁndahl Index. This paper discusses the merits of an alternative approach, which is in our view better suited to tease out why and how ethnic diversity matters. The approach consists of two elements. First, all existing diversity indices are non-relational. From the viewpoint of theoretical accounts that attribute negative diversity effects to in-group favoritism and out-group threat, it should however matter whether, given a certain level of overall diversity, an individual belongs to a minority group or to the dominant majority. We therefore decompose diversity by distinguishing the in-group share from the diversity of ethnic out-groups. Second, we show how generalized entropy measures can be used to test which of diversity’s two basic dimensions matters most: the variety of groups, or the unequal distribution (balance) of the population over groups. These measures allow us to test different theoretical explanations against each other, because they imply different expectations regarding the effects of in-group size, out-group variety, and out-group balance. We apply these ideas in an analysis of various social cohesion measures across 55 German localities and show that both in-group size and out-group diversity matter. For the native majority as well as for persons of immigration background, the variety component of diversity seems to be more decisive than has formerly been acknowledged. These ﬁndings provide little support for group threat and in-group favoritism as the decisive mechanisms behind negative diversity effects, and are most in line with the predictions of theories that emphasize coordination problems, asymmetric preferences, and network closure.","container-title":"Social Science Research","DOI":"10.1016/j.ssresearch.2015.05.010","ISSN":"0049089X","journalAbbreviation":"Social Science Research","language":"en","page":"162-176","source":"DOI.org (Crossref)","title":"Relational diversity and neighbourhood cohesion. Unpacking variety, balance and in-group size","volume":"53","author":[{"family":"Koopmans","given":"Ruud"},{"family":"Schaeffer","given":"Merlin"}],"issued":{"date-parts":[["2015",9]]},"citation-key":"koopmans_relational_2015"}}],"schema":"https://github.com/citation-style-language/schema/raw/master/csl-citation.json"} </w:instrText>
      </w:r>
      <w:r w:rsidR="007C7D91">
        <w:fldChar w:fldCharType="separate"/>
      </w:r>
      <w:r w:rsidR="007C7D91" w:rsidRPr="006B6DFF">
        <w:rPr>
          <w:rFonts w:cs="Times New Roman"/>
        </w:rPr>
        <w:t>(Koopmans &amp; Schaeffer, 2015)</w:t>
      </w:r>
      <w:r w:rsidR="007C7D91">
        <w:fldChar w:fldCharType="end"/>
      </w:r>
      <w:r w:rsidR="007C7D91">
        <w:t xml:space="preserve">. First, </w:t>
      </w:r>
      <w:r w:rsidR="005C7D04">
        <w:t xml:space="preserve">generalized </w:t>
      </w:r>
      <w:del w:id="238" w:author="Julio César Iturra Sanhueza" w:date="2025-06-13T15:21:00Z" w16du:dateUtc="2025-06-13T13:21:00Z">
        <w:r w:rsidR="00866048" w:rsidDel="0055155C">
          <w:delText>index of qualitative variation (IQV),</w:delText>
        </w:r>
      </w:del>
      <w:r w:rsidR="007C7D91">
        <w:t>e</w:t>
      </w:r>
      <w:ins w:id="239" w:author="Julio César Iturra Sanhueza" w:date="2025-06-13T15:21:00Z" w16du:dateUtc="2025-06-13T13:21:00Z">
        <w:r w:rsidR="0055155C">
          <w:t xml:space="preserve">ntropy </w:t>
        </w:r>
      </w:ins>
      <w:r w:rsidR="00930FBD">
        <w:t>measure</w:t>
      </w:r>
      <w:r w:rsidR="009A454E">
        <w:t>s</w:t>
      </w:r>
      <w:r w:rsidR="00930FBD">
        <w:t xml:space="preserve"> the </w:t>
      </w:r>
      <w:r w:rsidR="00FF019D">
        <w:t>degree</w:t>
      </w:r>
      <w:r w:rsidR="00930FBD">
        <w:t xml:space="preserve"> of </w:t>
      </w:r>
      <w:r w:rsidR="00DF242F" w:rsidRPr="00DF242F">
        <w:rPr>
          <w:i/>
          <w:iCs/>
        </w:rPr>
        <w:t>balance</w:t>
      </w:r>
      <w:r w:rsidR="00DF242F">
        <w:t xml:space="preserve"> across groups based on the number </w:t>
      </w:r>
      <w:r w:rsidR="00FF019D">
        <w:t>of acquaintances in</w:t>
      </w:r>
      <w:r w:rsidR="00317D0A">
        <w:t xml:space="preserve"> each occupation</w:t>
      </w:r>
      <w:r w:rsidR="005B178D">
        <w:rPr>
          <w:rStyle w:val="FootnoteReference"/>
        </w:rPr>
        <w:footnoteReference w:id="2"/>
      </w:r>
      <w:r w:rsidR="005B178D">
        <w:t xml:space="preserve">. </w:t>
      </w:r>
      <w:r w:rsidR="00DF242F">
        <w:t xml:space="preserve">The second indicator is extensivity, which aims to capture the degree of </w:t>
      </w:r>
      <w:r w:rsidR="00DF242F" w:rsidRPr="00DF242F">
        <w:rPr>
          <w:i/>
          <w:iCs/>
        </w:rPr>
        <w:t>variety</w:t>
      </w:r>
      <w:r w:rsidR="00DF242F">
        <w:t xml:space="preserve"> of known groups, in this case, the number of occupations with which the individual declares to have acquaintances</w:t>
      </w:r>
      <w:r w:rsidR="00FD2D9F">
        <w:t>.</w:t>
      </w:r>
      <w:r w:rsidR="00F75577">
        <w:t xml:space="preserve"> </w:t>
      </w:r>
    </w:p>
    <w:p w14:paraId="63B25553" w14:textId="676BC5D0" w:rsidR="006F33C8" w:rsidRDefault="006F33C8">
      <w:r>
        <w:t xml:space="preserve">I used this </w:t>
      </w:r>
      <w:r w:rsidRPr="006F33C8">
        <w:t>information to create a composite measure representing class diversity in social networks. This index has a mean of 0 and a standard deviation of 1 and will be used in all subsequent analyses throughout the article.</w:t>
      </w:r>
    </w:p>
    <w:p w14:paraId="77E23979" w14:textId="004B4C14" w:rsidR="005B178D" w:rsidRPr="005B178D" w:rsidRDefault="00BD7266">
      <w:r>
        <w:t>Therefore, h</w:t>
      </w:r>
      <w:r w:rsidR="00866048">
        <w:t xml:space="preserve">igher values on this index </w:t>
      </w:r>
      <w:r>
        <w:t xml:space="preserve">represent higher </w:t>
      </w:r>
      <w:r w:rsidR="00866048">
        <w:t xml:space="preserve">socio-economic </w:t>
      </w:r>
      <w:r w:rsidR="00866048" w:rsidRPr="00BD7266">
        <w:rPr>
          <w:i/>
          <w:iCs/>
        </w:rPr>
        <w:t>diversity</w:t>
      </w:r>
      <w:r w:rsidR="00866048">
        <w:t xml:space="preserve"> in </w:t>
      </w:r>
      <w:r>
        <w:t xml:space="preserve">social </w:t>
      </w:r>
      <w:r w:rsidR="00866048">
        <w:t>networks</w:t>
      </w:r>
      <w:r w:rsidR="005B178D">
        <w:t>.</w:t>
      </w:r>
    </w:p>
    <w:p w14:paraId="2B7C8478" w14:textId="3C02A933" w:rsidR="001F279D" w:rsidRPr="00D84938" w:rsidRDefault="00606669">
      <w:pPr>
        <w:pStyle w:val="Heading1"/>
      </w:pPr>
      <w:bookmarkStart w:id="240" w:name="_9yju1esk9zg" w:colFirst="0" w:colLast="0"/>
      <w:bookmarkEnd w:id="240"/>
      <w:r w:rsidRPr="00D84938">
        <w:t>Method</w:t>
      </w:r>
    </w:p>
    <w:p w14:paraId="64AE8368" w14:textId="7BF90FDF" w:rsidR="00672740" w:rsidRDefault="002C1AEF" w:rsidP="005F2D8E">
      <w:r w:rsidRPr="00D84938">
        <w:t>I</w:t>
      </w:r>
      <w:r w:rsidR="001F279D" w:rsidRPr="00D84938">
        <w:t xml:space="preserve"> estimated </w:t>
      </w:r>
      <w:r w:rsidR="001467F4" w:rsidRPr="00D84938">
        <w:t>fixed-effects</w:t>
      </w:r>
      <w:r w:rsidR="00A55F2D" w:rsidRPr="00D84938">
        <w:t xml:space="preserve"> </w:t>
      </w:r>
      <w:r w:rsidR="001D6E2C" w:rsidRPr="00D84938">
        <w:t>linear</w:t>
      </w:r>
      <w:r w:rsidR="001F279D" w:rsidRPr="00D84938">
        <w:t xml:space="preserve"> models</w:t>
      </w:r>
      <w:r w:rsidR="00224919" w:rsidRPr="00D84938">
        <w:t xml:space="preserve"> </w:t>
      </w:r>
      <w:r w:rsidR="00224919" w:rsidRPr="00D84938">
        <w:fldChar w:fldCharType="begin"/>
      </w:r>
      <w:ins w:id="241" w:author="Julio César Iturra Sanhueza" w:date="2025-06-13T15:08:00Z" w16du:dateUtc="2025-06-13T13:08:00Z">
        <w:r w:rsidR="00733667">
          <w:instrText xml:space="preserve"> ADDIN ZOTERO_ITEM CSL_CITATION {"citationID":"QItFHD1N","properties":{"formattedCitation":"(Andre\\uc0\\u223{}, Golsch, &amp; Schmidt, 2013)","plainCitation":"(Andreß, Golsch, &amp; Schmidt, 2013)","noteIndex":0},"citationItems":[{"id":18514,"uris":["http://zotero.org/users/5414506/items/VRMQ5EF8"],"itemData":{"id":18514,"type":"book","event-place":"Berlin, Heidelberg","ISBN":"978-3-642-32913-5","language":"en","license":"https://www.springernature.com/gp/researchers/text-and-data-mining","note":"DOI: 10.1007/978-3-642-32914-2","publisher":"Springer Berlin Heidelberg","publisher-place":"Berlin, Heidelberg","source":"DOI.org (Crossref)","title":"Applied Panel Data Analysis for Economic and Social Surveys","URL":"https://link.springer.com/10.1007/978-3-642-32914-2","author":[{"family":"Andreß","given":"Hans-Jürgen"},{"family":"Golsch","given":"Katrin"},{"family":"Schmidt","given":"Alexander W."}],"accessed":{"date-parts":[["2024",11,20]]},"issued":{"date-parts":[["2013"]]},"citation-key":"andres_applied_2013"}}],"schema":"https://github.com/citation-style-language/schema/raw/master/csl-citation.json"} </w:instrText>
        </w:r>
      </w:ins>
      <w:del w:id="242" w:author="Julio César Iturra Sanhueza" w:date="2025-06-13T15:08:00Z" w16du:dateUtc="2025-06-13T13:08:00Z">
        <w:r w:rsidR="00351642" w:rsidRPr="00D84938" w:rsidDel="00733667">
          <w:delInstrText xml:space="preserve"> ADDIN ZOTERO_ITEM CSL_CITATION {"citationID":"QItFHD1N","properties":{"formattedCitation":"(Andre\\uc0\\u223{}, Golsch, &amp; Schmidt, 2013)","plainCitation":"(Andreß, Golsch, &amp; Schmidt, 2013)","noteIndex":0},"citationItems":[{"id":15035,"uris":["http://zotero.org/users/5414506/items/VRMQ5EF8"],"itemData":{"id":15035,"type":"book","event-place":"Berlin, Heidelberg","ISBN":"978-3-642-32913-5","language":"en","license":"https://www.springernature.com/gp/researchers/text-and-data-mining","note":"DOI: 10.1007/978-3-642-32914-2","publisher":"Springer Berlin Heidelberg","publisher-place":"Berlin, Heidelberg","source":"DOI.org (Crossref)","title":"Applied Panel Data Analysis for Economic and Social Surveys","URL":"https://link.springer.com/10.1007/978-3-642-32914-2","author":[{"family":"Andreß","given":"Hans-Jürgen"},{"family":"Golsch","given":"Katrin"},{"family":"Schmidt","given":"Alexander W."}],"accessed":{"date-parts":[["2024",11,20]]},"issued":{"date-parts":[["2013"]]},"citation-key":"andress_applied_2013"}}],"schema":"https://github.com/citation-style-language/schema/raw/master/csl-citation.json"} </w:delInstrText>
        </w:r>
      </w:del>
      <w:r w:rsidR="00224919" w:rsidRPr="00D84938">
        <w:fldChar w:fldCharType="separate"/>
      </w:r>
      <w:r w:rsidR="00224919" w:rsidRPr="00D84938">
        <w:t>(Andreß, Golsch, &amp; Schmidt, 2013)</w:t>
      </w:r>
      <w:r w:rsidR="00224919" w:rsidRPr="00D84938">
        <w:fldChar w:fldCharType="end"/>
      </w:r>
      <w:r w:rsidR="001F279D" w:rsidRPr="00D84938">
        <w:t xml:space="preserve"> to examine the extent </w:t>
      </w:r>
      <w:r w:rsidR="00C664CF" w:rsidRPr="00D84938">
        <w:t>to</w:t>
      </w:r>
      <w:r w:rsidR="000B6870" w:rsidRPr="00D84938">
        <w:t xml:space="preserve"> </w:t>
      </w:r>
      <w:r w:rsidR="00C664CF" w:rsidRPr="00D84938">
        <w:t xml:space="preserve">which changes </w:t>
      </w:r>
      <w:r w:rsidR="00442249" w:rsidRPr="00D84938">
        <w:t xml:space="preserve">in </w:t>
      </w:r>
      <w:r w:rsidR="001F279D" w:rsidRPr="00D84938">
        <w:t>network diversity</w:t>
      </w:r>
      <w:r w:rsidR="003223F7" w:rsidRPr="00D84938">
        <w:t xml:space="preserve"> </w:t>
      </w:r>
      <w:r w:rsidR="001F279D" w:rsidRPr="00D84938">
        <w:t xml:space="preserve">predict </w:t>
      </w:r>
      <w:r w:rsidR="00B81C4A" w:rsidRPr="00D84938">
        <w:t>market justice preferences</w:t>
      </w:r>
      <w:r w:rsidR="001F279D" w:rsidRPr="00D84938">
        <w:t xml:space="preserve">. </w:t>
      </w:r>
      <w:r w:rsidRPr="00D84938">
        <w:t>I</w:t>
      </w:r>
      <w:r w:rsidR="001F279D" w:rsidRPr="00D84938">
        <w:t xml:space="preserve"> analyzed these data using </w:t>
      </w:r>
      <w:r w:rsidR="004C7039" w:rsidRPr="00D84938">
        <w:t xml:space="preserve">the </w:t>
      </w:r>
      <w:r w:rsidR="00A33A91" w:rsidRPr="00D84938">
        <w:t>“</w:t>
      </w:r>
      <w:proofErr w:type="spellStart"/>
      <w:r w:rsidR="00224919" w:rsidRPr="00D84938">
        <w:t>plm</w:t>
      </w:r>
      <w:proofErr w:type="spellEnd"/>
      <w:r w:rsidR="00A33A91" w:rsidRPr="00D84938">
        <w:t>”</w:t>
      </w:r>
      <w:r w:rsidR="008A118B" w:rsidRPr="00D84938">
        <w:t xml:space="preserve"> </w:t>
      </w:r>
      <w:r w:rsidR="001F279D" w:rsidRPr="00D84938">
        <w:t>package</w:t>
      </w:r>
      <w:r w:rsidR="004C7039" w:rsidRPr="00D84938">
        <w:t xml:space="preserve"> in R</w:t>
      </w:r>
      <w:r w:rsidR="001F279D" w:rsidRPr="00D84938">
        <w:t>.</w:t>
      </w:r>
      <w:r w:rsidR="00D24618" w:rsidRPr="00D84938">
        <w:t xml:space="preserve"> </w:t>
      </w:r>
      <w:r w:rsidR="001F279D" w:rsidRPr="00D84938">
        <w:t>In the context of panel data, within-person effects capture how changes in individual-level variables (e.g.,</w:t>
      </w:r>
      <w:r w:rsidR="00C24E3B" w:rsidRPr="00D84938">
        <w:t xml:space="preserve"> </w:t>
      </w:r>
      <w:r w:rsidR="001F279D" w:rsidRPr="00D84938">
        <w:t>network diversity) between waves are associated with preferences for market justice</w:t>
      </w:r>
      <w:r w:rsidR="00C13CAA" w:rsidRPr="00D84938">
        <w:t xml:space="preserve"> while controlling </w:t>
      </w:r>
      <w:r w:rsidR="00E61E76">
        <w:t>for</w:t>
      </w:r>
      <w:r w:rsidR="00C13CAA" w:rsidRPr="00D84938">
        <w:t xml:space="preserve"> the influence of time-invariant characteristics</w:t>
      </w:r>
      <w:r w:rsidR="001F279D" w:rsidRPr="00D84938">
        <w:t>.</w:t>
      </w:r>
      <w:r w:rsidR="00C13CAA" w:rsidRPr="00D84938">
        <w:t xml:space="preserve"> </w:t>
      </w:r>
      <w:bookmarkStart w:id="243" w:name="_njunrcfgcrbc" w:colFirst="0" w:colLast="0"/>
      <w:bookmarkEnd w:id="243"/>
      <w:r w:rsidR="00BE7489" w:rsidRPr="00D84938">
        <w:t>L</w:t>
      </w:r>
      <w:r w:rsidR="00606669" w:rsidRPr="00D84938">
        <w:t>ongitudinal results on network diversity and market justice attitudes</w:t>
      </w:r>
      <w:r w:rsidR="005F2D8E">
        <w:t>.</w:t>
      </w:r>
    </w:p>
    <w:p w14:paraId="7C35A7FF" w14:textId="634348C2" w:rsidR="0016720D" w:rsidRDefault="0016720D" w:rsidP="0016720D">
      <w:pPr>
        <w:pStyle w:val="Heading1"/>
      </w:pPr>
      <w:r>
        <w:lastRenderedPageBreak/>
        <w:t>Longitudinal results on network diversity and market justice attitudes</w:t>
      </w:r>
    </w:p>
    <w:p w14:paraId="46A0DA34" w14:textId="408A41F3" w:rsidR="00DC09A9" w:rsidRDefault="00AF1E5C" w:rsidP="00A87C3A">
      <w:pPr>
        <w:jc w:val="center"/>
      </w:pPr>
      <w:r>
        <w:rPr>
          <w:noProof/>
        </w:rPr>
        <w:drawing>
          <wp:inline distT="0" distB="0" distL="0" distR="0" wp14:anchorId="1310CD57" wp14:editId="2637F471">
            <wp:extent cx="3649786" cy="3745065"/>
            <wp:effectExtent l="0" t="0" r="8255" b="8255"/>
            <wp:docPr id="1888189600" name="Picture 1" descr="A white sheet with black numbers and a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8189600" name="Picture 1" descr="A white sheet with black numbers and a black text&#10;&#10;AI-generated content may be incorrect."/>
                    <pic:cNvPicPr/>
                  </pic:nvPicPr>
                  <pic:blipFill>
                    <a:blip r:embed="rId12"/>
                    <a:stretch>
                      <a:fillRect/>
                    </a:stretch>
                  </pic:blipFill>
                  <pic:spPr>
                    <a:xfrm>
                      <a:off x="0" y="0"/>
                      <a:ext cx="3655622" cy="3751054"/>
                    </a:xfrm>
                    <a:prstGeom prst="rect">
                      <a:avLst/>
                    </a:prstGeom>
                  </pic:spPr>
                </pic:pic>
              </a:graphicData>
            </a:graphic>
          </wp:inline>
        </w:drawing>
      </w:r>
    </w:p>
    <w:tbl>
      <w:tblPr>
        <w:tblW w:w="7129" w:type="dxa"/>
        <w:jc w:val="center"/>
        <w:tblBorders>
          <w:top w:val="single" w:sz="12" w:space="0" w:color="000000"/>
        </w:tblBorders>
        <w:tblCellMar>
          <w:top w:w="15" w:type="dxa"/>
          <w:left w:w="15" w:type="dxa"/>
          <w:bottom w:w="15" w:type="dxa"/>
          <w:right w:w="15" w:type="dxa"/>
        </w:tblCellMar>
        <w:tblLook w:val="04A0" w:firstRow="1" w:lastRow="0" w:firstColumn="1" w:lastColumn="0" w:noHBand="0" w:noVBand="1"/>
      </w:tblPr>
      <w:tblGrid>
        <w:gridCol w:w="3240"/>
        <w:gridCol w:w="1763"/>
        <w:gridCol w:w="1738"/>
        <w:gridCol w:w="1763"/>
      </w:tblGrid>
      <w:tr w:rsidR="00DC09A9" w:rsidRPr="0030195D" w:rsidDel="00D82021" w14:paraId="055A4B11" w14:textId="6CF57ECC" w:rsidTr="00AA1D80">
        <w:trPr>
          <w:trHeight w:val="205"/>
          <w:tblHeader/>
          <w:jc w:val="center"/>
          <w:del w:id="244" w:author="Julio César Iturra Sanhueza" w:date="2025-06-13T16:24:00Z"/>
        </w:trPr>
        <w:tc>
          <w:tcPr>
            <w:tcW w:w="0" w:type="auto"/>
            <w:gridSpan w:val="4"/>
            <w:tcBorders>
              <w:top w:val="nil"/>
              <w:left w:val="nil"/>
              <w:bottom w:val="single" w:sz="12" w:space="0" w:color="auto"/>
              <w:right w:val="nil"/>
            </w:tcBorders>
            <w:tcMar>
              <w:top w:w="15" w:type="dxa"/>
              <w:left w:w="75" w:type="dxa"/>
              <w:bottom w:w="15" w:type="dxa"/>
              <w:right w:w="75" w:type="dxa"/>
            </w:tcMar>
            <w:vAlign w:val="center"/>
            <w:hideMark/>
          </w:tcPr>
          <w:p w14:paraId="45DB33AD" w14:textId="5EE43F02" w:rsidR="00DC09A9" w:rsidRPr="0030195D" w:rsidDel="00D82021" w:rsidRDefault="00D82021" w:rsidP="00AA1D80">
            <w:pPr>
              <w:pStyle w:val="NoSpacing"/>
              <w:rPr>
                <w:del w:id="245" w:author="Julio César Iturra Sanhueza" w:date="2025-06-13T16:24:00Z" w16du:dateUtc="2025-06-13T14:24:00Z"/>
                <w:rFonts w:ascii="Times New Roman" w:hAnsi="Times New Roman" w:cs="Times New Roman"/>
                <w:sz w:val="20"/>
                <w:szCs w:val="20"/>
                <w:lang w:val="en-US"/>
              </w:rPr>
            </w:pPr>
            <w:ins w:id="246" w:author="Julio César Iturra Sanhueza" w:date="2025-06-13T16:24:00Z" w16du:dateUtc="2025-06-13T14:24:00Z">
              <w:r>
                <w:rPr>
                  <w:noProof/>
                </w:rPr>
                <w:drawing>
                  <wp:inline distT="0" distB="0" distL="0" distR="0" wp14:anchorId="755222E3" wp14:editId="6B1165A2">
                    <wp:extent cx="5400040" cy="4656455"/>
                    <wp:effectExtent l="0" t="0" r="0" b="0"/>
                    <wp:docPr id="16168249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824957" name=""/>
                            <pic:cNvPicPr/>
                          </pic:nvPicPr>
                          <pic:blipFill>
                            <a:blip r:embed="rId13"/>
                            <a:stretch>
                              <a:fillRect/>
                            </a:stretch>
                          </pic:blipFill>
                          <pic:spPr>
                            <a:xfrm>
                              <a:off x="0" y="0"/>
                              <a:ext cx="5400040" cy="4656455"/>
                            </a:xfrm>
                            <a:prstGeom prst="rect">
                              <a:avLst/>
                            </a:prstGeom>
                          </pic:spPr>
                        </pic:pic>
                      </a:graphicData>
                    </a:graphic>
                  </wp:inline>
                </w:drawing>
              </w:r>
            </w:ins>
            <w:del w:id="247" w:author="Julio César Iturra Sanhueza" w:date="2025-06-13T16:24:00Z" w16du:dateUtc="2025-06-13T14:24:00Z">
              <w:r w:rsidR="00DC09A9" w:rsidRPr="0030195D" w:rsidDel="00D82021">
                <w:rPr>
                  <w:rFonts w:ascii="Times New Roman" w:hAnsi="Times New Roman" w:cs="Times New Roman"/>
                  <w:sz w:val="20"/>
                  <w:szCs w:val="20"/>
                  <w:lang w:val="en-US"/>
                </w:rPr>
                <w:delText>Table 1: Fixed effects regression for market justice preferences and network diversity</w:delText>
              </w:r>
            </w:del>
          </w:p>
        </w:tc>
      </w:tr>
      <w:tr w:rsidR="009A146F" w:rsidRPr="0030195D" w:rsidDel="00D82021" w14:paraId="1734CF00" w14:textId="1B6D5657" w:rsidTr="00AA1D80">
        <w:trPr>
          <w:trHeight w:val="211"/>
          <w:tblHeader/>
          <w:jc w:val="center"/>
          <w:del w:id="248" w:author="Julio César Iturra Sanhueza" w:date="2025-06-13T16:24:00Z"/>
        </w:trPr>
        <w:tc>
          <w:tcPr>
            <w:tcW w:w="0" w:type="auto"/>
            <w:tcBorders>
              <w:top w:val="single" w:sz="12" w:space="0" w:color="auto"/>
              <w:bottom w:val="single" w:sz="12" w:space="0" w:color="auto"/>
            </w:tcBorders>
            <w:tcMar>
              <w:top w:w="15" w:type="dxa"/>
              <w:left w:w="75" w:type="dxa"/>
              <w:bottom w:w="15" w:type="dxa"/>
              <w:right w:w="75" w:type="dxa"/>
            </w:tcMar>
            <w:vAlign w:val="center"/>
            <w:hideMark/>
          </w:tcPr>
          <w:p w14:paraId="73FE8F22" w14:textId="3A9EB201" w:rsidR="00DC09A9" w:rsidRPr="0030195D" w:rsidDel="00D82021" w:rsidRDefault="00DC09A9" w:rsidP="00AA1D80">
            <w:pPr>
              <w:pStyle w:val="NoSpacing"/>
              <w:rPr>
                <w:del w:id="249" w:author="Julio César Iturra Sanhueza" w:date="2025-06-13T16:24:00Z" w16du:dateUtc="2025-06-13T14:24:00Z"/>
                <w:rFonts w:ascii="Times New Roman" w:hAnsi="Times New Roman" w:cs="Times New Roman"/>
                <w:sz w:val="20"/>
                <w:szCs w:val="20"/>
                <w:lang w:val="en-US"/>
              </w:rPr>
            </w:pPr>
            <w:del w:id="250" w:author="Julio César Iturra Sanhueza" w:date="2025-06-13T16:24:00Z" w16du:dateUtc="2025-06-13T14:24:00Z">
              <w:r w:rsidRPr="0030195D" w:rsidDel="00D82021">
                <w:rPr>
                  <w:rFonts w:ascii="Times New Roman" w:hAnsi="Times New Roman" w:cs="Times New Roman"/>
                  <w:sz w:val="20"/>
                  <w:szCs w:val="20"/>
                  <w:lang w:val="en-US"/>
                </w:rPr>
                <w:delText> </w:delText>
              </w:r>
            </w:del>
          </w:p>
        </w:tc>
        <w:tc>
          <w:tcPr>
            <w:tcW w:w="0" w:type="auto"/>
            <w:tcBorders>
              <w:top w:val="single" w:sz="12" w:space="0" w:color="auto"/>
              <w:bottom w:val="single" w:sz="12" w:space="0" w:color="auto"/>
            </w:tcBorders>
            <w:tcMar>
              <w:top w:w="15" w:type="dxa"/>
              <w:left w:w="75" w:type="dxa"/>
              <w:bottom w:w="15" w:type="dxa"/>
              <w:right w:w="75" w:type="dxa"/>
            </w:tcMar>
            <w:vAlign w:val="center"/>
            <w:hideMark/>
          </w:tcPr>
          <w:p w14:paraId="07C601E4" w14:textId="5B193B54" w:rsidR="00DC09A9" w:rsidRPr="008F0C3E" w:rsidDel="00D82021" w:rsidRDefault="00DC09A9" w:rsidP="00AA1D80">
            <w:pPr>
              <w:pStyle w:val="NoSpacing"/>
              <w:jc w:val="center"/>
              <w:rPr>
                <w:del w:id="251" w:author="Julio César Iturra Sanhueza" w:date="2025-06-13T16:24:00Z" w16du:dateUtc="2025-06-13T14:24:00Z"/>
                <w:rFonts w:ascii="Times New Roman" w:hAnsi="Times New Roman" w:cs="Times New Roman"/>
                <w:sz w:val="20"/>
                <w:szCs w:val="20"/>
                <w:lang w:val="es-CL"/>
              </w:rPr>
            </w:pPr>
            <w:del w:id="252" w:author="Julio César Iturra Sanhueza" w:date="2025-06-13T16:24:00Z" w16du:dateUtc="2025-06-13T14:24:00Z">
              <w:r w:rsidRPr="008F0C3E" w:rsidDel="00D82021">
                <w:rPr>
                  <w:rFonts w:ascii="Times New Roman" w:hAnsi="Times New Roman" w:cs="Times New Roman"/>
                  <w:sz w:val="20"/>
                  <w:szCs w:val="20"/>
                  <w:lang w:val="es-CL"/>
                </w:rPr>
                <w:delText>Model 1</w:delText>
              </w:r>
            </w:del>
          </w:p>
        </w:tc>
        <w:tc>
          <w:tcPr>
            <w:tcW w:w="0" w:type="auto"/>
            <w:tcBorders>
              <w:top w:val="single" w:sz="12" w:space="0" w:color="auto"/>
              <w:bottom w:val="single" w:sz="12" w:space="0" w:color="auto"/>
            </w:tcBorders>
            <w:tcMar>
              <w:top w:w="15" w:type="dxa"/>
              <w:left w:w="75" w:type="dxa"/>
              <w:bottom w:w="15" w:type="dxa"/>
              <w:right w:w="75" w:type="dxa"/>
            </w:tcMar>
            <w:vAlign w:val="center"/>
            <w:hideMark/>
          </w:tcPr>
          <w:p w14:paraId="52434917" w14:textId="6816E38E" w:rsidR="00DC09A9" w:rsidRPr="008F0C3E" w:rsidDel="00D82021" w:rsidRDefault="00DC09A9" w:rsidP="00AA1D80">
            <w:pPr>
              <w:pStyle w:val="NoSpacing"/>
              <w:jc w:val="center"/>
              <w:rPr>
                <w:del w:id="253" w:author="Julio César Iturra Sanhueza" w:date="2025-06-13T16:24:00Z" w16du:dateUtc="2025-06-13T14:24:00Z"/>
                <w:rFonts w:ascii="Times New Roman" w:hAnsi="Times New Roman" w:cs="Times New Roman"/>
                <w:sz w:val="20"/>
                <w:szCs w:val="20"/>
                <w:lang w:val="es-CL"/>
              </w:rPr>
            </w:pPr>
            <w:del w:id="254" w:author="Julio César Iturra Sanhueza" w:date="2025-06-13T16:24:00Z" w16du:dateUtc="2025-06-13T14:24:00Z">
              <w:r w:rsidRPr="008F0C3E" w:rsidDel="00D82021">
                <w:rPr>
                  <w:rFonts w:ascii="Times New Roman" w:hAnsi="Times New Roman" w:cs="Times New Roman"/>
                  <w:sz w:val="20"/>
                  <w:szCs w:val="20"/>
                  <w:lang w:val="es-CL"/>
                </w:rPr>
                <w:delText>Model 2</w:delText>
              </w:r>
            </w:del>
          </w:p>
        </w:tc>
        <w:tc>
          <w:tcPr>
            <w:tcW w:w="0" w:type="auto"/>
            <w:tcBorders>
              <w:top w:val="single" w:sz="12" w:space="0" w:color="auto"/>
              <w:bottom w:val="single" w:sz="12" w:space="0" w:color="auto"/>
            </w:tcBorders>
            <w:tcMar>
              <w:top w:w="15" w:type="dxa"/>
              <w:left w:w="75" w:type="dxa"/>
              <w:bottom w:w="15" w:type="dxa"/>
              <w:right w:w="75" w:type="dxa"/>
            </w:tcMar>
            <w:vAlign w:val="center"/>
            <w:hideMark/>
          </w:tcPr>
          <w:p w14:paraId="7A57D935" w14:textId="05514FC1" w:rsidR="00DC09A9" w:rsidRPr="008F0C3E" w:rsidDel="00D82021" w:rsidRDefault="00DC09A9" w:rsidP="00AA1D80">
            <w:pPr>
              <w:pStyle w:val="NoSpacing"/>
              <w:jc w:val="center"/>
              <w:rPr>
                <w:del w:id="255" w:author="Julio César Iturra Sanhueza" w:date="2025-06-13T16:24:00Z" w16du:dateUtc="2025-06-13T14:24:00Z"/>
                <w:rFonts w:ascii="Times New Roman" w:hAnsi="Times New Roman" w:cs="Times New Roman"/>
                <w:sz w:val="20"/>
                <w:szCs w:val="20"/>
                <w:lang w:val="es-CL"/>
              </w:rPr>
            </w:pPr>
            <w:del w:id="256" w:author="Julio César Iturra Sanhueza" w:date="2025-06-13T16:24:00Z" w16du:dateUtc="2025-06-13T14:24:00Z">
              <w:r w:rsidRPr="008F0C3E" w:rsidDel="00D82021">
                <w:rPr>
                  <w:rFonts w:ascii="Times New Roman" w:hAnsi="Times New Roman" w:cs="Times New Roman"/>
                  <w:sz w:val="20"/>
                  <w:szCs w:val="20"/>
                  <w:lang w:val="es-CL"/>
                </w:rPr>
                <w:delText>Model 3</w:delText>
              </w:r>
            </w:del>
          </w:p>
        </w:tc>
      </w:tr>
      <w:tr w:rsidR="009A146F" w:rsidRPr="0030195D" w:rsidDel="00D82021" w14:paraId="77A91DF8" w14:textId="731B50B6" w:rsidTr="00AA1D80">
        <w:trPr>
          <w:trHeight w:val="205"/>
          <w:jc w:val="center"/>
          <w:del w:id="257" w:author="Julio César Iturra Sanhueza" w:date="2025-06-13T16:24:00Z"/>
        </w:trPr>
        <w:tc>
          <w:tcPr>
            <w:tcW w:w="0" w:type="auto"/>
            <w:tcBorders>
              <w:top w:val="single" w:sz="12" w:space="0" w:color="auto"/>
            </w:tcBorders>
            <w:tcMar>
              <w:top w:w="15" w:type="dxa"/>
              <w:left w:w="75" w:type="dxa"/>
              <w:bottom w:w="15" w:type="dxa"/>
              <w:right w:w="75" w:type="dxa"/>
            </w:tcMar>
            <w:vAlign w:val="center"/>
            <w:hideMark/>
          </w:tcPr>
          <w:p w14:paraId="5FF5F982" w14:textId="300D8EF8" w:rsidR="00DC09A9" w:rsidRPr="0030195D" w:rsidDel="00D82021" w:rsidRDefault="00DC09A9" w:rsidP="00AA1D80">
            <w:pPr>
              <w:pStyle w:val="NoSpacing"/>
              <w:rPr>
                <w:del w:id="258" w:author="Julio César Iturra Sanhueza" w:date="2025-06-13T16:24:00Z" w16du:dateUtc="2025-06-13T14:24:00Z"/>
                <w:rFonts w:ascii="Times New Roman" w:hAnsi="Times New Roman" w:cs="Times New Roman"/>
                <w:sz w:val="20"/>
                <w:szCs w:val="20"/>
                <w:lang w:val="es-CL"/>
              </w:rPr>
            </w:pPr>
            <w:del w:id="259" w:author="Julio César Iturra Sanhueza" w:date="2025-06-13T16:24:00Z" w16du:dateUtc="2025-06-13T14:24:00Z">
              <w:r w:rsidRPr="0030195D" w:rsidDel="00D82021">
                <w:rPr>
                  <w:rFonts w:ascii="Times New Roman" w:hAnsi="Times New Roman" w:cs="Times New Roman"/>
                  <w:sz w:val="20"/>
                  <w:szCs w:val="20"/>
                  <w:lang w:val="es-CL"/>
                </w:rPr>
                <w:delText>ISEI (ref.= from Low)</w:delText>
              </w:r>
            </w:del>
          </w:p>
        </w:tc>
        <w:tc>
          <w:tcPr>
            <w:tcW w:w="0" w:type="auto"/>
            <w:tcBorders>
              <w:top w:val="single" w:sz="12" w:space="0" w:color="auto"/>
            </w:tcBorders>
            <w:tcMar>
              <w:top w:w="15" w:type="dxa"/>
              <w:left w:w="75" w:type="dxa"/>
              <w:bottom w:w="15" w:type="dxa"/>
              <w:right w:w="75" w:type="dxa"/>
            </w:tcMar>
            <w:vAlign w:val="center"/>
            <w:hideMark/>
          </w:tcPr>
          <w:p w14:paraId="7A71C724" w14:textId="13327AB1" w:rsidR="00DC09A9" w:rsidRPr="0030195D" w:rsidDel="00D82021" w:rsidRDefault="00DC09A9" w:rsidP="00AA1D80">
            <w:pPr>
              <w:pStyle w:val="NoSpacing"/>
              <w:jc w:val="center"/>
              <w:rPr>
                <w:del w:id="260" w:author="Julio César Iturra Sanhueza" w:date="2025-06-13T16:24:00Z" w16du:dateUtc="2025-06-13T14:24:00Z"/>
                <w:rFonts w:ascii="Times New Roman" w:hAnsi="Times New Roman" w:cs="Times New Roman"/>
                <w:sz w:val="20"/>
                <w:szCs w:val="20"/>
                <w:lang w:val="es-CL"/>
              </w:rPr>
            </w:pPr>
          </w:p>
        </w:tc>
        <w:tc>
          <w:tcPr>
            <w:tcW w:w="0" w:type="auto"/>
            <w:tcBorders>
              <w:top w:val="single" w:sz="12" w:space="0" w:color="auto"/>
            </w:tcBorders>
            <w:tcMar>
              <w:top w:w="15" w:type="dxa"/>
              <w:left w:w="75" w:type="dxa"/>
              <w:bottom w:w="15" w:type="dxa"/>
              <w:right w:w="75" w:type="dxa"/>
            </w:tcMar>
            <w:vAlign w:val="center"/>
            <w:hideMark/>
          </w:tcPr>
          <w:p w14:paraId="79F1A4E3" w14:textId="12998D6E" w:rsidR="00DC09A9" w:rsidRPr="0030195D" w:rsidDel="00D82021" w:rsidRDefault="00DC09A9" w:rsidP="00AA1D80">
            <w:pPr>
              <w:pStyle w:val="NoSpacing"/>
              <w:jc w:val="center"/>
              <w:rPr>
                <w:del w:id="261" w:author="Julio César Iturra Sanhueza" w:date="2025-06-13T16:24:00Z" w16du:dateUtc="2025-06-13T14:24:00Z"/>
                <w:rFonts w:ascii="Times New Roman" w:hAnsi="Times New Roman" w:cs="Times New Roman"/>
                <w:sz w:val="20"/>
                <w:szCs w:val="20"/>
                <w:lang w:val="es-CL"/>
              </w:rPr>
            </w:pPr>
          </w:p>
        </w:tc>
        <w:tc>
          <w:tcPr>
            <w:tcW w:w="0" w:type="auto"/>
            <w:tcBorders>
              <w:top w:val="single" w:sz="12" w:space="0" w:color="auto"/>
            </w:tcBorders>
            <w:tcMar>
              <w:top w:w="15" w:type="dxa"/>
              <w:left w:w="75" w:type="dxa"/>
              <w:bottom w:w="15" w:type="dxa"/>
              <w:right w:w="75" w:type="dxa"/>
            </w:tcMar>
            <w:vAlign w:val="center"/>
            <w:hideMark/>
          </w:tcPr>
          <w:p w14:paraId="464F9F8F" w14:textId="27D3601F" w:rsidR="00DC09A9" w:rsidRPr="0030195D" w:rsidDel="00D82021" w:rsidRDefault="00DC09A9" w:rsidP="00AA1D80">
            <w:pPr>
              <w:pStyle w:val="NoSpacing"/>
              <w:jc w:val="center"/>
              <w:rPr>
                <w:del w:id="262" w:author="Julio César Iturra Sanhueza" w:date="2025-06-13T16:24:00Z" w16du:dateUtc="2025-06-13T14:24:00Z"/>
                <w:rFonts w:ascii="Times New Roman" w:hAnsi="Times New Roman" w:cs="Times New Roman"/>
                <w:sz w:val="20"/>
                <w:szCs w:val="20"/>
                <w:lang w:val="es-CL"/>
              </w:rPr>
            </w:pPr>
          </w:p>
        </w:tc>
      </w:tr>
      <w:tr w:rsidR="009A146F" w:rsidRPr="0030195D" w:rsidDel="00D82021" w14:paraId="54EED277" w14:textId="08445313" w:rsidTr="00AA1D80">
        <w:trPr>
          <w:trHeight w:val="211"/>
          <w:jc w:val="center"/>
          <w:del w:id="263" w:author="Julio César Iturra Sanhueza" w:date="2025-06-13T16:24:00Z"/>
        </w:trPr>
        <w:tc>
          <w:tcPr>
            <w:tcW w:w="0" w:type="auto"/>
            <w:tcMar>
              <w:top w:w="15" w:type="dxa"/>
              <w:left w:w="75" w:type="dxa"/>
              <w:bottom w:w="15" w:type="dxa"/>
              <w:right w:w="75" w:type="dxa"/>
            </w:tcMar>
            <w:vAlign w:val="center"/>
            <w:hideMark/>
          </w:tcPr>
          <w:p w14:paraId="2DEF97F3" w14:textId="2D1EFF6F" w:rsidR="00DC09A9" w:rsidRPr="0030195D" w:rsidDel="00D82021" w:rsidRDefault="00DC09A9" w:rsidP="00AA1D80">
            <w:pPr>
              <w:pStyle w:val="NoSpacing"/>
              <w:rPr>
                <w:del w:id="264" w:author="Julio César Iturra Sanhueza" w:date="2025-06-13T16:24:00Z" w16du:dateUtc="2025-06-13T14:24:00Z"/>
                <w:rFonts w:ascii="Times New Roman" w:hAnsi="Times New Roman" w:cs="Times New Roman"/>
                <w:sz w:val="20"/>
                <w:szCs w:val="20"/>
                <w:lang w:val="es-CL"/>
              </w:rPr>
            </w:pPr>
            <w:del w:id="265" w:author="Julio César Iturra Sanhueza" w:date="2025-06-13T16:24:00Z" w16du:dateUtc="2025-06-13T14:24:00Z">
              <w:r w:rsidRPr="0030195D" w:rsidDel="00D82021">
                <w:rPr>
                  <w:rFonts w:ascii="Times New Roman" w:hAnsi="Times New Roman" w:cs="Times New Roman"/>
                  <w:sz w:val="20"/>
                  <w:szCs w:val="20"/>
                  <w:lang w:val="es-CL"/>
                </w:rPr>
                <w:delText> </w:delText>
              </w:r>
            </w:del>
          </w:p>
        </w:tc>
        <w:tc>
          <w:tcPr>
            <w:tcW w:w="0" w:type="auto"/>
            <w:tcMar>
              <w:top w:w="15" w:type="dxa"/>
              <w:left w:w="75" w:type="dxa"/>
              <w:bottom w:w="15" w:type="dxa"/>
              <w:right w:w="75" w:type="dxa"/>
            </w:tcMar>
            <w:vAlign w:val="center"/>
            <w:hideMark/>
          </w:tcPr>
          <w:p w14:paraId="5BA50BA2" w14:textId="1939FFFF" w:rsidR="00DC09A9" w:rsidRPr="0030195D" w:rsidDel="00D82021" w:rsidRDefault="00DC09A9" w:rsidP="00AA1D80">
            <w:pPr>
              <w:pStyle w:val="NoSpacing"/>
              <w:jc w:val="center"/>
              <w:rPr>
                <w:del w:id="266" w:author="Julio César Iturra Sanhueza" w:date="2025-06-13T16:24:00Z" w16du:dateUtc="2025-06-13T14:24:00Z"/>
                <w:rFonts w:ascii="Times New Roman" w:hAnsi="Times New Roman" w:cs="Times New Roman"/>
                <w:sz w:val="20"/>
                <w:szCs w:val="20"/>
                <w:lang w:val="es-CL"/>
              </w:rPr>
            </w:pPr>
          </w:p>
        </w:tc>
        <w:tc>
          <w:tcPr>
            <w:tcW w:w="0" w:type="auto"/>
            <w:tcMar>
              <w:top w:w="15" w:type="dxa"/>
              <w:left w:w="75" w:type="dxa"/>
              <w:bottom w:w="15" w:type="dxa"/>
              <w:right w:w="75" w:type="dxa"/>
            </w:tcMar>
            <w:vAlign w:val="center"/>
            <w:hideMark/>
          </w:tcPr>
          <w:p w14:paraId="65BC3531" w14:textId="611E95BA" w:rsidR="00DC09A9" w:rsidRPr="0030195D" w:rsidDel="00D82021" w:rsidRDefault="00DC09A9" w:rsidP="00AA1D80">
            <w:pPr>
              <w:pStyle w:val="NoSpacing"/>
              <w:jc w:val="center"/>
              <w:rPr>
                <w:del w:id="267" w:author="Julio César Iturra Sanhueza" w:date="2025-06-13T16:24:00Z" w16du:dateUtc="2025-06-13T14:24:00Z"/>
                <w:rFonts w:ascii="Times New Roman" w:hAnsi="Times New Roman" w:cs="Times New Roman"/>
                <w:sz w:val="20"/>
                <w:szCs w:val="20"/>
                <w:lang w:val="es-CL"/>
              </w:rPr>
            </w:pPr>
          </w:p>
        </w:tc>
        <w:tc>
          <w:tcPr>
            <w:tcW w:w="0" w:type="auto"/>
            <w:tcMar>
              <w:top w:w="15" w:type="dxa"/>
              <w:left w:w="75" w:type="dxa"/>
              <w:bottom w:w="15" w:type="dxa"/>
              <w:right w:w="75" w:type="dxa"/>
            </w:tcMar>
            <w:vAlign w:val="center"/>
            <w:hideMark/>
          </w:tcPr>
          <w:p w14:paraId="005195DC" w14:textId="6D62F455" w:rsidR="00DC09A9" w:rsidRPr="0030195D" w:rsidDel="00D82021" w:rsidRDefault="00DC09A9" w:rsidP="00AA1D80">
            <w:pPr>
              <w:pStyle w:val="NoSpacing"/>
              <w:jc w:val="center"/>
              <w:rPr>
                <w:del w:id="268" w:author="Julio César Iturra Sanhueza" w:date="2025-06-13T16:24:00Z" w16du:dateUtc="2025-06-13T14:24:00Z"/>
                <w:rFonts w:ascii="Times New Roman" w:hAnsi="Times New Roman" w:cs="Times New Roman"/>
                <w:sz w:val="20"/>
                <w:szCs w:val="20"/>
                <w:lang w:val="es-CL"/>
              </w:rPr>
            </w:pPr>
          </w:p>
        </w:tc>
      </w:tr>
      <w:tr w:rsidR="009A146F" w:rsidRPr="0030195D" w:rsidDel="00D82021" w14:paraId="117569CA" w14:textId="20AE4D96" w:rsidTr="00AA1D80">
        <w:trPr>
          <w:trHeight w:val="205"/>
          <w:jc w:val="center"/>
          <w:del w:id="269" w:author="Julio César Iturra Sanhueza" w:date="2025-06-13T16:24:00Z"/>
        </w:trPr>
        <w:tc>
          <w:tcPr>
            <w:tcW w:w="0" w:type="auto"/>
            <w:tcMar>
              <w:top w:w="15" w:type="dxa"/>
              <w:left w:w="75" w:type="dxa"/>
              <w:bottom w:w="15" w:type="dxa"/>
              <w:right w:w="75" w:type="dxa"/>
            </w:tcMar>
            <w:vAlign w:val="center"/>
            <w:hideMark/>
          </w:tcPr>
          <w:p w14:paraId="690D0C40" w14:textId="196CEDD0" w:rsidR="00DC09A9" w:rsidRPr="0030195D" w:rsidDel="00D82021" w:rsidRDefault="00DC09A9" w:rsidP="00AA1D80">
            <w:pPr>
              <w:pStyle w:val="NoSpacing"/>
              <w:rPr>
                <w:del w:id="270" w:author="Julio César Iturra Sanhueza" w:date="2025-06-13T16:24:00Z" w16du:dateUtc="2025-06-13T14:24:00Z"/>
                <w:rFonts w:ascii="Times New Roman" w:hAnsi="Times New Roman" w:cs="Times New Roman"/>
                <w:sz w:val="20"/>
                <w:szCs w:val="20"/>
                <w:lang w:val="es-CL"/>
              </w:rPr>
            </w:pPr>
            <w:del w:id="271" w:author="Julio César Iturra Sanhueza" w:date="2025-06-13T16:24:00Z" w16du:dateUtc="2025-06-13T14:24:00Z">
              <w:r w:rsidRPr="0030195D" w:rsidDel="00D82021">
                <w:rPr>
                  <w:rFonts w:ascii="Times New Roman" w:hAnsi="Times New Roman" w:cs="Times New Roman"/>
                  <w:sz w:val="20"/>
                  <w:szCs w:val="20"/>
                  <w:lang w:val="es-CL"/>
                </w:rPr>
                <w:delText>     to Middle</w:delText>
              </w:r>
            </w:del>
          </w:p>
        </w:tc>
        <w:tc>
          <w:tcPr>
            <w:tcW w:w="0" w:type="auto"/>
            <w:tcMar>
              <w:top w:w="15" w:type="dxa"/>
              <w:left w:w="75" w:type="dxa"/>
              <w:bottom w:w="15" w:type="dxa"/>
              <w:right w:w="75" w:type="dxa"/>
            </w:tcMar>
            <w:vAlign w:val="center"/>
            <w:hideMark/>
          </w:tcPr>
          <w:p w14:paraId="349BE67E" w14:textId="2A8861F2" w:rsidR="00DC09A9" w:rsidRPr="0030195D" w:rsidDel="00D82021" w:rsidRDefault="00DC09A9" w:rsidP="00AA1D80">
            <w:pPr>
              <w:pStyle w:val="NoSpacing"/>
              <w:jc w:val="center"/>
              <w:rPr>
                <w:del w:id="272" w:author="Julio César Iturra Sanhueza" w:date="2025-06-13T16:24:00Z" w16du:dateUtc="2025-06-13T14:24:00Z"/>
                <w:rFonts w:ascii="Times New Roman" w:hAnsi="Times New Roman" w:cs="Times New Roman"/>
                <w:sz w:val="20"/>
                <w:szCs w:val="20"/>
                <w:lang w:val="es-CL"/>
              </w:rPr>
            </w:pPr>
            <w:del w:id="273" w:author="Julio César Iturra Sanhueza" w:date="2025-06-13T16:24:00Z" w16du:dateUtc="2025-06-13T14:24:00Z">
              <w:r w:rsidRPr="0030195D" w:rsidDel="00D82021">
                <w:rPr>
                  <w:rFonts w:ascii="Times New Roman" w:hAnsi="Times New Roman" w:cs="Times New Roman"/>
                  <w:sz w:val="20"/>
                  <w:szCs w:val="20"/>
                  <w:lang w:val="es-CL"/>
                </w:rPr>
                <w:delText>0.22</w:delText>
              </w:r>
              <w:r w:rsidRPr="0030195D" w:rsidDel="00D82021">
                <w:rPr>
                  <w:rFonts w:ascii="Times New Roman" w:hAnsi="Times New Roman" w:cs="Times New Roman"/>
                  <w:sz w:val="20"/>
                  <w:szCs w:val="20"/>
                  <w:vertAlign w:val="superscript"/>
                  <w:lang w:val="es-CL"/>
                </w:rPr>
                <w:delText>***</w:delText>
              </w:r>
            </w:del>
          </w:p>
        </w:tc>
        <w:tc>
          <w:tcPr>
            <w:tcW w:w="0" w:type="auto"/>
            <w:tcMar>
              <w:top w:w="15" w:type="dxa"/>
              <w:left w:w="75" w:type="dxa"/>
              <w:bottom w:w="15" w:type="dxa"/>
              <w:right w:w="75" w:type="dxa"/>
            </w:tcMar>
            <w:vAlign w:val="center"/>
            <w:hideMark/>
          </w:tcPr>
          <w:p w14:paraId="5BE6312F" w14:textId="4D224D6A" w:rsidR="00DC09A9" w:rsidRPr="0030195D" w:rsidDel="00D82021" w:rsidRDefault="00DC09A9" w:rsidP="00AA1D80">
            <w:pPr>
              <w:pStyle w:val="NoSpacing"/>
              <w:jc w:val="center"/>
              <w:rPr>
                <w:del w:id="274" w:author="Julio César Iturra Sanhueza" w:date="2025-06-13T16:24:00Z" w16du:dateUtc="2025-06-13T14:24:00Z"/>
                <w:rFonts w:ascii="Times New Roman" w:hAnsi="Times New Roman" w:cs="Times New Roman"/>
                <w:sz w:val="20"/>
                <w:szCs w:val="20"/>
                <w:lang w:val="es-CL"/>
              </w:rPr>
            </w:pPr>
          </w:p>
        </w:tc>
        <w:tc>
          <w:tcPr>
            <w:tcW w:w="0" w:type="auto"/>
            <w:tcMar>
              <w:top w:w="15" w:type="dxa"/>
              <w:left w:w="75" w:type="dxa"/>
              <w:bottom w:w="15" w:type="dxa"/>
              <w:right w:w="75" w:type="dxa"/>
            </w:tcMar>
            <w:vAlign w:val="center"/>
            <w:hideMark/>
          </w:tcPr>
          <w:p w14:paraId="28F9C7DE" w14:textId="3CC30547" w:rsidR="00DC09A9" w:rsidRPr="0030195D" w:rsidDel="00D82021" w:rsidRDefault="00DC09A9" w:rsidP="00AA1D80">
            <w:pPr>
              <w:pStyle w:val="NoSpacing"/>
              <w:jc w:val="center"/>
              <w:rPr>
                <w:del w:id="275" w:author="Julio César Iturra Sanhueza" w:date="2025-06-13T16:24:00Z" w16du:dateUtc="2025-06-13T14:24:00Z"/>
                <w:rFonts w:ascii="Times New Roman" w:hAnsi="Times New Roman" w:cs="Times New Roman"/>
                <w:sz w:val="20"/>
                <w:szCs w:val="20"/>
                <w:lang w:val="es-CL"/>
              </w:rPr>
            </w:pPr>
            <w:del w:id="276" w:author="Julio César Iturra Sanhueza" w:date="2025-06-13T16:24:00Z" w16du:dateUtc="2025-06-13T14:24:00Z">
              <w:r w:rsidRPr="0030195D" w:rsidDel="00D82021">
                <w:rPr>
                  <w:rFonts w:ascii="Times New Roman" w:hAnsi="Times New Roman" w:cs="Times New Roman"/>
                  <w:sz w:val="20"/>
                  <w:szCs w:val="20"/>
                  <w:lang w:val="es-CL"/>
                </w:rPr>
                <w:delText>0.23</w:delText>
              </w:r>
              <w:r w:rsidRPr="0030195D" w:rsidDel="00D82021">
                <w:rPr>
                  <w:rFonts w:ascii="Times New Roman" w:hAnsi="Times New Roman" w:cs="Times New Roman"/>
                  <w:sz w:val="20"/>
                  <w:szCs w:val="20"/>
                  <w:vertAlign w:val="superscript"/>
                  <w:lang w:val="es-CL"/>
                </w:rPr>
                <w:delText>***</w:delText>
              </w:r>
            </w:del>
          </w:p>
        </w:tc>
      </w:tr>
      <w:tr w:rsidR="009A146F" w:rsidRPr="0030195D" w:rsidDel="00D82021" w14:paraId="5215755A" w14:textId="3A8205E0" w:rsidTr="00AA1D80">
        <w:trPr>
          <w:trHeight w:val="205"/>
          <w:jc w:val="center"/>
          <w:del w:id="277" w:author="Julio César Iturra Sanhueza" w:date="2025-06-13T16:24:00Z"/>
        </w:trPr>
        <w:tc>
          <w:tcPr>
            <w:tcW w:w="0" w:type="auto"/>
            <w:tcMar>
              <w:top w:w="15" w:type="dxa"/>
              <w:left w:w="75" w:type="dxa"/>
              <w:bottom w:w="15" w:type="dxa"/>
              <w:right w:w="75" w:type="dxa"/>
            </w:tcMar>
            <w:vAlign w:val="center"/>
            <w:hideMark/>
          </w:tcPr>
          <w:p w14:paraId="60683190" w14:textId="7BC21999" w:rsidR="00DC09A9" w:rsidRPr="0030195D" w:rsidDel="00D82021" w:rsidRDefault="00DC09A9" w:rsidP="00AA1D80">
            <w:pPr>
              <w:pStyle w:val="NoSpacing"/>
              <w:rPr>
                <w:del w:id="278" w:author="Julio César Iturra Sanhueza" w:date="2025-06-13T16:24:00Z" w16du:dateUtc="2025-06-13T14:24:00Z"/>
                <w:rFonts w:ascii="Times New Roman" w:hAnsi="Times New Roman" w:cs="Times New Roman"/>
                <w:sz w:val="20"/>
                <w:szCs w:val="20"/>
                <w:lang w:val="es-CL"/>
              </w:rPr>
            </w:pPr>
            <w:del w:id="279" w:author="Julio César Iturra Sanhueza" w:date="2025-06-13T16:24:00Z" w16du:dateUtc="2025-06-13T14:24:00Z">
              <w:r w:rsidRPr="0030195D" w:rsidDel="00D82021">
                <w:rPr>
                  <w:rFonts w:ascii="Times New Roman" w:hAnsi="Times New Roman" w:cs="Times New Roman"/>
                  <w:sz w:val="20"/>
                  <w:szCs w:val="20"/>
                  <w:lang w:val="es-CL"/>
                </w:rPr>
                <w:delText> </w:delText>
              </w:r>
            </w:del>
          </w:p>
        </w:tc>
        <w:tc>
          <w:tcPr>
            <w:tcW w:w="0" w:type="auto"/>
            <w:tcMar>
              <w:top w:w="15" w:type="dxa"/>
              <w:left w:w="75" w:type="dxa"/>
              <w:bottom w:w="15" w:type="dxa"/>
              <w:right w:w="75" w:type="dxa"/>
            </w:tcMar>
            <w:vAlign w:val="center"/>
            <w:hideMark/>
          </w:tcPr>
          <w:p w14:paraId="18425095" w14:textId="68B9E7F0" w:rsidR="00DC09A9" w:rsidRPr="0030195D" w:rsidDel="00D82021" w:rsidRDefault="00DC09A9" w:rsidP="00AA1D80">
            <w:pPr>
              <w:pStyle w:val="NoSpacing"/>
              <w:jc w:val="center"/>
              <w:rPr>
                <w:del w:id="280" w:author="Julio César Iturra Sanhueza" w:date="2025-06-13T16:24:00Z" w16du:dateUtc="2025-06-13T14:24:00Z"/>
                <w:rFonts w:ascii="Times New Roman" w:hAnsi="Times New Roman" w:cs="Times New Roman"/>
                <w:sz w:val="20"/>
                <w:szCs w:val="20"/>
                <w:lang w:val="es-CL"/>
              </w:rPr>
            </w:pPr>
            <w:del w:id="281" w:author="Julio César Iturra Sanhueza" w:date="2025-06-13T16:24:00Z" w16du:dateUtc="2025-06-13T14:24:00Z">
              <w:r w:rsidRPr="0030195D" w:rsidDel="00D82021">
                <w:rPr>
                  <w:rFonts w:ascii="Times New Roman" w:hAnsi="Times New Roman" w:cs="Times New Roman"/>
                  <w:sz w:val="20"/>
                  <w:szCs w:val="20"/>
                  <w:lang w:val="es-CL"/>
                </w:rPr>
                <w:delText>(0.05)</w:delText>
              </w:r>
            </w:del>
          </w:p>
        </w:tc>
        <w:tc>
          <w:tcPr>
            <w:tcW w:w="0" w:type="auto"/>
            <w:tcMar>
              <w:top w:w="15" w:type="dxa"/>
              <w:left w:w="75" w:type="dxa"/>
              <w:bottom w:w="15" w:type="dxa"/>
              <w:right w:w="75" w:type="dxa"/>
            </w:tcMar>
            <w:vAlign w:val="center"/>
            <w:hideMark/>
          </w:tcPr>
          <w:p w14:paraId="431A33DA" w14:textId="3F03D008" w:rsidR="00DC09A9" w:rsidRPr="0030195D" w:rsidDel="00D82021" w:rsidRDefault="00DC09A9" w:rsidP="00AA1D80">
            <w:pPr>
              <w:pStyle w:val="NoSpacing"/>
              <w:jc w:val="center"/>
              <w:rPr>
                <w:del w:id="282" w:author="Julio César Iturra Sanhueza" w:date="2025-06-13T16:24:00Z" w16du:dateUtc="2025-06-13T14:24:00Z"/>
                <w:rFonts w:ascii="Times New Roman" w:hAnsi="Times New Roman" w:cs="Times New Roman"/>
                <w:sz w:val="20"/>
                <w:szCs w:val="20"/>
                <w:lang w:val="es-CL"/>
              </w:rPr>
            </w:pPr>
          </w:p>
        </w:tc>
        <w:tc>
          <w:tcPr>
            <w:tcW w:w="0" w:type="auto"/>
            <w:tcMar>
              <w:top w:w="15" w:type="dxa"/>
              <w:left w:w="75" w:type="dxa"/>
              <w:bottom w:w="15" w:type="dxa"/>
              <w:right w:w="75" w:type="dxa"/>
            </w:tcMar>
            <w:vAlign w:val="center"/>
            <w:hideMark/>
          </w:tcPr>
          <w:p w14:paraId="5F441639" w14:textId="013DCA2E" w:rsidR="00DC09A9" w:rsidRPr="0030195D" w:rsidDel="00D82021" w:rsidRDefault="00DC09A9" w:rsidP="00AA1D80">
            <w:pPr>
              <w:pStyle w:val="NoSpacing"/>
              <w:jc w:val="center"/>
              <w:rPr>
                <w:del w:id="283" w:author="Julio César Iturra Sanhueza" w:date="2025-06-13T16:24:00Z" w16du:dateUtc="2025-06-13T14:24:00Z"/>
                <w:rFonts w:ascii="Times New Roman" w:hAnsi="Times New Roman" w:cs="Times New Roman"/>
                <w:sz w:val="20"/>
                <w:szCs w:val="20"/>
                <w:lang w:val="es-CL"/>
              </w:rPr>
            </w:pPr>
            <w:del w:id="284" w:author="Julio César Iturra Sanhueza" w:date="2025-06-13T16:24:00Z" w16du:dateUtc="2025-06-13T14:24:00Z">
              <w:r w:rsidRPr="0030195D" w:rsidDel="00D82021">
                <w:rPr>
                  <w:rFonts w:ascii="Times New Roman" w:hAnsi="Times New Roman" w:cs="Times New Roman"/>
                  <w:sz w:val="20"/>
                  <w:szCs w:val="20"/>
                  <w:lang w:val="es-CL"/>
                </w:rPr>
                <w:delText>(0.05)</w:delText>
              </w:r>
            </w:del>
          </w:p>
        </w:tc>
      </w:tr>
      <w:tr w:rsidR="009A146F" w:rsidRPr="0030195D" w:rsidDel="00D82021" w14:paraId="12F57A01" w14:textId="19BC63E1" w:rsidTr="00AA1D80">
        <w:trPr>
          <w:trHeight w:val="211"/>
          <w:jc w:val="center"/>
          <w:del w:id="285" w:author="Julio César Iturra Sanhueza" w:date="2025-06-13T16:24:00Z"/>
        </w:trPr>
        <w:tc>
          <w:tcPr>
            <w:tcW w:w="0" w:type="auto"/>
            <w:tcMar>
              <w:top w:w="15" w:type="dxa"/>
              <w:left w:w="75" w:type="dxa"/>
              <w:bottom w:w="15" w:type="dxa"/>
              <w:right w:w="75" w:type="dxa"/>
            </w:tcMar>
            <w:vAlign w:val="center"/>
            <w:hideMark/>
          </w:tcPr>
          <w:p w14:paraId="1C43E613" w14:textId="084FFEF9" w:rsidR="00DC09A9" w:rsidRPr="0030195D" w:rsidDel="00D82021" w:rsidRDefault="00DC09A9" w:rsidP="00AA1D80">
            <w:pPr>
              <w:pStyle w:val="NoSpacing"/>
              <w:rPr>
                <w:del w:id="286" w:author="Julio César Iturra Sanhueza" w:date="2025-06-13T16:24:00Z" w16du:dateUtc="2025-06-13T14:24:00Z"/>
                <w:rFonts w:ascii="Times New Roman" w:hAnsi="Times New Roman" w:cs="Times New Roman"/>
                <w:sz w:val="20"/>
                <w:szCs w:val="20"/>
                <w:lang w:val="es-CL"/>
              </w:rPr>
            </w:pPr>
            <w:del w:id="287" w:author="Julio César Iturra Sanhueza" w:date="2025-06-13T16:24:00Z" w16du:dateUtc="2025-06-13T14:24:00Z">
              <w:r w:rsidRPr="0030195D" w:rsidDel="00D82021">
                <w:rPr>
                  <w:rFonts w:ascii="Times New Roman" w:hAnsi="Times New Roman" w:cs="Times New Roman"/>
                  <w:sz w:val="20"/>
                  <w:szCs w:val="20"/>
                  <w:lang w:val="es-CL"/>
                </w:rPr>
                <w:delText>     to High</w:delText>
              </w:r>
            </w:del>
          </w:p>
        </w:tc>
        <w:tc>
          <w:tcPr>
            <w:tcW w:w="0" w:type="auto"/>
            <w:tcMar>
              <w:top w:w="15" w:type="dxa"/>
              <w:left w:w="75" w:type="dxa"/>
              <w:bottom w:w="15" w:type="dxa"/>
              <w:right w:w="75" w:type="dxa"/>
            </w:tcMar>
            <w:vAlign w:val="center"/>
            <w:hideMark/>
          </w:tcPr>
          <w:p w14:paraId="73DE1B59" w14:textId="003366B9" w:rsidR="00DC09A9" w:rsidRPr="0030195D" w:rsidDel="00D82021" w:rsidRDefault="00DC09A9" w:rsidP="00AA1D80">
            <w:pPr>
              <w:pStyle w:val="NoSpacing"/>
              <w:jc w:val="center"/>
              <w:rPr>
                <w:del w:id="288" w:author="Julio César Iturra Sanhueza" w:date="2025-06-13T16:24:00Z" w16du:dateUtc="2025-06-13T14:24:00Z"/>
                <w:rFonts w:ascii="Times New Roman" w:hAnsi="Times New Roman" w:cs="Times New Roman"/>
                <w:sz w:val="20"/>
                <w:szCs w:val="20"/>
                <w:lang w:val="es-CL"/>
              </w:rPr>
            </w:pPr>
            <w:del w:id="289" w:author="Julio César Iturra Sanhueza" w:date="2025-06-13T16:24:00Z" w16du:dateUtc="2025-06-13T14:24:00Z">
              <w:r w:rsidRPr="0030195D" w:rsidDel="00D82021">
                <w:rPr>
                  <w:rFonts w:ascii="Times New Roman" w:hAnsi="Times New Roman" w:cs="Times New Roman"/>
                  <w:sz w:val="20"/>
                  <w:szCs w:val="20"/>
                  <w:lang w:val="es-CL"/>
                </w:rPr>
                <w:delText>0.03</w:delText>
              </w:r>
            </w:del>
          </w:p>
        </w:tc>
        <w:tc>
          <w:tcPr>
            <w:tcW w:w="0" w:type="auto"/>
            <w:tcMar>
              <w:top w:w="15" w:type="dxa"/>
              <w:left w:w="75" w:type="dxa"/>
              <w:bottom w:w="15" w:type="dxa"/>
              <w:right w:w="75" w:type="dxa"/>
            </w:tcMar>
            <w:vAlign w:val="center"/>
            <w:hideMark/>
          </w:tcPr>
          <w:p w14:paraId="2ACC2B3B" w14:textId="4EF887DF" w:rsidR="00DC09A9" w:rsidRPr="0030195D" w:rsidDel="00D82021" w:rsidRDefault="00DC09A9" w:rsidP="00AA1D80">
            <w:pPr>
              <w:pStyle w:val="NoSpacing"/>
              <w:jc w:val="center"/>
              <w:rPr>
                <w:del w:id="290" w:author="Julio César Iturra Sanhueza" w:date="2025-06-13T16:24:00Z" w16du:dateUtc="2025-06-13T14:24:00Z"/>
                <w:rFonts w:ascii="Times New Roman" w:hAnsi="Times New Roman" w:cs="Times New Roman"/>
                <w:sz w:val="20"/>
                <w:szCs w:val="20"/>
                <w:lang w:val="es-CL"/>
              </w:rPr>
            </w:pPr>
          </w:p>
        </w:tc>
        <w:tc>
          <w:tcPr>
            <w:tcW w:w="0" w:type="auto"/>
            <w:tcMar>
              <w:top w:w="15" w:type="dxa"/>
              <w:left w:w="75" w:type="dxa"/>
              <w:bottom w:w="15" w:type="dxa"/>
              <w:right w:w="75" w:type="dxa"/>
            </w:tcMar>
            <w:vAlign w:val="center"/>
            <w:hideMark/>
          </w:tcPr>
          <w:p w14:paraId="75A340AF" w14:textId="0D79EE6C" w:rsidR="00DC09A9" w:rsidRPr="0030195D" w:rsidDel="00D82021" w:rsidRDefault="00DC09A9" w:rsidP="00AA1D80">
            <w:pPr>
              <w:pStyle w:val="NoSpacing"/>
              <w:jc w:val="center"/>
              <w:rPr>
                <w:del w:id="291" w:author="Julio César Iturra Sanhueza" w:date="2025-06-13T16:24:00Z" w16du:dateUtc="2025-06-13T14:24:00Z"/>
                <w:rFonts w:ascii="Times New Roman" w:hAnsi="Times New Roman" w:cs="Times New Roman"/>
                <w:sz w:val="20"/>
                <w:szCs w:val="20"/>
                <w:lang w:val="es-CL"/>
              </w:rPr>
            </w:pPr>
            <w:del w:id="292" w:author="Julio César Iturra Sanhueza" w:date="2025-06-13T16:24:00Z" w16du:dateUtc="2025-06-13T14:24:00Z">
              <w:r w:rsidRPr="0030195D" w:rsidDel="00D82021">
                <w:rPr>
                  <w:rFonts w:ascii="Times New Roman" w:hAnsi="Times New Roman" w:cs="Times New Roman"/>
                  <w:sz w:val="20"/>
                  <w:szCs w:val="20"/>
                  <w:lang w:val="es-CL"/>
                </w:rPr>
                <w:delText>0.04</w:delText>
              </w:r>
            </w:del>
          </w:p>
        </w:tc>
      </w:tr>
      <w:tr w:rsidR="009A146F" w:rsidRPr="0030195D" w:rsidDel="00D82021" w14:paraId="3F520158" w14:textId="287C64A7" w:rsidTr="00AA1D80">
        <w:trPr>
          <w:trHeight w:val="205"/>
          <w:jc w:val="center"/>
          <w:del w:id="293" w:author="Julio César Iturra Sanhueza" w:date="2025-06-13T16:24:00Z"/>
        </w:trPr>
        <w:tc>
          <w:tcPr>
            <w:tcW w:w="0" w:type="auto"/>
            <w:tcMar>
              <w:top w:w="15" w:type="dxa"/>
              <w:left w:w="75" w:type="dxa"/>
              <w:bottom w:w="15" w:type="dxa"/>
              <w:right w:w="75" w:type="dxa"/>
            </w:tcMar>
            <w:vAlign w:val="center"/>
            <w:hideMark/>
          </w:tcPr>
          <w:p w14:paraId="6E5638B9" w14:textId="04FA337C" w:rsidR="00DC09A9" w:rsidRPr="0030195D" w:rsidDel="00D82021" w:rsidRDefault="00DC09A9" w:rsidP="00AA1D80">
            <w:pPr>
              <w:pStyle w:val="NoSpacing"/>
              <w:rPr>
                <w:del w:id="294" w:author="Julio César Iturra Sanhueza" w:date="2025-06-13T16:24:00Z" w16du:dateUtc="2025-06-13T14:24:00Z"/>
                <w:rFonts w:ascii="Times New Roman" w:hAnsi="Times New Roman" w:cs="Times New Roman"/>
                <w:sz w:val="20"/>
                <w:szCs w:val="20"/>
                <w:lang w:val="es-CL"/>
              </w:rPr>
            </w:pPr>
            <w:del w:id="295" w:author="Julio César Iturra Sanhueza" w:date="2025-06-13T16:24:00Z" w16du:dateUtc="2025-06-13T14:24:00Z">
              <w:r w:rsidRPr="0030195D" w:rsidDel="00D82021">
                <w:rPr>
                  <w:rFonts w:ascii="Times New Roman" w:hAnsi="Times New Roman" w:cs="Times New Roman"/>
                  <w:sz w:val="20"/>
                  <w:szCs w:val="20"/>
                  <w:lang w:val="es-CL"/>
                </w:rPr>
                <w:delText> </w:delText>
              </w:r>
            </w:del>
          </w:p>
        </w:tc>
        <w:tc>
          <w:tcPr>
            <w:tcW w:w="0" w:type="auto"/>
            <w:tcMar>
              <w:top w:w="15" w:type="dxa"/>
              <w:left w:w="75" w:type="dxa"/>
              <w:bottom w:w="15" w:type="dxa"/>
              <w:right w:w="75" w:type="dxa"/>
            </w:tcMar>
            <w:vAlign w:val="center"/>
            <w:hideMark/>
          </w:tcPr>
          <w:p w14:paraId="7CCB1288" w14:textId="482D0F01" w:rsidR="00DC09A9" w:rsidRPr="0030195D" w:rsidDel="00D82021" w:rsidRDefault="00DC09A9" w:rsidP="00AA1D80">
            <w:pPr>
              <w:pStyle w:val="NoSpacing"/>
              <w:jc w:val="center"/>
              <w:rPr>
                <w:del w:id="296" w:author="Julio César Iturra Sanhueza" w:date="2025-06-13T16:24:00Z" w16du:dateUtc="2025-06-13T14:24:00Z"/>
                <w:rFonts w:ascii="Times New Roman" w:hAnsi="Times New Roman" w:cs="Times New Roman"/>
                <w:sz w:val="20"/>
                <w:szCs w:val="20"/>
                <w:lang w:val="es-CL"/>
              </w:rPr>
            </w:pPr>
            <w:del w:id="297" w:author="Julio César Iturra Sanhueza" w:date="2025-06-13T16:24:00Z" w16du:dateUtc="2025-06-13T14:24:00Z">
              <w:r w:rsidRPr="0030195D" w:rsidDel="00D82021">
                <w:rPr>
                  <w:rFonts w:ascii="Times New Roman" w:hAnsi="Times New Roman" w:cs="Times New Roman"/>
                  <w:sz w:val="20"/>
                  <w:szCs w:val="20"/>
                  <w:lang w:val="es-CL"/>
                </w:rPr>
                <w:delText>(0.06)</w:delText>
              </w:r>
            </w:del>
          </w:p>
        </w:tc>
        <w:tc>
          <w:tcPr>
            <w:tcW w:w="0" w:type="auto"/>
            <w:tcMar>
              <w:top w:w="15" w:type="dxa"/>
              <w:left w:w="75" w:type="dxa"/>
              <w:bottom w:w="15" w:type="dxa"/>
              <w:right w:w="75" w:type="dxa"/>
            </w:tcMar>
            <w:vAlign w:val="center"/>
            <w:hideMark/>
          </w:tcPr>
          <w:p w14:paraId="1592D907" w14:textId="03A58258" w:rsidR="00DC09A9" w:rsidRPr="0030195D" w:rsidDel="00D82021" w:rsidRDefault="00DC09A9" w:rsidP="00AA1D80">
            <w:pPr>
              <w:pStyle w:val="NoSpacing"/>
              <w:jc w:val="center"/>
              <w:rPr>
                <w:del w:id="298" w:author="Julio César Iturra Sanhueza" w:date="2025-06-13T16:24:00Z" w16du:dateUtc="2025-06-13T14:24:00Z"/>
                <w:rFonts w:ascii="Times New Roman" w:hAnsi="Times New Roman" w:cs="Times New Roman"/>
                <w:sz w:val="20"/>
                <w:szCs w:val="20"/>
                <w:lang w:val="es-CL"/>
              </w:rPr>
            </w:pPr>
          </w:p>
        </w:tc>
        <w:tc>
          <w:tcPr>
            <w:tcW w:w="0" w:type="auto"/>
            <w:tcMar>
              <w:top w:w="15" w:type="dxa"/>
              <w:left w:w="75" w:type="dxa"/>
              <w:bottom w:w="15" w:type="dxa"/>
              <w:right w:w="75" w:type="dxa"/>
            </w:tcMar>
            <w:vAlign w:val="center"/>
            <w:hideMark/>
          </w:tcPr>
          <w:p w14:paraId="3D9CB17E" w14:textId="5424F29D" w:rsidR="00DC09A9" w:rsidRPr="0030195D" w:rsidDel="00D82021" w:rsidRDefault="00DC09A9" w:rsidP="00AA1D80">
            <w:pPr>
              <w:pStyle w:val="NoSpacing"/>
              <w:jc w:val="center"/>
              <w:rPr>
                <w:del w:id="299" w:author="Julio César Iturra Sanhueza" w:date="2025-06-13T16:24:00Z" w16du:dateUtc="2025-06-13T14:24:00Z"/>
                <w:rFonts w:ascii="Times New Roman" w:hAnsi="Times New Roman" w:cs="Times New Roman"/>
                <w:sz w:val="20"/>
                <w:szCs w:val="20"/>
                <w:lang w:val="es-CL"/>
              </w:rPr>
            </w:pPr>
            <w:del w:id="300" w:author="Julio César Iturra Sanhueza" w:date="2025-06-13T16:24:00Z" w16du:dateUtc="2025-06-13T14:24:00Z">
              <w:r w:rsidRPr="0030195D" w:rsidDel="00D82021">
                <w:rPr>
                  <w:rFonts w:ascii="Times New Roman" w:hAnsi="Times New Roman" w:cs="Times New Roman"/>
                  <w:sz w:val="20"/>
                  <w:szCs w:val="20"/>
                  <w:lang w:val="es-CL"/>
                </w:rPr>
                <w:delText>(0.06)</w:delText>
              </w:r>
            </w:del>
          </w:p>
        </w:tc>
      </w:tr>
      <w:tr w:rsidR="009A146F" w:rsidRPr="0030195D" w:rsidDel="00D82021" w14:paraId="0397E06E" w14:textId="34B03AD3" w:rsidTr="00AA1D80">
        <w:trPr>
          <w:trHeight w:val="211"/>
          <w:jc w:val="center"/>
          <w:del w:id="301" w:author="Julio César Iturra Sanhueza" w:date="2025-06-13T16:24:00Z"/>
        </w:trPr>
        <w:tc>
          <w:tcPr>
            <w:tcW w:w="0" w:type="auto"/>
            <w:tcMar>
              <w:top w:w="15" w:type="dxa"/>
              <w:left w:w="75" w:type="dxa"/>
              <w:bottom w:w="15" w:type="dxa"/>
              <w:right w:w="75" w:type="dxa"/>
            </w:tcMar>
            <w:vAlign w:val="center"/>
            <w:hideMark/>
          </w:tcPr>
          <w:p w14:paraId="480A6D40" w14:textId="4E710123" w:rsidR="00DC09A9" w:rsidRPr="0030195D" w:rsidDel="00D82021" w:rsidRDefault="00DC09A9" w:rsidP="00AA1D80">
            <w:pPr>
              <w:pStyle w:val="NoSpacing"/>
              <w:rPr>
                <w:del w:id="302" w:author="Julio César Iturra Sanhueza" w:date="2025-06-13T16:24:00Z" w16du:dateUtc="2025-06-13T14:24:00Z"/>
                <w:rFonts w:ascii="Times New Roman" w:hAnsi="Times New Roman" w:cs="Times New Roman"/>
                <w:sz w:val="20"/>
                <w:szCs w:val="20"/>
                <w:lang w:val="es-CL"/>
              </w:rPr>
            </w:pPr>
            <w:del w:id="303" w:author="Julio César Iturra Sanhueza" w:date="2025-06-13T16:24:00Z" w16du:dateUtc="2025-06-13T14:24:00Z">
              <w:r w:rsidRPr="0030195D" w:rsidDel="00D82021">
                <w:rPr>
                  <w:rFonts w:ascii="Times New Roman" w:hAnsi="Times New Roman" w:cs="Times New Roman"/>
                  <w:sz w:val="20"/>
                  <w:szCs w:val="20"/>
                  <w:lang w:val="es-CL"/>
                </w:rPr>
                <w:delText>Network diversity</w:delText>
              </w:r>
            </w:del>
          </w:p>
        </w:tc>
        <w:tc>
          <w:tcPr>
            <w:tcW w:w="0" w:type="auto"/>
            <w:tcMar>
              <w:top w:w="15" w:type="dxa"/>
              <w:left w:w="75" w:type="dxa"/>
              <w:bottom w:w="15" w:type="dxa"/>
              <w:right w:w="75" w:type="dxa"/>
            </w:tcMar>
            <w:vAlign w:val="center"/>
            <w:hideMark/>
          </w:tcPr>
          <w:p w14:paraId="530E19C0" w14:textId="604577BA" w:rsidR="00DC09A9" w:rsidRPr="0030195D" w:rsidDel="00D82021" w:rsidRDefault="00DC09A9" w:rsidP="00AA1D80">
            <w:pPr>
              <w:pStyle w:val="NoSpacing"/>
              <w:jc w:val="center"/>
              <w:rPr>
                <w:del w:id="304" w:author="Julio César Iturra Sanhueza" w:date="2025-06-13T16:24:00Z" w16du:dateUtc="2025-06-13T14:24:00Z"/>
                <w:rFonts w:ascii="Times New Roman" w:hAnsi="Times New Roman" w:cs="Times New Roman"/>
                <w:sz w:val="20"/>
                <w:szCs w:val="20"/>
                <w:lang w:val="es-CL"/>
              </w:rPr>
            </w:pPr>
          </w:p>
        </w:tc>
        <w:tc>
          <w:tcPr>
            <w:tcW w:w="0" w:type="auto"/>
            <w:tcMar>
              <w:top w:w="15" w:type="dxa"/>
              <w:left w:w="75" w:type="dxa"/>
              <w:bottom w:w="15" w:type="dxa"/>
              <w:right w:w="75" w:type="dxa"/>
            </w:tcMar>
            <w:vAlign w:val="center"/>
            <w:hideMark/>
          </w:tcPr>
          <w:p w14:paraId="5EFEAAFF" w14:textId="670E8D40" w:rsidR="00DC09A9" w:rsidRPr="0030195D" w:rsidDel="00D82021" w:rsidRDefault="00DC09A9" w:rsidP="00AA1D80">
            <w:pPr>
              <w:pStyle w:val="NoSpacing"/>
              <w:jc w:val="center"/>
              <w:rPr>
                <w:del w:id="305" w:author="Julio César Iturra Sanhueza" w:date="2025-06-13T16:24:00Z" w16du:dateUtc="2025-06-13T14:24:00Z"/>
                <w:rFonts w:ascii="Times New Roman" w:hAnsi="Times New Roman" w:cs="Times New Roman"/>
                <w:sz w:val="20"/>
                <w:szCs w:val="20"/>
                <w:lang w:val="es-CL"/>
              </w:rPr>
            </w:pPr>
            <w:del w:id="306" w:author="Julio César Iturra Sanhueza" w:date="2025-06-13T16:24:00Z" w16du:dateUtc="2025-06-13T14:24:00Z">
              <w:r w:rsidRPr="0030195D" w:rsidDel="00D82021">
                <w:rPr>
                  <w:rFonts w:ascii="Times New Roman" w:hAnsi="Times New Roman" w:cs="Times New Roman"/>
                  <w:sz w:val="20"/>
                  <w:szCs w:val="20"/>
                  <w:lang w:val="es-CL"/>
                </w:rPr>
                <w:delText>-0.04</w:delText>
              </w:r>
              <w:r w:rsidRPr="0030195D" w:rsidDel="00D82021">
                <w:rPr>
                  <w:rFonts w:ascii="Times New Roman" w:hAnsi="Times New Roman" w:cs="Times New Roman"/>
                  <w:sz w:val="20"/>
                  <w:szCs w:val="20"/>
                  <w:vertAlign w:val="superscript"/>
                  <w:lang w:val="es-CL"/>
                </w:rPr>
                <w:delText>*</w:delText>
              </w:r>
            </w:del>
          </w:p>
        </w:tc>
        <w:tc>
          <w:tcPr>
            <w:tcW w:w="0" w:type="auto"/>
            <w:tcMar>
              <w:top w:w="15" w:type="dxa"/>
              <w:left w:w="75" w:type="dxa"/>
              <w:bottom w:w="15" w:type="dxa"/>
              <w:right w:w="75" w:type="dxa"/>
            </w:tcMar>
            <w:vAlign w:val="center"/>
            <w:hideMark/>
          </w:tcPr>
          <w:p w14:paraId="6AF2E714" w14:textId="2E3EA798" w:rsidR="00DC09A9" w:rsidRPr="0030195D" w:rsidDel="00D82021" w:rsidRDefault="00DC09A9" w:rsidP="00AA1D80">
            <w:pPr>
              <w:pStyle w:val="NoSpacing"/>
              <w:jc w:val="center"/>
              <w:rPr>
                <w:del w:id="307" w:author="Julio César Iturra Sanhueza" w:date="2025-06-13T16:24:00Z" w16du:dateUtc="2025-06-13T14:24:00Z"/>
                <w:rFonts w:ascii="Times New Roman" w:hAnsi="Times New Roman" w:cs="Times New Roman"/>
                <w:sz w:val="20"/>
                <w:szCs w:val="20"/>
                <w:lang w:val="es-CL"/>
              </w:rPr>
            </w:pPr>
            <w:del w:id="308" w:author="Julio César Iturra Sanhueza" w:date="2025-06-13T16:24:00Z" w16du:dateUtc="2025-06-13T14:24:00Z">
              <w:r w:rsidRPr="0030195D" w:rsidDel="00D82021">
                <w:rPr>
                  <w:rFonts w:ascii="Times New Roman" w:hAnsi="Times New Roman" w:cs="Times New Roman"/>
                  <w:sz w:val="20"/>
                  <w:szCs w:val="20"/>
                  <w:lang w:val="es-CL"/>
                </w:rPr>
                <w:delText>-0.05</w:delText>
              </w:r>
              <w:r w:rsidRPr="0030195D" w:rsidDel="00D82021">
                <w:rPr>
                  <w:rFonts w:ascii="Times New Roman" w:hAnsi="Times New Roman" w:cs="Times New Roman"/>
                  <w:sz w:val="20"/>
                  <w:szCs w:val="20"/>
                  <w:vertAlign w:val="superscript"/>
                  <w:lang w:val="es-CL"/>
                </w:rPr>
                <w:delText>*</w:delText>
              </w:r>
            </w:del>
          </w:p>
        </w:tc>
      </w:tr>
      <w:tr w:rsidR="009A146F" w:rsidRPr="0030195D" w:rsidDel="00D82021" w14:paraId="37D9F801" w14:textId="2FD7CC82" w:rsidTr="00AA1D80">
        <w:trPr>
          <w:trHeight w:val="205"/>
          <w:jc w:val="center"/>
          <w:del w:id="309" w:author="Julio César Iturra Sanhueza" w:date="2025-06-13T16:24:00Z"/>
        </w:trPr>
        <w:tc>
          <w:tcPr>
            <w:tcW w:w="0" w:type="auto"/>
            <w:tcBorders>
              <w:bottom w:val="single" w:sz="12" w:space="0" w:color="auto"/>
            </w:tcBorders>
            <w:tcMar>
              <w:top w:w="15" w:type="dxa"/>
              <w:left w:w="75" w:type="dxa"/>
              <w:bottom w:w="15" w:type="dxa"/>
              <w:right w:w="75" w:type="dxa"/>
            </w:tcMar>
            <w:vAlign w:val="center"/>
            <w:hideMark/>
          </w:tcPr>
          <w:p w14:paraId="7489A0AB" w14:textId="535534CC" w:rsidR="00DC09A9" w:rsidRPr="0030195D" w:rsidDel="00D82021" w:rsidRDefault="00DC09A9" w:rsidP="00AA1D80">
            <w:pPr>
              <w:pStyle w:val="NoSpacing"/>
              <w:rPr>
                <w:del w:id="310" w:author="Julio César Iturra Sanhueza" w:date="2025-06-13T16:24:00Z" w16du:dateUtc="2025-06-13T14:24:00Z"/>
                <w:rFonts w:ascii="Times New Roman" w:hAnsi="Times New Roman" w:cs="Times New Roman"/>
                <w:sz w:val="20"/>
                <w:szCs w:val="20"/>
                <w:lang w:val="es-CL"/>
              </w:rPr>
            </w:pPr>
            <w:del w:id="311" w:author="Julio César Iturra Sanhueza" w:date="2025-06-13T16:24:00Z" w16du:dateUtc="2025-06-13T14:24:00Z">
              <w:r w:rsidRPr="0030195D" w:rsidDel="00D82021">
                <w:rPr>
                  <w:rFonts w:ascii="Times New Roman" w:hAnsi="Times New Roman" w:cs="Times New Roman"/>
                  <w:sz w:val="20"/>
                  <w:szCs w:val="20"/>
                  <w:lang w:val="es-CL"/>
                </w:rPr>
                <w:delText> </w:delText>
              </w:r>
            </w:del>
          </w:p>
        </w:tc>
        <w:tc>
          <w:tcPr>
            <w:tcW w:w="0" w:type="auto"/>
            <w:tcBorders>
              <w:bottom w:val="single" w:sz="12" w:space="0" w:color="auto"/>
            </w:tcBorders>
            <w:tcMar>
              <w:top w:w="15" w:type="dxa"/>
              <w:left w:w="75" w:type="dxa"/>
              <w:bottom w:w="15" w:type="dxa"/>
              <w:right w:w="75" w:type="dxa"/>
            </w:tcMar>
            <w:vAlign w:val="center"/>
            <w:hideMark/>
          </w:tcPr>
          <w:p w14:paraId="5EE5AF9D" w14:textId="06D76143" w:rsidR="00DC09A9" w:rsidRPr="0030195D" w:rsidDel="00D82021" w:rsidRDefault="00DC09A9" w:rsidP="00AA1D80">
            <w:pPr>
              <w:pStyle w:val="NoSpacing"/>
              <w:jc w:val="center"/>
              <w:rPr>
                <w:del w:id="312" w:author="Julio César Iturra Sanhueza" w:date="2025-06-13T16:24:00Z" w16du:dateUtc="2025-06-13T14:24:00Z"/>
                <w:rFonts w:ascii="Times New Roman" w:hAnsi="Times New Roman" w:cs="Times New Roman"/>
                <w:sz w:val="20"/>
                <w:szCs w:val="20"/>
                <w:lang w:val="es-CL"/>
              </w:rPr>
            </w:pPr>
          </w:p>
        </w:tc>
        <w:tc>
          <w:tcPr>
            <w:tcW w:w="0" w:type="auto"/>
            <w:tcBorders>
              <w:bottom w:val="single" w:sz="12" w:space="0" w:color="auto"/>
            </w:tcBorders>
            <w:tcMar>
              <w:top w:w="15" w:type="dxa"/>
              <w:left w:w="75" w:type="dxa"/>
              <w:bottom w:w="15" w:type="dxa"/>
              <w:right w:w="75" w:type="dxa"/>
            </w:tcMar>
            <w:vAlign w:val="center"/>
            <w:hideMark/>
          </w:tcPr>
          <w:p w14:paraId="2C8EFEAA" w14:textId="11BF466A" w:rsidR="00DC09A9" w:rsidRPr="0030195D" w:rsidDel="00D82021" w:rsidRDefault="00DC09A9" w:rsidP="00AA1D80">
            <w:pPr>
              <w:pStyle w:val="NoSpacing"/>
              <w:jc w:val="center"/>
              <w:rPr>
                <w:del w:id="313" w:author="Julio César Iturra Sanhueza" w:date="2025-06-13T16:24:00Z" w16du:dateUtc="2025-06-13T14:24:00Z"/>
                <w:rFonts w:ascii="Times New Roman" w:hAnsi="Times New Roman" w:cs="Times New Roman"/>
                <w:sz w:val="20"/>
                <w:szCs w:val="20"/>
                <w:lang w:val="es-CL"/>
              </w:rPr>
            </w:pPr>
            <w:del w:id="314" w:author="Julio César Iturra Sanhueza" w:date="2025-06-13T16:24:00Z" w16du:dateUtc="2025-06-13T14:24:00Z">
              <w:r w:rsidRPr="0030195D" w:rsidDel="00D82021">
                <w:rPr>
                  <w:rFonts w:ascii="Times New Roman" w:hAnsi="Times New Roman" w:cs="Times New Roman"/>
                  <w:sz w:val="20"/>
                  <w:szCs w:val="20"/>
                  <w:lang w:val="es-CL"/>
                </w:rPr>
                <w:delText>(0.02)</w:delText>
              </w:r>
            </w:del>
          </w:p>
        </w:tc>
        <w:tc>
          <w:tcPr>
            <w:tcW w:w="0" w:type="auto"/>
            <w:tcBorders>
              <w:bottom w:val="single" w:sz="12" w:space="0" w:color="auto"/>
            </w:tcBorders>
            <w:tcMar>
              <w:top w:w="15" w:type="dxa"/>
              <w:left w:w="75" w:type="dxa"/>
              <w:bottom w:w="15" w:type="dxa"/>
              <w:right w:w="75" w:type="dxa"/>
            </w:tcMar>
            <w:vAlign w:val="center"/>
            <w:hideMark/>
          </w:tcPr>
          <w:p w14:paraId="04CC976E" w14:textId="1249AF53" w:rsidR="00DC09A9" w:rsidRPr="0030195D" w:rsidDel="00D82021" w:rsidRDefault="00DC09A9" w:rsidP="00AA1D80">
            <w:pPr>
              <w:pStyle w:val="NoSpacing"/>
              <w:jc w:val="center"/>
              <w:rPr>
                <w:del w:id="315" w:author="Julio César Iturra Sanhueza" w:date="2025-06-13T16:24:00Z" w16du:dateUtc="2025-06-13T14:24:00Z"/>
                <w:rFonts w:ascii="Times New Roman" w:hAnsi="Times New Roman" w:cs="Times New Roman"/>
                <w:sz w:val="20"/>
                <w:szCs w:val="20"/>
                <w:lang w:val="es-CL"/>
              </w:rPr>
            </w:pPr>
            <w:del w:id="316" w:author="Julio César Iturra Sanhueza" w:date="2025-06-13T16:24:00Z" w16du:dateUtc="2025-06-13T14:24:00Z">
              <w:r w:rsidRPr="0030195D" w:rsidDel="00D82021">
                <w:rPr>
                  <w:rFonts w:ascii="Times New Roman" w:hAnsi="Times New Roman" w:cs="Times New Roman"/>
                  <w:sz w:val="20"/>
                  <w:szCs w:val="20"/>
                  <w:lang w:val="es-CL"/>
                </w:rPr>
                <w:delText>(0.02)</w:delText>
              </w:r>
            </w:del>
          </w:p>
        </w:tc>
      </w:tr>
      <w:tr w:rsidR="009A146F" w:rsidRPr="0030195D" w:rsidDel="00D82021" w14:paraId="27BD93C9" w14:textId="3042541C" w:rsidTr="00AA1D80">
        <w:trPr>
          <w:trHeight w:val="205"/>
          <w:jc w:val="center"/>
          <w:del w:id="317" w:author="Julio César Iturra Sanhueza" w:date="2025-06-13T16:24:00Z"/>
        </w:trPr>
        <w:tc>
          <w:tcPr>
            <w:tcW w:w="0" w:type="auto"/>
            <w:tcBorders>
              <w:top w:val="single" w:sz="12" w:space="0" w:color="auto"/>
            </w:tcBorders>
            <w:tcMar>
              <w:top w:w="15" w:type="dxa"/>
              <w:left w:w="75" w:type="dxa"/>
              <w:bottom w:w="15" w:type="dxa"/>
              <w:right w:w="75" w:type="dxa"/>
            </w:tcMar>
            <w:vAlign w:val="center"/>
            <w:hideMark/>
          </w:tcPr>
          <w:p w14:paraId="400C1C2C" w14:textId="5777965B" w:rsidR="00DC09A9" w:rsidRPr="0030195D" w:rsidDel="00D82021" w:rsidRDefault="00DC09A9" w:rsidP="00AA1D80">
            <w:pPr>
              <w:pStyle w:val="NoSpacing"/>
              <w:rPr>
                <w:del w:id="318" w:author="Julio César Iturra Sanhueza" w:date="2025-06-13T16:24:00Z" w16du:dateUtc="2025-06-13T14:24:00Z"/>
                <w:rFonts w:ascii="Times New Roman" w:hAnsi="Times New Roman" w:cs="Times New Roman"/>
                <w:sz w:val="20"/>
                <w:szCs w:val="20"/>
                <w:lang w:val="es-CL"/>
              </w:rPr>
            </w:pPr>
            <w:del w:id="319" w:author="Julio César Iturra Sanhueza" w:date="2025-06-13T16:24:00Z" w16du:dateUtc="2025-06-13T14:24:00Z">
              <w:r w:rsidRPr="0030195D" w:rsidDel="00D82021">
                <w:rPr>
                  <w:rFonts w:ascii="Times New Roman" w:hAnsi="Times New Roman" w:cs="Times New Roman"/>
                  <w:sz w:val="20"/>
                  <w:szCs w:val="20"/>
                  <w:lang w:val="es-CL"/>
                </w:rPr>
                <w:delText>Unit FE</w:delText>
              </w:r>
            </w:del>
          </w:p>
        </w:tc>
        <w:tc>
          <w:tcPr>
            <w:tcW w:w="0" w:type="auto"/>
            <w:tcBorders>
              <w:top w:val="single" w:sz="12" w:space="0" w:color="auto"/>
            </w:tcBorders>
            <w:tcMar>
              <w:top w:w="15" w:type="dxa"/>
              <w:left w:w="75" w:type="dxa"/>
              <w:bottom w:w="15" w:type="dxa"/>
              <w:right w:w="75" w:type="dxa"/>
            </w:tcMar>
            <w:vAlign w:val="center"/>
            <w:hideMark/>
          </w:tcPr>
          <w:p w14:paraId="2BA1ADB6" w14:textId="4600D6E3" w:rsidR="00DC09A9" w:rsidRPr="0030195D" w:rsidDel="00D82021" w:rsidRDefault="00DC09A9" w:rsidP="00AA1D80">
            <w:pPr>
              <w:pStyle w:val="NoSpacing"/>
              <w:jc w:val="center"/>
              <w:rPr>
                <w:del w:id="320" w:author="Julio César Iturra Sanhueza" w:date="2025-06-13T16:24:00Z" w16du:dateUtc="2025-06-13T14:24:00Z"/>
                <w:rFonts w:ascii="Times New Roman" w:hAnsi="Times New Roman" w:cs="Times New Roman"/>
                <w:sz w:val="20"/>
                <w:szCs w:val="20"/>
                <w:lang w:val="es-CL"/>
              </w:rPr>
            </w:pPr>
            <w:del w:id="321" w:author="Julio César Iturra Sanhueza" w:date="2025-06-13T16:24:00Z" w16du:dateUtc="2025-06-13T14:24:00Z">
              <w:r w:rsidRPr="0030195D" w:rsidDel="00D82021">
                <w:rPr>
                  <w:rFonts w:ascii="Times New Roman" w:hAnsi="Times New Roman" w:cs="Times New Roman"/>
                  <w:sz w:val="20"/>
                  <w:szCs w:val="20"/>
                  <w:lang w:val="es-CL"/>
                </w:rPr>
                <w:delText>Yes</w:delText>
              </w:r>
            </w:del>
          </w:p>
        </w:tc>
        <w:tc>
          <w:tcPr>
            <w:tcW w:w="0" w:type="auto"/>
            <w:tcBorders>
              <w:top w:val="single" w:sz="12" w:space="0" w:color="auto"/>
            </w:tcBorders>
            <w:tcMar>
              <w:top w:w="15" w:type="dxa"/>
              <w:left w:w="75" w:type="dxa"/>
              <w:bottom w:w="15" w:type="dxa"/>
              <w:right w:w="75" w:type="dxa"/>
            </w:tcMar>
            <w:vAlign w:val="center"/>
            <w:hideMark/>
          </w:tcPr>
          <w:p w14:paraId="7491DDE7" w14:textId="2D96DB12" w:rsidR="00DC09A9" w:rsidRPr="0030195D" w:rsidDel="00D82021" w:rsidRDefault="00DC09A9" w:rsidP="00AA1D80">
            <w:pPr>
              <w:pStyle w:val="NoSpacing"/>
              <w:jc w:val="center"/>
              <w:rPr>
                <w:del w:id="322" w:author="Julio César Iturra Sanhueza" w:date="2025-06-13T16:24:00Z" w16du:dateUtc="2025-06-13T14:24:00Z"/>
                <w:rFonts w:ascii="Times New Roman" w:hAnsi="Times New Roman" w:cs="Times New Roman"/>
                <w:sz w:val="20"/>
                <w:szCs w:val="20"/>
                <w:lang w:val="es-CL"/>
              </w:rPr>
            </w:pPr>
            <w:del w:id="323" w:author="Julio César Iturra Sanhueza" w:date="2025-06-13T16:24:00Z" w16du:dateUtc="2025-06-13T14:24:00Z">
              <w:r w:rsidRPr="0030195D" w:rsidDel="00D82021">
                <w:rPr>
                  <w:rFonts w:ascii="Times New Roman" w:hAnsi="Times New Roman" w:cs="Times New Roman"/>
                  <w:sz w:val="20"/>
                  <w:szCs w:val="20"/>
                  <w:lang w:val="es-CL"/>
                </w:rPr>
                <w:delText>Yes</w:delText>
              </w:r>
            </w:del>
          </w:p>
        </w:tc>
        <w:tc>
          <w:tcPr>
            <w:tcW w:w="0" w:type="auto"/>
            <w:tcBorders>
              <w:top w:val="single" w:sz="12" w:space="0" w:color="auto"/>
            </w:tcBorders>
            <w:tcMar>
              <w:top w:w="15" w:type="dxa"/>
              <w:left w:w="75" w:type="dxa"/>
              <w:bottom w:w="15" w:type="dxa"/>
              <w:right w:w="75" w:type="dxa"/>
            </w:tcMar>
            <w:vAlign w:val="center"/>
            <w:hideMark/>
          </w:tcPr>
          <w:p w14:paraId="1AFAEF5D" w14:textId="4DBB94A5" w:rsidR="00DC09A9" w:rsidRPr="0030195D" w:rsidDel="00D82021" w:rsidRDefault="00DC09A9" w:rsidP="00AA1D80">
            <w:pPr>
              <w:pStyle w:val="NoSpacing"/>
              <w:jc w:val="center"/>
              <w:rPr>
                <w:del w:id="324" w:author="Julio César Iturra Sanhueza" w:date="2025-06-13T16:24:00Z" w16du:dateUtc="2025-06-13T14:24:00Z"/>
                <w:rFonts w:ascii="Times New Roman" w:hAnsi="Times New Roman" w:cs="Times New Roman"/>
                <w:sz w:val="20"/>
                <w:szCs w:val="20"/>
                <w:lang w:val="es-CL"/>
              </w:rPr>
            </w:pPr>
            <w:del w:id="325" w:author="Julio César Iturra Sanhueza" w:date="2025-06-13T16:24:00Z" w16du:dateUtc="2025-06-13T14:24:00Z">
              <w:r w:rsidRPr="0030195D" w:rsidDel="00D82021">
                <w:rPr>
                  <w:rFonts w:ascii="Times New Roman" w:hAnsi="Times New Roman" w:cs="Times New Roman"/>
                  <w:sz w:val="20"/>
                  <w:szCs w:val="20"/>
                  <w:lang w:val="es-CL"/>
                </w:rPr>
                <w:delText>Yes</w:delText>
              </w:r>
            </w:del>
          </w:p>
        </w:tc>
      </w:tr>
      <w:tr w:rsidR="009A146F" w:rsidRPr="0030195D" w:rsidDel="00D82021" w14:paraId="1C889E2C" w14:textId="318E10F2" w:rsidTr="00AA1D80">
        <w:trPr>
          <w:trHeight w:val="211"/>
          <w:jc w:val="center"/>
          <w:del w:id="326" w:author="Julio César Iturra Sanhueza" w:date="2025-06-13T16:24:00Z"/>
        </w:trPr>
        <w:tc>
          <w:tcPr>
            <w:tcW w:w="0" w:type="auto"/>
            <w:tcMar>
              <w:top w:w="15" w:type="dxa"/>
              <w:left w:w="75" w:type="dxa"/>
              <w:bottom w:w="15" w:type="dxa"/>
              <w:right w:w="75" w:type="dxa"/>
            </w:tcMar>
            <w:vAlign w:val="center"/>
            <w:hideMark/>
          </w:tcPr>
          <w:p w14:paraId="2EDB470F" w14:textId="7F77DC42" w:rsidR="00DC09A9" w:rsidRPr="0030195D" w:rsidDel="00D82021" w:rsidRDefault="00DC09A9" w:rsidP="00AA1D80">
            <w:pPr>
              <w:pStyle w:val="NoSpacing"/>
              <w:rPr>
                <w:del w:id="327" w:author="Julio César Iturra Sanhueza" w:date="2025-06-13T16:24:00Z" w16du:dateUtc="2025-06-13T14:24:00Z"/>
                <w:rFonts w:ascii="Times New Roman" w:hAnsi="Times New Roman" w:cs="Times New Roman"/>
                <w:sz w:val="20"/>
                <w:szCs w:val="20"/>
                <w:lang w:val="es-CL"/>
              </w:rPr>
            </w:pPr>
            <w:del w:id="328" w:author="Julio César Iturra Sanhueza" w:date="2025-06-13T16:24:00Z" w16du:dateUtc="2025-06-13T14:24:00Z">
              <w:r w:rsidRPr="0030195D" w:rsidDel="00D82021">
                <w:rPr>
                  <w:rFonts w:ascii="Times New Roman" w:hAnsi="Times New Roman" w:cs="Times New Roman"/>
                  <w:sz w:val="20"/>
                  <w:szCs w:val="20"/>
                  <w:lang w:val="es-CL"/>
                </w:rPr>
                <w:delText>Time FE</w:delText>
              </w:r>
            </w:del>
          </w:p>
        </w:tc>
        <w:tc>
          <w:tcPr>
            <w:tcW w:w="0" w:type="auto"/>
            <w:tcMar>
              <w:top w:w="15" w:type="dxa"/>
              <w:left w:w="75" w:type="dxa"/>
              <w:bottom w:w="15" w:type="dxa"/>
              <w:right w:w="75" w:type="dxa"/>
            </w:tcMar>
            <w:vAlign w:val="center"/>
            <w:hideMark/>
          </w:tcPr>
          <w:p w14:paraId="2D41D767" w14:textId="100637FA" w:rsidR="00DC09A9" w:rsidRPr="0030195D" w:rsidDel="00D82021" w:rsidRDefault="00DC09A9" w:rsidP="00AA1D80">
            <w:pPr>
              <w:pStyle w:val="NoSpacing"/>
              <w:jc w:val="center"/>
              <w:rPr>
                <w:del w:id="329" w:author="Julio César Iturra Sanhueza" w:date="2025-06-13T16:24:00Z" w16du:dateUtc="2025-06-13T14:24:00Z"/>
                <w:rFonts w:ascii="Times New Roman" w:hAnsi="Times New Roman" w:cs="Times New Roman"/>
                <w:sz w:val="20"/>
                <w:szCs w:val="20"/>
                <w:lang w:val="es-CL"/>
              </w:rPr>
            </w:pPr>
            <w:del w:id="330" w:author="Julio César Iturra Sanhueza" w:date="2025-06-13T16:24:00Z" w16du:dateUtc="2025-06-13T14:24:00Z">
              <w:r w:rsidRPr="0030195D" w:rsidDel="00D82021">
                <w:rPr>
                  <w:rFonts w:ascii="Times New Roman" w:hAnsi="Times New Roman" w:cs="Times New Roman"/>
                  <w:sz w:val="20"/>
                  <w:szCs w:val="20"/>
                  <w:lang w:val="es-CL"/>
                </w:rPr>
                <w:delText>Yes</w:delText>
              </w:r>
            </w:del>
          </w:p>
        </w:tc>
        <w:tc>
          <w:tcPr>
            <w:tcW w:w="0" w:type="auto"/>
            <w:tcMar>
              <w:top w:w="15" w:type="dxa"/>
              <w:left w:w="75" w:type="dxa"/>
              <w:bottom w:w="15" w:type="dxa"/>
              <w:right w:w="75" w:type="dxa"/>
            </w:tcMar>
            <w:vAlign w:val="center"/>
            <w:hideMark/>
          </w:tcPr>
          <w:p w14:paraId="51F152CC" w14:textId="23D5BD1A" w:rsidR="00DC09A9" w:rsidRPr="0030195D" w:rsidDel="00D82021" w:rsidRDefault="00DC09A9" w:rsidP="00AA1D80">
            <w:pPr>
              <w:pStyle w:val="NoSpacing"/>
              <w:jc w:val="center"/>
              <w:rPr>
                <w:del w:id="331" w:author="Julio César Iturra Sanhueza" w:date="2025-06-13T16:24:00Z" w16du:dateUtc="2025-06-13T14:24:00Z"/>
                <w:rFonts w:ascii="Times New Roman" w:hAnsi="Times New Roman" w:cs="Times New Roman"/>
                <w:sz w:val="20"/>
                <w:szCs w:val="20"/>
                <w:lang w:val="es-CL"/>
              </w:rPr>
            </w:pPr>
            <w:del w:id="332" w:author="Julio César Iturra Sanhueza" w:date="2025-06-13T16:24:00Z" w16du:dateUtc="2025-06-13T14:24:00Z">
              <w:r w:rsidRPr="0030195D" w:rsidDel="00D82021">
                <w:rPr>
                  <w:rFonts w:ascii="Times New Roman" w:hAnsi="Times New Roman" w:cs="Times New Roman"/>
                  <w:sz w:val="20"/>
                  <w:szCs w:val="20"/>
                  <w:lang w:val="es-CL"/>
                </w:rPr>
                <w:delText>Yes</w:delText>
              </w:r>
            </w:del>
          </w:p>
        </w:tc>
        <w:tc>
          <w:tcPr>
            <w:tcW w:w="0" w:type="auto"/>
            <w:tcMar>
              <w:top w:w="15" w:type="dxa"/>
              <w:left w:w="75" w:type="dxa"/>
              <w:bottom w:w="15" w:type="dxa"/>
              <w:right w:w="75" w:type="dxa"/>
            </w:tcMar>
            <w:vAlign w:val="center"/>
            <w:hideMark/>
          </w:tcPr>
          <w:p w14:paraId="320247C8" w14:textId="5B35947B" w:rsidR="00DC09A9" w:rsidRPr="0030195D" w:rsidDel="00D82021" w:rsidRDefault="00DC09A9" w:rsidP="00AA1D80">
            <w:pPr>
              <w:pStyle w:val="NoSpacing"/>
              <w:jc w:val="center"/>
              <w:rPr>
                <w:del w:id="333" w:author="Julio César Iturra Sanhueza" w:date="2025-06-13T16:24:00Z" w16du:dateUtc="2025-06-13T14:24:00Z"/>
                <w:rFonts w:ascii="Times New Roman" w:hAnsi="Times New Roman" w:cs="Times New Roman"/>
                <w:sz w:val="20"/>
                <w:szCs w:val="20"/>
                <w:lang w:val="es-CL"/>
              </w:rPr>
            </w:pPr>
            <w:del w:id="334" w:author="Julio César Iturra Sanhueza" w:date="2025-06-13T16:24:00Z" w16du:dateUtc="2025-06-13T14:24:00Z">
              <w:r w:rsidRPr="0030195D" w:rsidDel="00D82021">
                <w:rPr>
                  <w:rFonts w:ascii="Times New Roman" w:hAnsi="Times New Roman" w:cs="Times New Roman"/>
                  <w:sz w:val="20"/>
                  <w:szCs w:val="20"/>
                  <w:lang w:val="es-CL"/>
                </w:rPr>
                <w:delText>Yes</w:delText>
              </w:r>
            </w:del>
          </w:p>
        </w:tc>
      </w:tr>
      <w:tr w:rsidR="009A146F" w:rsidRPr="0030195D" w:rsidDel="00D82021" w14:paraId="726C419B" w14:textId="083A7C11" w:rsidTr="00921BE6">
        <w:trPr>
          <w:trHeight w:val="205"/>
          <w:jc w:val="center"/>
          <w:del w:id="335" w:author="Julio César Iturra Sanhueza" w:date="2025-06-13T16:24:00Z"/>
        </w:trPr>
        <w:tc>
          <w:tcPr>
            <w:tcW w:w="0" w:type="auto"/>
            <w:tcBorders>
              <w:bottom w:val="single" w:sz="12" w:space="0" w:color="auto"/>
            </w:tcBorders>
            <w:tcMar>
              <w:top w:w="15" w:type="dxa"/>
              <w:left w:w="75" w:type="dxa"/>
              <w:bottom w:w="15" w:type="dxa"/>
              <w:right w:w="75" w:type="dxa"/>
            </w:tcMar>
            <w:vAlign w:val="center"/>
            <w:hideMark/>
          </w:tcPr>
          <w:p w14:paraId="4028C1A5" w14:textId="7DCFB7A1" w:rsidR="00DC09A9" w:rsidRPr="0030195D" w:rsidDel="00D82021" w:rsidRDefault="00DC09A9" w:rsidP="00AA1D80">
            <w:pPr>
              <w:pStyle w:val="NoSpacing"/>
              <w:rPr>
                <w:del w:id="336" w:author="Julio César Iturra Sanhueza" w:date="2025-06-13T16:24:00Z" w16du:dateUtc="2025-06-13T14:24:00Z"/>
                <w:rFonts w:ascii="Times New Roman" w:hAnsi="Times New Roman" w:cs="Times New Roman"/>
                <w:sz w:val="20"/>
                <w:szCs w:val="20"/>
                <w:lang w:val="es-CL"/>
              </w:rPr>
            </w:pPr>
            <w:del w:id="337" w:author="Julio César Iturra Sanhueza" w:date="2025-06-13T16:24:00Z" w16du:dateUtc="2025-06-13T14:24:00Z">
              <w:r w:rsidRPr="0030195D" w:rsidDel="00D82021">
                <w:rPr>
                  <w:rFonts w:ascii="Times New Roman" w:hAnsi="Times New Roman" w:cs="Times New Roman"/>
                  <w:sz w:val="20"/>
                  <w:szCs w:val="20"/>
                  <w:lang w:val="es-CL"/>
                </w:rPr>
                <w:delText>Num. obs.</w:delText>
              </w:r>
            </w:del>
          </w:p>
        </w:tc>
        <w:tc>
          <w:tcPr>
            <w:tcW w:w="0" w:type="auto"/>
            <w:tcBorders>
              <w:bottom w:val="single" w:sz="12" w:space="0" w:color="auto"/>
            </w:tcBorders>
            <w:tcMar>
              <w:top w:w="15" w:type="dxa"/>
              <w:left w:w="75" w:type="dxa"/>
              <w:bottom w:w="15" w:type="dxa"/>
              <w:right w:w="75" w:type="dxa"/>
            </w:tcMar>
            <w:vAlign w:val="center"/>
            <w:hideMark/>
          </w:tcPr>
          <w:p w14:paraId="7699B19A" w14:textId="272814F2" w:rsidR="00DC09A9" w:rsidRPr="0030195D" w:rsidDel="00D82021" w:rsidRDefault="00DC09A9" w:rsidP="00AA1D80">
            <w:pPr>
              <w:pStyle w:val="NoSpacing"/>
              <w:jc w:val="center"/>
              <w:rPr>
                <w:del w:id="338" w:author="Julio César Iturra Sanhueza" w:date="2025-06-13T16:24:00Z" w16du:dateUtc="2025-06-13T14:24:00Z"/>
                <w:rFonts w:ascii="Times New Roman" w:hAnsi="Times New Roman" w:cs="Times New Roman"/>
                <w:sz w:val="20"/>
                <w:szCs w:val="20"/>
                <w:lang w:val="es-CL"/>
              </w:rPr>
            </w:pPr>
            <w:del w:id="339" w:author="Julio César Iturra Sanhueza" w:date="2025-06-13T16:24:00Z" w16du:dateUtc="2025-06-13T14:24:00Z">
              <w:r w:rsidRPr="0030195D" w:rsidDel="00D82021">
                <w:rPr>
                  <w:rFonts w:ascii="Times New Roman" w:hAnsi="Times New Roman" w:cs="Times New Roman"/>
                  <w:sz w:val="20"/>
                  <w:szCs w:val="20"/>
                  <w:lang w:val="es-CL"/>
                </w:rPr>
                <w:delText>6390</w:delText>
              </w:r>
            </w:del>
          </w:p>
        </w:tc>
        <w:tc>
          <w:tcPr>
            <w:tcW w:w="0" w:type="auto"/>
            <w:tcBorders>
              <w:bottom w:val="single" w:sz="12" w:space="0" w:color="auto"/>
            </w:tcBorders>
            <w:tcMar>
              <w:top w:w="15" w:type="dxa"/>
              <w:left w:w="75" w:type="dxa"/>
              <w:bottom w:w="15" w:type="dxa"/>
              <w:right w:w="75" w:type="dxa"/>
            </w:tcMar>
            <w:vAlign w:val="center"/>
            <w:hideMark/>
          </w:tcPr>
          <w:p w14:paraId="013F58E9" w14:textId="028BD457" w:rsidR="00DC09A9" w:rsidRPr="0030195D" w:rsidDel="00D82021" w:rsidRDefault="00DC09A9" w:rsidP="00AA1D80">
            <w:pPr>
              <w:pStyle w:val="NoSpacing"/>
              <w:jc w:val="center"/>
              <w:rPr>
                <w:del w:id="340" w:author="Julio César Iturra Sanhueza" w:date="2025-06-13T16:24:00Z" w16du:dateUtc="2025-06-13T14:24:00Z"/>
                <w:rFonts w:ascii="Times New Roman" w:hAnsi="Times New Roman" w:cs="Times New Roman"/>
                <w:sz w:val="20"/>
                <w:szCs w:val="20"/>
                <w:lang w:val="es-CL"/>
              </w:rPr>
            </w:pPr>
            <w:del w:id="341" w:author="Julio César Iturra Sanhueza" w:date="2025-06-13T16:24:00Z" w16du:dateUtc="2025-06-13T14:24:00Z">
              <w:r w:rsidRPr="0030195D" w:rsidDel="00D82021">
                <w:rPr>
                  <w:rFonts w:ascii="Times New Roman" w:hAnsi="Times New Roman" w:cs="Times New Roman"/>
                  <w:sz w:val="20"/>
                  <w:szCs w:val="20"/>
                  <w:lang w:val="es-CL"/>
                </w:rPr>
                <w:delText>6390</w:delText>
              </w:r>
            </w:del>
          </w:p>
        </w:tc>
        <w:tc>
          <w:tcPr>
            <w:tcW w:w="0" w:type="auto"/>
            <w:tcBorders>
              <w:bottom w:val="single" w:sz="12" w:space="0" w:color="auto"/>
            </w:tcBorders>
            <w:tcMar>
              <w:top w:w="15" w:type="dxa"/>
              <w:left w:w="75" w:type="dxa"/>
              <w:bottom w:w="15" w:type="dxa"/>
              <w:right w:w="75" w:type="dxa"/>
            </w:tcMar>
            <w:vAlign w:val="center"/>
            <w:hideMark/>
          </w:tcPr>
          <w:p w14:paraId="76428EC6" w14:textId="2B918224" w:rsidR="00DC09A9" w:rsidRPr="0030195D" w:rsidDel="00D82021" w:rsidRDefault="00DC09A9" w:rsidP="00AA1D80">
            <w:pPr>
              <w:pStyle w:val="NoSpacing"/>
              <w:jc w:val="center"/>
              <w:rPr>
                <w:del w:id="342" w:author="Julio César Iturra Sanhueza" w:date="2025-06-13T16:24:00Z" w16du:dateUtc="2025-06-13T14:24:00Z"/>
                <w:rFonts w:ascii="Times New Roman" w:hAnsi="Times New Roman" w:cs="Times New Roman"/>
                <w:sz w:val="20"/>
                <w:szCs w:val="20"/>
                <w:lang w:val="es-CL"/>
              </w:rPr>
            </w:pPr>
            <w:del w:id="343" w:author="Julio César Iturra Sanhueza" w:date="2025-06-13T16:24:00Z" w16du:dateUtc="2025-06-13T14:24:00Z">
              <w:r w:rsidRPr="0030195D" w:rsidDel="00D82021">
                <w:rPr>
                  <w:rFonts w:ascii="Times New Roman" w:hAnsi="Times New Roman" w:cs="Times New Roman"/>
                  <w:sz w:val="20"/>
                  <w:szCs w:val="20"/>
                  <w:lang w:val="es-CL"/>
                </w:rPr>
                <w:delText>6390</w:delText>
              </w:r>
            </w:del>
          </w:p>
        </w:tc>
      </w:tr>
      <w:tr w:rsidR="00DC09A9" w:rsidRPr="00516227" w:rsidDel="00D82021" w14:paraId="18D35A7F" w14:textId="3F048815" w:rsidTr="00921BE6">
        <w:trPr>
          <w:trHeight w:val="265"/>
          <w:jc w:val="center"/>
          <w:del w:id="344" w:author="Julio César Iturra Sanhueza" w:date="2025-06-13T16:24:00Z"/>
        </w:trPr>
        <w:tc>
          <w:tcPr>
            <w:tcW w:w="0" w:type="auto"/>
            <w:gridSpan w:val="4"/>
            <w:tcBorders>
              <w:top w:val="single" w:sz="12" w:space="0" w:color="auto"/>
              <w:bottom w:val="nil"/>
            </w:tcBorders>
            <w:vAlign w:val="center"/>
            <w:hideMark/>
          </w:tcPr>
          <w:p w14:paraId="3E1DD078" w14:textId="7C21FD6F" w:rsidR="00DC09A9" w:rsidRPr="00516227" w:rsidDel="00D82021" w:rsidRDefault="00DC09A9" w:rsidP="00AA1D80">
            <w:pPr>
              <w:pStyle w:val="NoSpacing"/>
              <w:rPr>
                <w:del w:id="345" w:author="Julio César Iturra Sanhueza" w:date="2025-06-13T16:24:00Z" w16du:dateUtc="2025-06-13T14:24:00Z"/>
                <w:rFonts w:ascii="Times New Roman" w:hAnsi="Times New Roman" w:cs="Times New Roman"/>
                <w:sz w:val="20"/>
                <w:szCs w:val="20"/>
                <w:lang w:val="en-US"/>
              </w:rPr>
            </w:pPr>
            <w:del w:id="346" w:author="Julio César Iturra Sanhueza" w:date="2025-06-13T16:24:00Z" w16du:dateUtc="2025-06-13T14:24:00Z">
              <w:r w:rsidRPr="00DC09A9" w:rsidDel="00D82021">
                <w:rPr>
                  <w:rFonts w:ascii="Times New Roman" w:hAnsi="Times New Roman" w:cs="Times New Roman"/>
                  <w:sz w:val="20"/>
                  <w:szCs w:val="20"/>
                  <w:vertAlign w:val="superscript"/>
                  <w:lang w:val="en-US"/>
                </w:rPr>
                <w:delText>***</w:delText>
              </w:r>
              <w:r w:rsidRPr="00DC09A9" w:rsidDel="00D82021">
                <w:rPr>
                  <w:rFonts w:ascii="Times New Roman" w:hAnsi="Times New Roman" w:cs="Times New Roman"/>
                  <w:sz w:val="20"/>
                  <w:szCs w:val="20"/>
                  <w:lang w:val="en-US"/>
                </w:rPr>
                <w:delText>p &lt; 0.001; </w:delText>
              </w:r>
              <w:r w:rsidRPr="00DC09A9" w:rsidDel="00D82021">
                <w:rPr>
                  <w:rFonts w:ascii="Times New Roman" w:hAnsi="Times New Roman" w:cs="Times New Roman"/>
                  <w:sz w:val="20"/>
                  <w:szCs w:val="20"/>
                  <w:vertAlign w:val="superscript"/>
                  <w:lang w:val="en-US"/>
                </w:rPr>
                <w:delText>**</w:delText>
              </w:r>
              <w:r w:rsidRPr="00DC09A9" w:rsidDel="00D82021">
                <w:rPr>
                  <w:rFonts w:ascii="Times New Roman" w:hAnsi="Times New Roman" w:cs="Times New Roman"/>
                  <w:sz w:val="20"/>
                  <w:szCs w:val="20"/>
                  <w:lang w:val="en-US"/>
                </w:rPr>
                <w:delText>p &lt; 0.01; </w:delText>
              </w:r>
              <w:r w:rsidRPr="00DC09A9" w:rsidDel="00D82021">
                <w:rPr>
                  <w:rFonts w:ascii="Times New Roman" w:hAnsi="Times New Roman" w:cs="Times New Roman"/>
                  <w:sz w:val="20"/>
                  <w:szCs w:val="20"/>
                  <w:vertAlign w:val="superscript"/>
                  <w:lang w:val="en-US"/>
                </w:rPr>
                <w:delText>*</w:delText>
              </w:r>
              <w:r w:rsidRPr="00DC09A9" w:rsidDel="00D82021">
                <w:rPr>
                  <w:rFonts w:ascii="Times New Roman" w:hAnsi="Times New Roman" w:cs="Times New Roman"/>
                  <w:sz w:val="20"/>
                  <w:szCs w:val="20"/>
                  <w:lang w:val="en-US"/>
                </w:rPr>
                <w:delText>p &lt; 0.05; Standard errors in parentheses. Standardized coefficients.</w:delText>
              </w:r>
              <w:r w:rsidR="00025EF3" w:rsidDel="00D82021">
                <w:rPr>
                  <w:rFonts w:ascii="Times New Roman" w:hAnsi="Times New Roman" w:cs="Times New Roman"/>
                  <w:sz w:val="20"/>
                  <w:szCs w:val="20"/>
                  <w:lang w:val="en-US"/>
                </w:rPr>
                <w:delText xml:space="preserve"> </w:delText>
              </w:r>
              <w:r w:rsidRPr="00516227" w:rsidDel="00D82021">
                <w:rPr>
                  <w:rFonts w:ascii="Times New Roman" w:hAnsi="Times New Roman" w:cs="Times New Roman"/>
                  <w:sz w:val="20"/>
                  <w:szCs w:val="20"/>
                  <w:lang w:val="en-US"/>
                </w:rPr>
                <w:delText xml:space="preserve">Models include age as </w:delText>
              </w:r>
              <w:r w:rsidR="003A509A" w:rsidDel="00D82021">
                <w:rPr>
                  <w:rFonts w:ascii="Times New Roman" w:hAnsi="Times New Roman" w:cs="Times New Roman"/>
                  <w:sz w:val="20"/>
                  <w:szCs w:val="20"/>
                  <w:lang w:val="en-US"/>
                </w:rPr>
                <w:delText xml:space="preserve">a </w:delText>
              </w:r>
              <w:r w:rsidRPr="00516227" w:rsidDel="00D82021">
                <w:rPr>
                  <w:rFonts w:ascii="Times New Roman" w:hAnsi="Times New Roman" w:cs="Times New Roman"/>
                  <w:sz w:val="20"/>
                  <w:szCs w:val="20"/>
                  <w:lang w:val="en-US"/>
                </w:rPr>
                <w:delText xml:space="preserve">control. ISEI includes a </w:delText>
              </w:r>
              <w:r w:rsidR="009A146F" w:rsidDel="00D82021">
                <w:rPr>
                  <w:rFonts w:ascii="Times New Roman" w:hAnsi="Times New Roman" w:cs="Times New Roman"/>
                  <w:sz w:val="20"/>
                  <w:szCs w:val="20"/>
                  <w:lang w:val="en-US"/>
                </w:rPr>
                <w:delText xml:space="preserve">NEET category </w:delText>
              </w:r>
              <w:r w:rsidRPr="00516227" w:rsidDel="00D82021">
                <w:rPr>
                  <w:rFonts w:ascii="Times New Roman" w:hAnsi="Times New Roman" w:cs="Times New Roman"/>
                  <w:sz w:val="20"/>
                  <w:szCs w:val="20"/>
                  <w:lang w:val="en-US"/>
                </w:rPr>
                <w:delText>(not shown).</w:delText>
              </w:r>
            </w:del>
          </w:p>
        </w:tc>
      </w:tr>
      <w:tr w:rsidR="00DC09A9" w:rsidRPr="0030195D" w:rsidDel="00D82021" w14:paraId="5A5ABFFD" w14:textId="177D9DC6" w:rsidTr="00921BE6">
        <w:trPr>
          <w:trHeight w:val="265"/>
          <w:jc w:val="center"/>
          <w:del w:id="347" w:author="Julio César Iturra Sanhueza" w:date="2025-06-13T16:24:00Z"/>
        </w:trPr>
        <w:tc>
          <w:tcPr>
            <w:tcW w:w="0" w:type="auto"/>
            <w:gridSpan w:val="4"/>
            <w:tcBorders>
              <w:top w:val="nil"/>
            </w:tcBorders>
            <w:vAlign w:val="center"/>
          </w:tcPr>
          <w:p w14:paraId="7F4377E0" w14:textId="2BE551BE" w:rsidR="00DC09A9" w:rsidRPr="00516227" w:rsidDel="00D82021" w:rsidRDefault="00DC09A9" w:rsidP="00AA1D80">
            <w:pPr>
              <w:pStyle w:val="NoSpacing"/>
              <w:rPr>
                <w:del w:id="348" w:author="Julio César Iturra Sanhueza" w:date="2025-06-13T16:24:00Z" w16du:dateUtc="2025-06-13T14:24:00Z"/>
                <w:rFonts w:ascii="Times New Roman" w:hAnsi="Times New Roman" w:cs="Times New Roman"/>
                <w:sz w:val="20"/>
                <w:szCs w:val="20"/>
                <w:vertAlign w:val="superscript"/>
                <w:lang w:val="en-US"/>
              </w:rPr>
            </w:pPr>
          </w:p>
        </w:tc>
      </w:tr>
    </w:tbl>
    <w:p w14:paraId="65626E1B" w14:textId="1BABCE74" w:rsidR="00AD4C2B" w:rsidRDefault="006B0D4C" w:rsidP="00AD4C2B">
      <w:r w:rsidRPr="00D84938">
        <w:t xml:space="preserve">The results from the </w:t>
      </w:r>
      <w:r w:rsidR="001F444F" w:rsidRPr="00D84938">
        <w:t xml:space="preserve">fixed effects </w:t>
      </w:r>
      <w:r w:rsidRPr="00D84938">
        <w:t xml:space="preserve">models </w:t>
      </w:r>
      <w:r w:rsidR="00813AA1" w:rsidRPr="00D84938">
        <w:t xml:space="preserve">are presented in </w:t>
      </w:r>
      <w:r w:rsidR="00813AA1" w:rsidRPr="00516227">
        <w:t xml:space="preserve">Table </w:t>
      </w:r>
      <w:r w:rsidR="00A4556E" w:rsidRPr="00516227">
        <w:t>1</w:t>
      </w:r>
      <w:r w:rsidR="00993A02">
        <w:t>. First, Model 1 includes the individual changes in occupational status</w:t>
      </w:r>
      <w:r w:rsidR="007552BE">
        <w:t xml:space="preserve"> showing </w:t>
      </w:r>
      <w:r w:rsidR="00B82930">
        <w:t>that</w:t>
      </w:r>
      <w:r w:rsidR="00B82930" w:rsidRPr="00D84938">
        <w:t xml:space="preserve"> </w:t>
      </w:r>
      <w:r w:rsidR="00B82930">
        <w:t>compared to previously being in an intermediate status occupation</w:t>
      </w:r>
      <w:r w:rsidR="00B82930" w:rsidRPr="00D84938">
        <w:t xml:space="preserve"> (reference category)</w:t>
      </w:r>
      <w:r w:rsidR="00B82930">
        <w:t>,</w:t>
      </w:r>
      <w:r w:rsidR="00B82930" w:rsidRPr="00D84938">
        <w:t xml:space="preserve"> </w:t>
      </w:r>
      <w:r w:rsidR="00B82930">
        <w:t>moving to</w:t>
      </w:r>
      <w:r w:rsidR="00B82930" w:rsidRPr="00D84938">
        <w:t xml:space="preserve"> </w:t>
      </w:r>
      <w:r w:rsidR="00B82930">
        <w:t>a low</w:t>
      </w:r>
      <w:r w:rsidR="00B82930" w:rsidRPr="00D84938">
        <w:t xml:space="preserve"> </w:t>
      </w:r>
      <w:r w:rsidR="00B82930">
        <w:t>status occupation</w:t>
      </w:r>
      <w:r w:rsidR="00B82930" w:rsidRPr="00D84938">
        <w:t xml:space="preserve"> (β = </w:t>
      </w:r>
      <w:r w:rsidR="00B82930">
        <w:t>-</w:t>
      </w:r>
      <w:r w:rsidR="00B82930" w:rsidRPr="00D84938">
        <w:t>0.</w:t>
      </w:r>
      <w:del w:id="349" w:author="Julio César Iturra Sanhueza" w:date="2025-06-13T16:24:00Z" w16du:dateUtc="2025-06-13T14:24:00Z">
        <w:r w:rsidR="00B82930" w:rsidRPr="00D84938" w:rsidDel="00D82021">
          <w:delText>23</w:delText>
        </w:r>
      </w:del>
      <w:ins w:id="350" w:author="Julio César Iturra Sanhueza" w:date="2025-06-13T16:24:00Z" w16du:dateUtc="2025-06-13T14:24:00Z">
        <w:r w:rsidR="00B82930">
          <w:t>1</w:t>
        </w:r>
      </w:ins>
      <w:r w:rsidR="00B82930">
        <w:t>6</w:t>
      </w:r>
      <w:r w:rsidR="00B82930" w:rsidRPr="00D84938">
        <w:t xml:space="preserve">, </w:t>
      </w:r>
      <w:r w:rsidR="00B82930" w:rsidRPr="00092A7F">
        <w:rPr>
          <w:i/>
          <w:iCs/>
        </w:rPr>
        <w:t>p</w:t>
      </w:r>
      <w:r w:rsidR="00B82930">
        <w:t>&lt;</w:t>
      </w:r>
      <w:r w:rsidR="00B82930" w:rsidRPr="00D84938">
        <w:t xml:space="preserve">0.01) </w:t>
      </w:r>
      <w:r w:rsidR="00B82930">
        <w:t xml:space="preserve">and being outside of the labor market </w:t>
      </w:r>
      <w:r w:rsidR="00B82930" w:rsidRPr="00D84938">
        <w:t xml:space="preserve">(β = </w:t>
      </w:r>
      <w:r w:rsidR="00B82930">
        <w:t>-</w:t>
      </w:r>
      <w:r w:rsidR="00B82930" w:rsidRPr="00D84938">
        <w:t>0.</w:t>
      </w:r>
      <w:del w:id="351" w:author="Julio César Iturra Sanhueza" w:date="2025-06-13T16:24:00Z" w16du:dateUtc="2025-06-13T14:24:00Z">
        <w:r w:rsidR="00B82930" w:rsidRPr="00D84938" w:rsidDel="00D82021">
          <w:delText>23</w:delText>
        </w:r>
      </w:del>
      <w:ins w:id="352" w:author="Julio César Iturra Sanhueza" w:date="2025-06-13T16:24:00Z" w16du:dateUtc="2025-06-13T14:24:00Z">
        <w:r w:rsidR="00B82930">
          <w:t>1</w:t>
        </w:r>
      </w:ins>
      <w:r w:rsidR="00B82930">
        <w:t>0</w:t>
      </w:r>
      <w:r w:rsidR="00B82930" w:rsidRPr="00D84938">
        <w:t xml:space="preserve">, </w:t>
      </w:r>
      <w:r w:rsidR="00B82930" w:rsidRPr="00092A7F">
        <w:rPr>
          <w:i/>
          <w:iCs/>
        </w:rPr>
        <w:t>p</w:t>
      </w:r>
      <w:r w:rsidR="00B82930">
        <w:t>&lt;</w:t>
      </w:r>
      <w:r w:rsidR="00B82930" w:rsidRPr="00D84938">
        <w:t>0.01)</w:t>
      </w:r>
      <w:r w:rsidR="00B82930">
        <w:t xml:space="preserve"> decreases</w:t>
      </w:r>
      <w:r w:rsidR="00B82930" w:rsidRPr="00D84938">
        <w:t xml:space="preserve"> support for market justice preferences</w:t>
      </w:r>
      <w:r w:rsidR="00B82930">
        <w:t xml:space="preserve">. In contrast, </w:t>
      </w:r>
      <w:r w:rsidR="00DD63CA">
        <w:t>moving up</w:t>
      </w:r>
      <w:r w:rsidR="00B82930">
        <w:t xml:space="preserve"> to a </w:t>
      </w:r>
      <w:proofErr w:type="gramStart"/>
      <w:r w:rsidR="00B82930">
        <w:t>high status</w:t>
      </w:r>
      <w:proofErr w:type="gramEnd"/>
      <w:r w:rsidR="005457B9">
        <w:t xml:space="preserve"> </w:t>
      </w:r>
      <w:r w:rsidR="00B82930">
        <w:t xml:space="preserve">occupation compared to previously being in an intermediate status occupation decreased support for market justice (β = -0.16, p&lt;0.01). </w:t>
      </w:r>
      <w:r w:rsidR="00993A02">
        <w:t>Second, Model 2 includes other network characteristics of size and average network status</w:t>
      </w:r>
      <w:r w:rsidR="00161C3B">
        <w:t xml:space="preserve">, showing a non-significant association with market justice preferences. </w:t>
      </w:r>
      <w:r w:rsidR="00AD4C2B" w:rsidRPr="00D84938">
        <w:t xml:space="preserve">These results </w:t>
      </w:r>
      <w:r w:rsidR="00AD4C2B">
        <w:t xml:space="preserve">partially </w:t>
      </w:r>
      <w:del w:id="353" w:author="Julio César Iturra Sanhueza" w:date="2025-06-13T16:28:00Z" w16du:dateUtc="2025-06-13T14:28:00Z">
        <w:r w:rsidR="00AD4C2B" w:rsidRPr="00D84938" w:rsidDel="004E0726">
          <w:delText xml:space="preserve">align </w:delText>
        </w:r>
      </w:del>
      <w:ins w:id="354" w:author="Julio César Iturra Sanhueza" w:date="2025-06-13T16:28:00Z" w16du:dateUtc="2025-06-13T14:28:00Z">
        <w:r w:rsidR="00AD4C2B">
          <w:t>echo</w:t>
        </w:r>
        <w:r w:rsidR="00AD4C2B" w:rsidRPr="00D84938">
          <w:t xml:space="preserve"> </w:t>
        </w:r>
      </w:ins>
      <w:del w:id="355" w:author="Julio César Iturra Sanhueza" w:date="2025-06-13T16:28:00Z" w16du:dateUtc="2025-06-13T14:28:00Z">
        <w:r w:rsidR="00AD4C2B" w:rsidRPr="00D84938" w:rsidDel="004E0726">
          <w:delText xml:space="preserve">with </w:delText>
        </w:r>
      </w:del>
      <w:r w:rsidR="00AD4C2B" w:rsidRPr="00D84938">
        <w:t>the</w:t>
      </w:r>
      <w:r w:rsidR="00E23917">
        <w:t xml:space="preserve"> </w:t>
      </w:r>
      <w:r w:rsidR="00AD4C2B" w:rsidRPr="00D84938">
        <w:t xml:space="preserve">theoretical assumptions </w:t>
      </w:r>
      <w:r w:rsidR="00DE354E">
        <w:t xml:space="preserve">on </w:t>
      </w:r>
      <w:r w:rsidR="00AD4C2B" w:rsidRPr="00D84938">
        <w:t xml:space="preserve">the role of </w:t>
      </w:r>
      <w:del w:id="356" w:author="Julio César Iturra Sanhueza" w:date="2025-06-13T16:30:00Z" w16du:dateUtc="2025-06-13T14:30:00Z">
        <w:r w:rsidR="00AD4C2B" w:rsidRPr="00D84938" w:rsidDel="00A91AB4">
          <w:delText xml:space="preserve">upward </w:delText>
        </w:r>
      </w:del>
      <w:r w:rsidR="004C54DD">
        <w:t>social</w:t>
      </w:r>
      <w:r w:rsidR="00AD4C2B" w:rsidRPr="00D84938">
        <w:t xml:space="preserve"> mobility </w:t>
      </w:r>
      <w:del w:id="357" w:author="Julio César Iturra Sanhueza" w:date="2025-06-13T16:31:00Z" w16du:dateUtc="2025-06-13T14:31:00Z">
        <w:r w:rsidR="00AD4C2B" w:rsidRPr="00D84938" w:rsidDel="008B5423">
          <w:delText>on</w:delText>
        </w:r>
      </w:del>
      <w:r w:rsidR="00826B61">
        <w:t>in</w:t>
      </w:r>
      <w:r w:rsidR="00AD4C2B" w:rsidRPr="00D84938">
        <w:t xml:space="preserve"> </w:t>
      </w:r>
      <w:ins w:id="358" w:author="Julio César Iturra Sanhueza" w:date="2025-06-13T16:31:00Z" w16du:dateUtc="2025-06-13T14:31:00Z">
        <w:r w:rsidR="00AD4C2B" w:rsidRPr="00C01528">
          <w:rPr>
            <w:i/>
            <w:iCs/>
            <w:rPrChange w:id="359" w:author="Julio César Iturra Sanhueza" w:date="2025-06-13T16:31:00Z" w16du:dateUtc="2025-06-13T14:31:00Z">
              <w:rPr/>
            </w:rPrChange>
          </w:rPr>
          <w:t>market</w:t>
        </w:r>
        <w:r w:rsidR="00AD4C2B">
          <w:t>-</w:t>
        </w:r>
      </w:ins>
      <w:del w:id="360" w:author="Julio César Iturra Sanhueza" w:date="2025-06-13T16:31:00Z" w16du:dateUtc="2025-06-13T14:31:00Z">
        <w:r w:rsidR="00AD4C2B" w:rsidRPr="00D84938" w:rsidDel="008B5423">
          <w:rPr>
            <w:i/>
            <w:iCs/>
          </w:rPr>
          <w:delText xml:space="preserve">market </w:delText>
        </w:r>
      </w:del>
      <w:ins w:id="361" w:author="Julio César Iturra Sanhueza" w:date="2025-06-13T16:31:00Z" w16du:dateUtc="2025-06-13T14:31:00Z">
        <w:r w:rsidR="00AD4C2B">
          <w:rPr>
            <w:i/>
            <w:iCs/>
          </w:rPr>
          <w:t>inequality</w:t>
        </w:r>
      </w:ins>
      <w:r w:rsidR="00AC1877">
        <w:rPr>
          <w:i/>
          <w:iCs/>
        </w:rPr>
        <w:t xml:space="preserve"> </w:t>
      </w:r>
      <w:r w:rsidR="00AD4C2B" w:rsidRPr="00D84938">
        <w:rPr>
          <w:i/>
          <w:iCs/>
        </w:rPr>
        <w:t>legitimacy</w:t>
      </w:r>
      <w:r w:rsidR="002A761F">
        <w:rPr>
          <w:i/>
          <w:iCs/>
        </w:rPr>
        <w:t xml:space="preserve"> </w:t>
      </w:r>
      <w:r w:rsidR="002A761F" w:rsidRPr="00D84938">
        <w:fldChar w:fldCharType="begin"/>
      </w:r>
      <w:ins w:id="362" w:author="Julio César Iturra Sanhueza" w:date="2025-06-13T15:08:00Z" w16du:dateUtc="2025-06-13T13:08:00Z">
        <w:r w:rsidR="002A761F">
          <w:instrText xml:space="preserve"> ADDIN ZOTERO_ITEM CSL_CITATION {"citationID":"oBRmqer8","properties":{"formattedCitation":"(Ares, 2020; Langs\\uc0\\u230{}ther et al., 2022)","plainCitation":"(Ares, 2020; Langsæther et al., 2022)","noteIndex":0},"citationItems":[{"id":18469,"uris":["http://zotero.org/users/5414506/items/U3F22TQP"],"itemData":{"id":18469,"type":"article-journal","container-title":"West European Politics","DOI":"10.1080/01402382.2019.1644575","ISSN":"0140-2382, 1743-9655","issue":"6","journalAbbreviation":"West European Politics","language":"en","page":"1211-1237","source":"DOI.org (Crossref)","title":"Changing classes, changing preferences: how social class mobility affects economic preferences","title-short":"Changing classes, changing preferences","volume":"43","author":[{"family":"Ares","given":"Macarena"}],"issued":{"date-parts":[["2020",9,18]]},"citation-key":"ares_changing_2020"}},{"id":16784,"uris":["http://zotero.org/users/5414506/items/EJ2NAFSI"],"itemData":{"id":16784,"type":"article-journal","abstract":"Past findings on the connection between class position and political preferences are overwhelmingly derived from cross-sectional studies, which provided a limited basis for inferring causality. This study uses long-term panel data on thousands of British respondents to measure the impact of intra-generational class mobility across a range of political identities and preferences. Upward class mobility leads to small increases in economic conservatism, but party choice, class identity and attitudes to non-economic issues do not change. This updating of economic values is much smaller than cross-sectional differences between classes. These results are consistent with the short-run effects of class mobility operating primarily through a limited economic self-interest mechanism. Beliefs that are plausibly unconnected to economics are unaffected. The overall association between class and a range of identities, opinions and preferences is therefore more likely to be caused by early life experiences and longer-term socialization than by the immediate material interests associated with jobs.","container-title":"British Journal of Political Science","DOI":"10.1017/S0007123420000599","ISSN":"0007-1234, 1469-2112","issue":"2","language":"en","page":"958-967","source":"Cambridge University Press","title":"Explaining the Relationship Between Class Position and Political Preferences: A Long-Term Panel Analysis of Intra-Generational Class Mobility","title-short":"Explaining the Relationship Between Class Position and Political Preferences","volume":"52","author":[{"family":"Langsæther","given":"Peter Egge"},{"family":"Evans","given":"Geoffrey"},{"family":"O'Grady","given":"Tom"}],"issued":{"date-parts":[["2022",4]]},"citation-key":"langsaether_explaining_2022"}}],"schema":"https://github.com/citation-style-language/schema/raw/master/csl-citation.json"} </w:instrText>
        </w:r>
      </w:ins>
      <w:del w:id="363" w:author="Julio César Iturra Sanhueza" w:date="2025-06-13T15:08:00Z" w16du:dateUtc="2025-06-13T13:08:00Z">
        <w:r w:rsidR="002A761F" w:rsidRPr="00D84938" w:rsidDel="00733667">
          <w:delInstrText xml:space="preserve"> ADDIN ZOTERO_ITEM CSL_CITATION {"citationID":"oBRmqer8","properties":{"formattedCitation":"(Ares, 2020; Langs\\uc0\\u230{}ther et al., 2022)","plainCitation":"(Ares, 2020; Langsæther et al., 2022)","noteIndex":0},"citationItems":[{"id":14815,"uris":["http://zotero.org/users/5414506/items/U3F22TQP"],"itemData":{"id":14815,"type":"article-journal","container-title":"West European Politics","DOI":"10.1080/01402382.2019.1644575","ISSN":"0140-2382, 1743-9655","issue":"6","journalAbbreviation":"West European Politics","language":"en","page":"1211-1237","source":"DOI.org (Crossref)","title":"Changing classes, changing preferences: how social class mobility affects economic preferences","title-short":"Changing classes, changing preferences","volume":"43","author":[{"family":"Ares","given":"Macarena"}],"issued":{"date-parts":[["2020",9,18]]},"citation-key":"ares_changing_2020"}},{"id":13342,"uris":["http://zotero.org/users/5414506/items/EJ2NAFSI"],"itemData":{"id":13342,"type":"article-journal","abstract":"Past findings on the connection between class position and political preferences are overwhelmingly derived from cross-sectional studies, which provided a limited basis for inferring causality. This study uses long-term panel data on thousands of British respondents to measure the impact of intra-generational class mobility across a range of political identities and preferences. Upward class mobility leads to small increases in economic conservatism, but party choice, class identity and attitudes to non-economic issues do not change. This updating of economic values is much smaller than cross-sectional differences between classes. These results are consistent with the short-run effects of class mobility operating primarily through a limited economic self-interest mechanism. Beliefs that are plausibly unconnected to economics are unaffected. The overall association between class and a range of identities, opinions and preferences is therefore more likely to be caused by early life experiences and longer-term socialization than by the immediate material interests associated with jobs.","container-title":"British Journal of Political Science","DOI":"10.1017/S0007123420000599","ISSN":"0007-1234, 1469-2112","issue":"2","language":"en","page":"958-967","source":"Cambridge University Press","title":"Explaining the Relationship Between Class Position and Political Preferences: A Long-Term Panel Analysis of Intra-Generational Class Mobility","title-short":"Explaining the Relationship Between Class Position and Political Preferences","volume":"52","author":[{"family":"Langsæther","given":"Peter Egge"},{"family":"Evans","given":"Geoffrey"},{"family":"O'Grady","given":"Tom"}],"issued":{"date-parts":[["2022",4]]},"citation-key":"langsaether_explaining_2022"}}],"schema":"https://github.com/citation-style-language/schema/raw/master/csl-citation.json"} </w:delInstrText>
        </w:r>
      </w:del>
      <w:r w:rsidR="002A761F" w:rsidRPr="00D84938">
        <w:fldChar w:fldCharType="separate"/>
      </w:r>
      <w:r w:rsidR="002A761F" w:rsidRPr="00D84938">
        <w:t>(Ares, 2020; Langsæther et al., 2022)</w:t>
      </w:r>
      <w:r w:rsidR="002A761F" w:rsidRPr="00D84938">
        <w:fldChar w:fldCharType="end"/>
      </w:r>
      <w:r w:rsidR="002A761F">
        <w:rPr>
          <w:rStyle w:val="FootnoteReference"/>
        </w:rPr>
        <w:footnoteReference w:id="3"/>
      </w:r>
      <w:r w:rsidR="002A761F" w:rsidRPr="00D84938">
        <w:t xml:space="preserve">. </w:t>
      </w:r>
      <w:r w:rsidR="00C225D7">
        <w:t>This</w:t>
      </w:r>
      <w:r w:rsidR="00F93035">
        <w:t xml:space="preserve"> is </w:t>
      </w:r>
      <w:r w:rsidR="00AC1877">
        <w:t>the case</w:t>
      </w:r>
      <w:r w:rsidR="004C54DD">
        <w:t xml:space="preserve"> </w:t>
      </w:r>
      <w:r w:rsidR="00AC1877">
        <w:t xml:space="preserve">of </w:t>
      </w:r>
      <w:r w:rsidR="004C54DD">
        <w:t>experienc</w:t>
      </w:r>
      <w:r w:rsidR="00AC1877">
        <w:t>ing</w:t>
      </w:r>
      <w:r w:rsidR="004C54DD">
        <w:t xml:space="preserve"> downward changes from intermediate to </w:t>
      </w:r>
      <w:r w:rsidR="00AC1877">
        <w:t>disadvantaged positions</w:t>
      </w:r>
      <w:r w:rsidR="004C54DD">
        <w:t>.</w:t>
      </w:r>
      <w:r w:rsidR="0065069A">
        <w:t xml:space="preserve"> </w:t>
      </w:r>
      <w:del w:id="364" w:author="Julio César Iturra Sanhueza" w:date="2025-06-13T16:30:00Z" w16du:dateUtc="2025-06-13T14:30:00Z">
        <w:r w:rsidR="00AD4C2B" w:rsidRPr="00D84938" w:rsidDel="004702EE">
          <w:delText>At the same time</w:delText>
        </w:r>
      </w:del>
      <w:ins w:id="365" w:author="Julio César Iturra Sanhueza" w:date="2025-06-13T16:30:00Z" w16du:dateUtc="2025-06-13T14:30:00Z">
        <w:r w:rsidR="00AD4C2B">
          <w:t>However</w:t>
        </w:r>
      </w:ins>
      <w:r w:rsidR="00AD4C2B" w:rsidRPr="00D84938">
        <w:t xml:space="preserve">, </w:t>
      </w:r>
      <w:ins w:id="366" w:author="Julio César Iturra Sanhueza" w:date="2025-06-13T16:30:00Z" w16du:dateUtc="2025-06-13T14:30:00Z">
        <w:r w:rsidR="00AD4C2B">
          <w:t>what is shown suggest</w:t>
        </w:r>
      </w:ins>
      <w:ins w:id="367" w:author="Julio César Iturra Sanhueza" w:date="2025-06-13T16:31:00Z" w16du:dateUtc="2025-06-13T14:31:00Z">
        <w:r w:rsidR="00AD4C2B">
          <w:t>s</w:t>
        </w:r>
      </w:ins>
      <w:ins w:id="368" w:author="Julio César Iturra Sanhueza" w:date="2025-06-13T16:30:00Z" w16du:dateUtc="2025-06-13T14:30:00Z">
        <w:r w:rsidR="00AD4C2B">
          <w:t xml:space="preserve"> that moving from </w:t>
        </w:r>
      </w:ins>
      <w:r w:rsidR="000045B2">
        <w:t xml:space="preserve">an </w:t>
      </w:r>
      <w:r w:rsidR="000045B2">
        <w:lastRenderedPageBreak/>
        <w:t xml:space="preserve">intermediate </w:t>
      </w:r>
      <w:r w:rsidR="0042499D">
        <w:t xml:space="preserve">to a </w:t>
      </w:r>
      <w:proofErr w:type="gramStart"/>
      <w:r w:rsidR="0042499D">
        <w:t>high status</w:t>
      </w:r>
      <w:proofErr w:type="gramEnd"/>
      <w:r w:rsidR="0042499D">
        <w:t xml:space="preserve"> occupation</w:t>
      </w:r>
      <w:r w:rsidR="002619CC">
        <w:t xml:space="preserve"> is linked to a decrease </w:t>
      </w:r>
      <w:r w:rsidR="00D81D72">
        <w:t xml:space="preserve">in </w:t>
      </w:r>
      <w:r w:rsidR="002619CC">
        <w:t xml:space="preserve">support </w:t>
      </w:r>
      <w:r w:rsidR="008578EB">
        <w:t>for</w:t>
      </w:r>
      <w:r w:rsidR="002619CC">
        <w:t xml:space="preserve"> </w:t>
      </w:r>
      <w:r w:rsidR="008578EB">
        <w:t>commodified welfare services</w:t>
      </w:r>
      <w:r w:rsidR="002619CC">
        <w:t>.</w:t>
      </w:r>
      <w:r w:rsidR="000045B2">
        <w:t xml:space="preserve"> </w:t>
      </w:r>
    </w:p>
    <w:p w14:paraId="604C03FD" w14:textId="5904BACF" w:rsidR="00161C3B" w:rsidRDefault="00161C3B" w:rsidP="006B0D4C">
      <w:r w:rsidRPr="00161C3B">
        <w:t xml:space="preserve">In Model </w:t>
      </w:r>
      <w:r>
        <w:t>3</w:t>
      </w:r>
      <w:r w:rsidRPr="00161C3B">
        <w:t>, I introduce network diversity to account for how changes in the socioeconomic diversity of acquaintance networks affect market justice preferences. The results indicate that a one standard deviation increase in diversity drives a decrease of -0.0</w:t>
      </w:r>
      <w:r w:rsidR="00DA59BE">
        <w:t>7</w:t>
      </w:r>
      <w:r w:rsidRPr="00161C3B">
        <w:t xml:space="preserve"> in </w:t>
      </w:r>
      <w:r w:rsidR="00DA59BE">
        <w:t xml:space="preserve">the </w:t>
      </w:r>
      <w:r w:rsidRPr="00161C3B">
        <w:t xml:space="preserve">market justice </w:t>
      </w:r>
      <w:r w:rsidR="00DA59BE">
        <w:t xml:space="preserve">scale </w:t>
      </w:r>
      <w:r w:rsidRPr="00161C3B">
        <w:t>(β = -0.0</w:t>
      </w:r>
      <w:r w:rsidR="00DA59BE">
        <w:t>7</w:t>
      </w:r>
      <w:r w:rsidRPr="00161C3B">
        <w:t>, p&lt;0.0</w:t>
      </w:r>
      <w:r w:rsidR="00DA59BE">
        <w:t>01</w:t>
      </w:r>
      <w:r w:rsidRPr="00161C3B">
        <w:t xml:space="preserve">). In the following estimation presented in Model </w:t>
      </w:r>
      <w:r w:rsidR="004A3A14">
        <w:t>4</w:t>
      </w:r>
      <w:r w:rsidRPr="00161C3B">
        <w:t>, the relationship between network diversity and market justice preferences remains the same, even when controlled for changes in occupational status, network status</w:t>
      </w:r>
      <w:r w:rsidR="00E0182E">
        <w:t>,</w:t>
      </w:r>
      <w:r w:rsidR="00A77C4B">
        <w:t xml:space="preserve"> and </w:t>
      </w:r>
      <w:r w:rsidRPr="00161C3B">
        <w:t xml:space="preserve">network size. I included a quadratic term to </w:t>
      </w:r>
      <w:r w:rsidR="00E0182E">
        <w:t>explore</w:t>
      </w:r>
      <w:r w:rsidR="005635D4">
        <w:t xml:space="preserve"> a</w:t>
      </w:r>
      <w:r w:rsidRPr="00161C3B">
        <w:t xml:space="preserve"> non-linear association of changes in network diversity. The coefficient shows a negative but non-significant nonlinear effect of network diversity (β = -0.02, p&gt;0.05). </w:t>
      </w:r>
    </w:p>
    <w:p w14:paraId="4D404B86" w14:textId="0FBBD1C8" w:rsidR="00161C3B" w:rsidRDefault="00465EE4" w:rsidP="006B0D4C">
      <w:r w:rsidRPr="00465EE4">
        <w:t>Figure 1 presents the average predicted values of market justice preferences across levels of network diversity. When network diversity is one standard deviation below the mean, the average predicted market justice preference is 2.19 (95% CI: 2.11 – 2.27). At the mean level of diversity (0), the predicted value is 2.12 (95% CI: 2.05 – 2.18), and it decreases to 2.05 (95% CI: 1.97 – 2.14) when network diversity is one standard deviation above the mean. These results indicate that a shift from a low-diversity to a high-diversity network is associated with an average decrease of approximately 0.14 points in support for market justice</w:t>
      </w:r>
      <w:r w:rsidR="00292751">
        <w:t>.</w:t>
      </w:r>
      <w:r w:rsidRPr="00465EE4">
        <w:t xml:space="preserve"> </w:t>
      </w:r>
      <w:r w:rsidR="00292751">
        <w:t xml:space="preserve">According to </w:t>
      </w:r>
      <w:r w:rsidR="00935C90">
        <w:t xml:space="preserve">the </w:t>
      </w:r>
      <w:r w:rsidR="00DE6B25">
        <w:t xml:space="preserve">original </w:t>
      </w:r>
      <w:r w:rsidR="00935C90">
        <w:t>scale (1 to 5)</w:t>
      </w:r>
      <w:r w:rsidR="00DE6B25">
        <w:t xml:space="preserve"> of the market justice </w:t>
      </w:r>
      <w:r w:rsidR="00364D3F">
        <w:t>preference</w:t>
      </w:r>
      <w:r w:rsidR="001051EF">
        <w:t>s</w:t>
      </w:r>
      <w:r w:rsidR="003977E4">
        <w:t xml:space="preserve"> index</w:t>
      </w:r>
      <w:r w:rsidR="00DE6B25">
        <w:t>,</w:t>
      </w:r>
      <w:r w:rsidR="00935C90">
        <w:t xml:space="preserve"> this difference represents a change of around 3.5% </w:t>
      </w:r>
      <w:r w:rsidR="00DE6B25">
        <w:t>[</w:t>
      </w:r>
      <w:r w:rsidR="00935C90" w:rsidRPr="00935C90">
        <w:t>0.</w:t>
      </w:r>
      <w:r w:rsidR="00935C90">
        <w:t>14</w:t>
      </w:r>
      <w:r w:rsidR="00935C90" w:rsidRPr="00935C90">
        <w:t xml:space="preserve"> / (5 − 1)</w:t>
      </w:r>
      <w:r w:rsidR="00DE6B25">
        <w:t>],</w:t>
      </w:r>
      <w:r w:rsidR="00935C90">
        <w:t xml:space="preserve"> which is </w:t>
      </w:r>
      <w:r w:rsidR="00DE6B25">
        <w:t>considered rather low but still relevant</w:t>
      </w:r>
      <w:r w:rsidR="00FC03D0">
        <w:t>,</w:t>
      </w:r>
      <w:r w:rsidR="00DE6B25">
        <w:t xml:space="preserve"> as it has been </w:t>
      </w:r>
      <w:r w:rsidR="00E775CF">
        <w:t>argued</w:t>
      </w:r>
      <w:r w:rsidR="002F69D9">
        <w:t xml:space="preserve"> </w:t>
      </w:r>
      <w:r w:rsidR="00DE6B25">
        <w:t xml:space="preserve">that </w:t>
      </w:r>
      <w:r w:rsidR="00457380">
        <w:t>political attitudes</w:t>
      </w:r>
      <w:r w:rsidR="002F69D9">
        <w:t xml:space="preserve"> change</w:t>
      </w:r>
      <w:r w:rsidR="00457380">
        <w:t xml:space="preserve">, but is a </w:t>
      </w:r>
      <w:r w:rsidR="00DE6B25">
        <w:t>rather slow process of adaptation</w:t>
      </w:r>
      <w:r w:rsidR="00935C90">
        <w:t xml:space="preserve">. </w:t>
      </w:r>
      <w:r w:rsidR="00AE2FB8" w:rsidRPr="00AE2FB8">
        <w:t>In this sense, when considering the meaning of the scale values, the results suggest that individuals are shifting within the “disagreement” range (i.e., between “Strongly disagree” [1] and “Disagree” [2]). Thus, the observed changes indicate that, on average, increased exposure to diversity leads individuals to disagree more strongly with the idea that income should determine access to welfare services in Chile.</w:t>
      </w:r>
      <w:r w:rsidR="00AE2FB8">
        <w:t xml:space="preserve"> </w:t>
      </w:r>
      <w:r w:rsidR="00520E20">
        <w:t>All</w:t>
      </w:r>
      <w:r w:rsidR="009517C5">
        <w:t xml:space="preserve"> the above evidence </w:t>
      </w:r>
      <w:r w:rsidRPr="00465EE4">
        <w:t xml:space="preserve">supports the </w:t>
      </w:r>
      <w:r w:rsidRPr="00465EE4">
        <w:rPr>
          <w:i/>
          <w:iCs/>
        </w:rPr>
        <w:t>market skepticism hypothesis</w:t>
      </w:r>
      <w:r w:rsidRPr="00465EE4">
        <w:t xml:space="preserve"> (H</w:t>
      </w:r>
      <w:r w:rsidRPr="005425D8">
        <w:rPr>
          <w:vertAlign w:val="subscript"/>
        </w:rPr>
        <w:t>1</w:t>
      </w:r>
      <w:r w:rsidRPr="00465EE4">
        <w:t>), suggesting that individuals embedded in more socioeconomically diverse networks tend to express more critical views of market-based distributive princip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902"/>
        <w:gridCol w:w="932"/>
        <w:gridCol w:w="932"/>
        <w:gridCol w:w="932"/>
        <w:gridCol w:w="932"/>
        <w:gridCol w:w="932"/>
        <w:gridCol w:w="932"/>
      </w:tblGrid>
      <w:tr w:rsidR="003C1A2D" w:rsidRPr="00D84938" w:rsidDel="00BD6A5D" w14:paraId="78F62D98" w14:textId="1D59F8F4" w:rsidTr="00352667">
        <w:trPr>
          <w:tblHeader/>
          <w:del w:id="369" w:author="Iturra, Julio" w:date="2025-04-24T17:07:00Z"/>
        </w:trPr>
        <w:tc>
          <w:tcPr>
            <w:tcW w:w="0" w:type="auto"/>
            <w:tcMar>
              <w:top w:w="15" w:type="dxa"/>
              <w:left w:w="75" w:type="dxa"/>
              <w:bottom w:w="15" w:type="dxa"/>
              <w:right w:w="75" w:type="dxa"/>
            </w:tcMar>
            <w:vAlign w:val="center"/>
            <w:hideMark/>
          </w:tcPr>
          <w:p w14:paraId="4F0BFD3C" w14:textId="0A5CF0A1" w:rsidR="003C1A2D" w:rsidRPr="00D84938" w:rsidDel="00BD6A5D" w:rsidRDefault="003C1A2D" w:rsidP="00632BC8">
            <w:pPr>
              <w:spacing w:before="0" w:after="0"/>
              <w:rPr>
                <w:del w:id="370" w:author="Iturra, Julio" w:date="2025-04-24T17:07:00Z" w16du:dateUtc="2025-04-24T15:07:00Z"/>
                <w:rFonts w:cs="Times New Roman"/>
                <w:b/>
                <w:bCs/>
                <w:sz w:val="20"/>
                <w:szCs w:val="20"/>
              </w:rPr>
            </w:pPr>
            <w:del w:id="371" w:author="Iturra, Julio" w:date="2025-04-24T17:07:00Z" w16du:dateUtc="2025-04-24T15:07:00Z">
              <w:r w:rsidRPr="00D84938" w:rsidDel="00BD6A5D">
                <w:rPr>
                  <w:rFonts w:cs="Times New Roman"/>
                  <w:b/>
                  <w:bCs/>
                  <w:sz w:val="20"/>
                  <w:szCs w:val="20"/>
                </w:rPr>
                <w:delText> </w:delText>
              </w:r>
            </w:del>
          </w:p>
        </w:tc>
        <w:tc>
          <w:tcPr>
            <w:tcW w:w="0" w:type="auto"/>
            <w:tcMar>
              <w:top w:w="15" w:type="dxa"/>
              <w:left w:w="75" w:type="dxa"/>
              <w:bottom w:w="15" w:type="dxa"/>
              <w:right w:w="75" w:type="dxa"/>
            </w:tcMar>
            <w:vAlign w:val="center"/>
            <w:hideMark/>
          </w:tcPr>
          <w:p w14:paraId="19FEB3C0" w14:textId="4109B583" w:rsidR="003C1A2D" w:rsidRPr="00D84938" w:rsidDel="00BD6A5D" w:rsidRDefault="003C1A2D" w:rsidP="00632BC8">
            <w:pPr>
              <w:spacing w:before="0" w:after="0"/>
              <w:rPr>
                <w:del w:id="372" w:author="Iturra, Julio" w:date="2025-04-24T17:07:00Z" w16du:dateUtc="2025-04-24T15:07:00Z"/>
                <w:rFonts w:cs="Times New Roman"/>
                <w:b/>
                <w:bCs/>
                <w:sz w:val="20"/>
                <w:szCs w:val="20"/>
              </w:rPr>
            </w:pPr>
            <w:del w:id="373" w:author="Iturra, Julio" w:date="2025-04-24T17:07:00Z" w16du:dateUtc="2025-04-24T15:07:00Z">
              <w:r w:rsidRPr="00D84938" w:rsidDel="00BD6A5D">
                <w:rPr>
                  <w:rFonts w:cs="Times New Roman"/>
                  <w:b/>
                  <w:bCs/>
                  <w:sz w:val="20"/>
                  <w:szCs w:val="20"/>
                </w:rPr>
                <w:delText>Model 1</w:delText>
              </w:r>
            </w:del>
          </w:p>
        </w:tc>
        <w:tc>
          <w:tcPr>
            <w:tcW w:w="0" w:type="auto"/>
            <w:tcMar>
              <w:top w:w="15" w:type="dxa"/>
              <w:left w:w="75" w:type="dxa"/>
              <w:bottom w:w="15" w:type="dxa"/>
              <w:right w:w="75" w:type="dxa"/>
            </w:tcMar>
            <w:vAlign w:val="center"/>
            <w:hideMark/>
          </w:tcPr>
          <w:p w14:paraId="5B429521" w14:textId="0E46BB51" w:rsidR="003C1A2D" w:rsidRPr="00D84938" w:rsidDel="00BD6A5D" w:rsidRDefault="003C1A2D" w:rsidP="00632BC8">
            <w:pPr>
              <w:spacing w:before="0" w:after="0"/>
              <w:rPr>
                <w:del w:id="374" w:author="Iturra, Julio" w:date="2025-04-24T17:07:00Z" w16du:dateUtc="2025-04-24T15:07:00Z"/>
                <w:rFonts w:cs="Times New Roman"/>
                <w:b/>
                <w:bCs/>
                <w:sz w:val="20"/>
                <w:szCs w:val="20"/>
              </w:rPr>
            </w:pPr>
            <w:del w:id="375" w:author="Iturra, Julio" w:date="2025-04-24T17:07:00Z" w16du:dateUtc="2025-04-24T15:07:00Z">
              <w:r w:rsidRPr="00D84938" w:rsidDel="00BD6A5D">
                <w:rPr>
                  <w:rFonts w:cs="Times New Roman"/>
                  <w:b/>
                  <w:bCs/>
                  <w:sz w:val="20"/>
                  <w:szCs w:val="20"/>
                </w:rPr>
                <w:delText>Model 2</w:delText>
              </w:r>
            </w:del>
          </w:p>
        </w:tc>
        <w:tc>
          <w:tcPr>
            <w:tcW w:w="0" w:type="auto"/>
            <w:tcMar>
              <w:top w:w="15" w:type="dxa"/>
              <w:left w:w="75" w:type="dxa"/>
              <w:bottom w:w="15" w:type="dxa"/>
              <w:right w:w="75" w:type="dxa"/>
            </w:tcMar>
            <w:vAlign w:val="center"/>
            <w:hideMark/>
          </w:tcPr>
          <w:p w14:paraId="245FFEAA" w14:textId="17C7471E" w:rsidR="003C1A2D" w:rsidRPr="00D84938" w:rsidDel="00BD6A5D" w:rsidRDefault="003C1A2D" w:rsidP="00632BC8">
            <w:pPr>
              <w:spacing w:before="0" w:after="0"/>
              <w:rPr>
                <w:del w:id="376" w:author="Iturra, Julio" w:date="2025-04-24T17:07:00Z" w16du:dateUtc="2025-04-24T15:07:00Z"/>
                <w:rFonts w:cs="Times New Roman"/>
                <w:b/>
                <w:bCs/>
                <w:sz w:val="20"/>
                <w:szCs w:val="20"/>
              </w:rPr>
            </w:pPr>
            <w:del w:id="377" w:author="Iturra, Julio" w:date="2025-04-24T17:07:00Z" w16du:dateUtc="2025-04-24T15:07:00Z">
              <w:r w:rsidRPr="00D84938" w:rsidDel="00BD6A5D">
                <w:rPr>
                  <w:rFonts w:cs="Times New Roman"/>
                  <w:b/>
                  <w:bCs/>
                  <w:sz w:val="20"/>
                  <w:szCs w:val="20"/>
                </w:rPr>
                <w:delText>Model 3</w:delText>
              </w:r>
            </w:del>
          </w:p>
        </w:tc>
        <w:tc>
          <w:tcPr>
            <w:tcW w:w="0" w:type="auto"/>
            <w:tcMar>
              <w:top w:w="15" w:type="dxa"/>
              <w:left w:w="75" w:type="dxa"/>
              <w:bottom w:w="15" w:type="dxa"/>
              <w:right w:w="75" w:type="dxa"/>
            </w:tcMar>
            <w:vAlign w:val="center"/>
            <w:hideMark/>
          </w:tcPr>
          <w:p w14:paraId="11B973E9" w14:textId="40A8490F" w:rsidR="003C1A2D" w:rsidRPr="00D84938" w:rsidDel="00BD6A5D" w:rsidRDefault="003C1A2D" w:rsidP="00632BC8">
            <w:pPr>
              <w:spacing w:before="0" w:after="0"/>
              <w:rPr>
                <w:del w:id="378" w:author="Iturra, Julio" w:date="2025-04-24T17:07:00Z" w16du:dateUtc="2025-04-24T15:07:00Z"/>
                <w:rFonts w:cs="Times New Roman"/>
                <w:b/>
                <w:bCs/>
                <w:sz w:val="20"/>
                <w:szCs w:val="20"/>
              </w:rPr>
            </w:pPr>
            <w:del w:id="379" w:author="Iturra, Julio" w:date="2025-04-24T17:07:00Z" w16du:dateUtc="2025-04-24T15:07:00Z">
              <w:r w:rsidRPr="00D84938" w:rsidDel="00BD6A5D">
                <w:rPr>
                  <w:rFonts w:cs="Times New Roman"/>
                  <w:b/>
                  <w:bCs/>
                  <w:sz w:val="20"/>
                  <w:szCs w:val="20"/>
                </w:rPr>
                <w:delText>Model 4</w:delText>
              </w:r>
            </w:del>
          </w:p>
        </w:tc>
        <w:tc>
          <w:tcPr>
            <w:tcW w:w="0" w:type="auto"/>
            <w:tcMar>
              <w:top w:w="15" w:type="dxa"/>
              <w:left w:w="75" w:type="dxa"/>
              <w:bottom w:w="15" w:type="dxa"/>
              <w:right w:w="75" w:type="dxa"/>
            </w:tcMar>
            <w:vAlign w:val="center"/>
            <w:hideMark/>
          </w:tcPr>
          <w:p w14:paraId="12A0754F" w14:textId="23B84C6E" w:rsidR="003C1A2D" w:rsidRPr="00D84938" w:rsidDel="00BD6A5D" w:rsidRDefault="003C1A2D" w:rsidP="00632BC8">
            <w:pPr>
              <w:spacing w:before="0" w:after="0"/>
              <w:rPr>
                <w:del w:id="380" w:author="Iturra, Julio" w:date="2025-04-24T17:07:00Z" w16du:dateUtc="2025-04-24T15:07:00Z"/>
                <w:rFonts w:cs="Times New Roman"/>
                <w:b/>
                <w:bCs/>
                <w:sz w:val="20"/>
                <w:szCs w:val="20"/>
              </w:rPr>
            </w:pPr>
            <w:del w:id="381" w:author="Iturra, Julio" w:date="2025-04-24T17:07:00Z" w16du:dateUtc="2025-04-24T15:07:00Z">
              <w:r w:rsidRPr="00D84938" w:rsidDel="00BD6A5D">
                <w:rPr>
                  <w:rFonts w:cs="Times New Roman"/>
                  <w:b/>
                  <w:bCs/>
                  <w:sz w:val="20"/>
                  <w:szCs w:val="20"/>
                </w:rPr>
                <w:delText>Model 5</w:delText>
              </w:r>
            </w:del>
          </w:p>
        </w:tc>
        <w:tc>
          <w:tcPr>
            <w:tcW w:w="0" w:type="auto"/>
            <w:tcMar>
              <w:top w:w="15" w:type="dxa"/>
              <w:left w:w="75" w:type="dxa"/>
              <w:bottom w:w="15" w:type="dxa"/>
              <w:right w:w="75" w:type="dxa"/>
            </w:tcMar>
            <w:vAlign w:val="center"/>
            <w:hideMark/>
          </w:tcPr>
          <w:p w14:paraId="30C10C00" w14:textId="1E1EC435" w:rsidR="003C1A2D" w:rsidRPr="00D84938" w:rsidDel="00BD6A5D" w:rsidRDefault="003C1A2D" w:rsidP="00632BC8">
            <w:pPr>
              <w:spacing w:before="0" w:after="0"/>
              <w:rPr>
                <w:del w:id="382" w:author="Iturra, Julio" w:date="2025-04-24T17:07:00Z" w16du:dateUtc="2025-04-24T15:07:00Z"/>
                <w:rFonts w:cs="Times New Roman"/>
                <w:b/>
                <w:bCs/>
                <w:sz w:val="20"/>
                <w:szCs w:val="20"/>
              </w:rPr>
            </w:pPr>
            <w:del w:id="383" w:author="Iturra, Julio" w:date="2025-04-24T17:07:00Z" w16du:dateUtc="2025-04-24T15:07:00Z">
              <w:r w:rsidRPr="00D84938" w:rsidDel="00BD6A5D">
                <w:rPr>
                  <w:rFonts w:cs="Times New Roman"/>
                  <w:b/>
                  <w:bCs/>
                  <w:sz w:val="20"/>
                  <w:szCs w:val="20"/>
                </w:rPr>
                <w:delText>Model 6</w:delText>
              </w:r>
            </w:del>
          </w:p>
        </w:tc>
      </w:tr>
      <w:tr w:rsidR="003C1A2D" w:rsidRPr="00D84938" w:rsidDel="00BD6A5D" w14:paraId="07244B08" w14:textId="39E56436" w:rsidTr="00352667">
        <w:trPr>
          <w:del w:id="384" w:author="Iturra, Julio" w:date="2025-04-24T17:07:00Z"/>
        </w:trPr>
        <w:tc>
          <w:tcPr>
            <w:tcW w:w="0" w:type="auto"/>
            <w:tcMar>
              <w:top w:w="15" w:type="dxa"/>
              <w:left w:w="75" w:type="dxa"/>
              <w:bottom w:w="15" w:type="dxa"/>
              <w:right w:w="75" w:type="dxa"/>
            </w:tcMar>
            <w:vAlign w:val="center"/>
            <w:hideMark/>
          </w:tcPr>
          <w:p w14:paraId="17401902" w14:textId="4B2CA3AF" w:rsidR="003C1A2D" w:rsidRPr="00D84938" w:rsidDel="00BD6A5D" w:rsidRDefault="003C1A2D" w:rsidP="00632BC8">
            <w:pPr>
              <w:spacing w:before="0" w:after="0"/>
              <w:rPr>
                <w:del w:id="385" w:author="Iturra, Julio" w:date="2025-04-24T17:07:00Z" w16du:dateUtc="2025-04-24T15:07:00Z"/>
                <w:rFonts w:cs="Times New Roman"/>
                <w:sz w:val="20"/>
                <w:szCs w:val="20"/>
              </w:rPr>
            </w:pPr>
            <w:del w:id="386" w:author="Iturra, Julio" w:date="2025-04-24T17:07:00Z" w16du:dateUtc="2025-04-24T15:07:00Z">
              <w:r w:rsidRPr="00D84938" w:rsidDel="00BD6A5D">
                <w:rPr>
                  <w:rFonts w:cs="Times New Roman"/>
                  <w:sz w:val="20"/>
                  <w:szCs w:val="20"/>
                </w:rPr>
                <w:delText>ISEI (ref.= from Low)</w:delText>
              </w:r>
            </w:del>
          </w:p>
        </w:tc>
        <w:tc>
          <w:tcPr>
            <w:tcW w:w="0" w:type="auto"/>
            <w:tcMar>
              <w:top w:w="15" w:type="dxa"/>
              <w:left w:w="75" w:type="dxa"/>
              <w:bottom w:w="15" w:type="dxa"/>
              <w:right w:w="75" w:type="dxa"/>
            </w:tcMar>
            <w:vAlign w:val="center"/>
            <w:hideMark/>
          </w:tcPr>
          <w:p w14:paraId="110C0DB6" w14:textId="5BEB3D08" w:rsidR="003C1A2D" w:rsidRPr="00D84938" w:rsidDel="00BD6A5D" w:rsidRDefault="003C1A2D" w:rsidP="00632BC8">
            <w:pPr>
              <w:spacing w:before="0" w:after="0"/>
              <w:rPr>
                <w:del w:id="387" w:author="Iturra, Julio" w:date="2025-04-24T17:07:00Z" w16du:dateUtc="2025-04-24T15:07:00Z"/>
                <w:rFonts w:cs="Times New Roman"/>
                <w:sz w:val="20"/>
                <w:szCs w:val="20"/>
              </w:rPr>
            </w:pPr>
            <w:del w:id="388"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1676CA7F" w14:textId="63B2E4EC" w:rsidR="003C1A2D" w:rsidRPr="00D84938" w:rsidDel="00BD6A5D" w:rsidRDefault="003C1A2D" w:rsidP="00632BC8">
            <w:pPr>
              <w:spacing w:before="0" w:after="0"/>
              <w:rPr>
                <w:del w:id="389" w:author="Iturra, Julio" w:date="2025-04-24T17:07:00Z" w16du:dateUtc="2025-04-24T15:07:00Z"/>
                <w:rFonts w:cs="Times New Roman"/>
                <w:sz w:val="20"/>
                <w:szCs w:val="20"/>
              </w:rPr>
            </w:pPr>
            <w:del w:id="390"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664339A2" w14:textId="1C76D719" w:rsidR="003C1A2D" w:rsidRPr="00D84938" w:rsidDel="00BD6A5D" w:rsidRDefault="003C1A2D" w:rsidP="00632BC8">
            <w:pPr>
              <w:spacing w:before="0" w:after="0"/>
              <w:rPr>
                <w:del w:id="391" w:author="Iturra, Julio" w:date="2025-04-24T17:07:00Z" w16du:dateUtc="2025-04-24T15:07:00Z"/>
                <w:rFonts w:cs="Times New Roman"/>
                <w:sz w:val="20"/>
                <w:szCs w:val="20"/>
              </w:rPr>
            </w:pPr>
            <w:del w:id="392"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3C06F157" w14:textId="637E312D" w:rsidR="003C1A2D" w:rsidRPr="00D84938" w:rsidDel="00BD6A5D" w:rsidRDefault="003C1A2D" w:rsidP="00632BC8">
            <w:pPr>
              <w:spacing w:before="0" w:after="0"/>
              <w:rPr>
                <w:del w:id="393" w:author="Iturra, Julio" w:date="2025-04-24T17:07:00Z" w16du:dateUtc="2025-04-24T15:07:00Z"/>
                <w:rFonts w:cs="Times New Roman"/>
                <w:sz w:val="20"/>
                <w:szCs w:val="20"/>
              </w:rPr>
            </w:pPr>
            <w:del w:id="394"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71656940" w14:textId="324E453D" w:rsidR="003C1A2D" w:rsidRPr="00D84938" w:rsidDel="00BD6A5D" w:rsidRDefault="003C1A2D" w:rsidP="00632BC8">
            <w:pPr>
              <w:spacing w:before="0" w:after="0"/>
              <w:rPr>
                <w:del w:id="395" w:author="Iturra, Julio" w:date="2025-04-24T17:07:00Z" w16du:dateUtc="2025-04-24T15:07:00Z"/>
                <w:rFonts w:cs="Times New Roman"/>
                <w:sz w:val="20"/>
                <w:szCs w:val="20"/>
              </w:rPr>
            </w:pPr>
            <w:del w:id="396"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5A83A380" w14:textId="770C9CB9" w:rsidR="003C1A2D" w:rsidRPr="00D84938" w:rsidDel="00BD6A5D" w:rsidRDefault="003C1A2D" w:rsidP="00632BC8">
            <w:pPr>
              <w:spacing w:before="0" w:after="0"/>
              <w:rPr>
                <w:del w:id="397" w:author="Iturra, Julio" w:date="2025-04-24T17:07:00Z" w16du:dateUtc="2025-04-24T15:07:00Z"/>
                <w:rFonts w:cs="Times New Roman"/>
                <w:sz w:val="20"/>
                <w:szCs w:val="20"/>
              </w:rPr>
            </w:pPr>
            <w:del w:id="398" w:author="Iturra, Julio" w:date="2025-04-24T17:07:00Z" w16du:dateUtc="2025-04-24T15:07:00Z">
              <w:r w:rsidRPr="00D84938" w:rsidDel="00BD6A5D">
                <w:rPr>
                  <w:rFonts w:cs="Times New Roman"/>
                  <w:sz w:val="20"/>
                  <w:szCs w:val="20"/>
                </w:rPr>
                <w:delText> </w:delText>
              </w:r>
            </w:del>
          </w:p>
        </w:tc>
      </w:tr>
      <w:tr w:rsidR="003C1A2D" w:rsidRPr="00D84938" w:rsidDel="00BD6A5D" w14:paraId="68230A99" w14:textId="44E61C46" w:rsidTr="00352667">
        <w:trPr>
          <w:del w:id="399" w:author="Iturra, Julio" w:date="2025-04-24T17:07:00Z"/>
        </w:trPr>
        <w:tc>
          <w:tcPr>
            <w:tcW w:w="0" w:type="auto"/>
            <w:tcMar>
              <w:top w:w="15" w:type="dxa"/>
              <w:left w:w="75" w:type="dxa"/>
              <w:bottom w:w="15" w:type="dxa"/>
              <w:right w:w="75" w:type="dxa"/>
            </w:tcMar>
            <w:vAlign w:val="center"/>
            <w:hideMark/>
          </w:tcPr>
          <w:p w14:paraId="165F2A1B" w14:textId="78C2F2EF" w:rsidR="003C1A2D" w:rsidRPr="00D84938" w:rsidDel="00BD6A5D" w:rsidRDefault="003C1A2D" w:rsidP="00632BC8">
            <w:pPr>
              <w:spacing w:before="0" w:after="0"/>
              <w:rPr>
                <w:del w:id="400" w:author="Iturra, Julio" w:date="2025-04-24T17:07:00Z" w16du:dateUtc="2025-04-24T15:07:00Z"/>
                <w:rFonts w:cs="Times New Roman"/>
                <w:sz w:val="20"/>
                <w:szCs w:val="20"/>
              </w:rPr>
            </w:pPr>
            <w:del w:id="401"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5BDF0A20" w14:textId="034832CC" w:rsidR="003C1A2D" w:rsidRPr="00D84938" w:rsidDel="00BD6A5D" w:rsidRDefault="003C1A2D" w:rsidP="00632BC8">
            <w:pPr>
              <w:spacing w:before="0" w:after="0"/>
              <w:rPr>
                <w:del w:id="402" w:author="Iturra, Julio" w:date="2025-04-24T17:07:00Z" w16du:dateUtc="2025-04-24T15:07:00Z"/>
                <w:rFonts w:cs="Times New Roman"/>
                <w:sz w:val="20"/>
                <w:szCs w:val="20"/>
              </w:rPr>
            </w:pPr>
            <w:del w:id="403"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16944FEF" w14:textId="168CE9D5" w:rsidR="003C1A2D" w:rsidRPr="00D84938" w:rsidDel="00BD6A5D" w:rsidRDefault="003C1A2D" w:rsidP="00632BC8">
            <w:pPr>
              <w:spacing w:before="0" w:after="0"/>
              <w:rPr>
                <w:del w:id="404" w:author="Iturra, Julio" w:date="2025-04-24T17:07:00Z" w16du:dateUtc="2025-04-24T15:07:00Z"/>
                <w:rFonts w:cs="Times New Roman"/>
                <w:sz w:val="20"/>
                <w:szCs w:val="20"/>
              </w:rPr>
            </w:pPr>
            <w:del w:id="405"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52CB434A" w14:textId="2CB5674F" w:rsidR="003C1A2D" w:rsidRPr="00D84938" w:rsidDel="00BD6A5D" w:rsidRDefault="003C1A2D" w:rsidP="00632BC8">
            <w:pPr>
              <w:spacing w:before="0" w:after="0"/>
              <w:rPr>
                <w:del w:id="406" w:author="Iturra, Julio" w:date="2025-04-24T17:07:00Z" w16du:dateUtc="2025-04-24T15:07:00Z"/>
                <w:rFonts w:cs="Times New Roman"/>
                <w:sz w:val="20"/>
                <w:szCs w:val="20"/>
              </w:rPr>
            </w:pPr>
            <w:del w:id="407"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5AE141F3" w14:textId="7DF46BD4" w:rsidR="003C1A2D" w:rsidRPr="00D84938" w:rsidDel="00BD6A5D" w:rsidRDefault="003C1A2D" w:rsidP="00632BC8">
            <w:pPr>
              <w:spacing w:before="0" w:after="0"/>
              <w:rPr>
                <w:del w:id="408" w:author="Iturra, Julio" w:date="2025-04-24T17:07:00Z" w16du:dateUtc="2025-04-24T15:07:00Z"/>
                <w:rFonts w:cs="Times New Roman"/>
                <w:sz w:val="20"/>
                <w:szCs w:val="20"/>
              </w:rPr>
            </w:pPr>
            <w:del w:id="409"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0EABFFD7" w14:textId="49B7C9F5" w:rsidR="003C1A2D" w:rsidRPr="00D84938" w:rsidDel="00BD6A5D" w:rsidRDefault="003C1A2D" w:rsidP="00632BC8">
            <w:pPr>
              <w:spacing w:before="0" w:after="0"/>
              <w:rPr>
                <w:del w:id="410" w:author="Iturra, Julio" w:date="2025-04-24T17:07:00Z" w16du:dateUtc="2025-04-24T15:07:00Z"/>
                <w:rFonts w:cs="Times New Roman"/>
                <w:sz w:val="20"/>
                <w:szCs w:val="20"/>
              </w:rPr>
            </w:pPr>
            <w:del w:id="411"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7782988B" w14:textId="623FCE9C" w:rsidR="003C1A2D" w:rsidRPr="00D84938" w:rsidDel="00BD6A5D" w:rsidRDefault="003C1A2D" w:rsidP="00632BC8">
            <w:pPr>
              <w:spacing w:before="0" w:after="0"/>
              <w:rPr>
                <w:del w:id="412" w:author="Iturra, Julio" w:date="2025-04-24T17:07:00Z" w16du:dateUtc="2025-04-24T15:07:00Z"/>
                <w:rFonts w:cs="Times New Roman"/>
                <w:sz w:val="20"/>
                <w:szCs w:val="20"/>
              </w:rPr>
            </w:pPr>
            <w:del w:id="413" w:author="Iturra, Julio" w:date="2025-04-24T17:07:00Z" w16du:dateUtc="2025-04-24T15:07:00Z">
              <w:r w:rsidRPr="00D84938" w:rsidDel="00BD6A5D">
                <w:rPr>
                  <w:rFonts w:cs="Times New Roman"/>
                  <w:sz w:val="20"/>
                  <w:szCs w:val="20"/>
                </w:rPr>
                <w:delText> </w:delText>
              </w:r>
            </w:del>
          </w:p>
        </w:tc>
      </w:tr>
      <w:tr w:rsidR="003C1A2D" w:rsidRPr="00D84938" w:rsidDel="00BD6A5D" w14:paraId="36EE5395" w14:textId="4F2F4F55" w:rsidTr="00352667">
        <w:trPr>
          <w:del w:id="414" w:author="Iturra, Julio" w:date="2025-04-24T17:07:00Z"/>
        </w:trPr>
        <w:tc>
          <w:tcPr>
            <w:tcW w:w="0" w:type="auto"/>
            <w:tcMar>
              <w:top w:w="15" w:type="dxa"/>
              <w:left w:w="75" w:type="dxa"/>
              <w:bottom w:w="15" w:type="dxa"/>
              <w:right w:w="75" w:type="dxa"/>
            </w:tcMar>
            <w:vAlign w:val="center"/>
            <w:hideMark/>
          </w:tcPr>
          <w:p w14:paraId="235A8466" w14:textId="4A942B90" w:rsidR="003C1A2D" w:rsidRPr="00D84938" w:rsidDel="00BD6A5D" w:rsidRDefault="003C1A2D" w:rsidP="00632BC8">
            <w:pPr>
              <w:spacing w:before="0" w:after="0"/>
              <w:rPr>
                <w:del w:id="415" w:author="Iturra, Julio" w:date="2025-04-24T17:07:00Z" w16du:dateUtc="2025-04-24T15:07:00Z"/>
                <w:rFonts w:cs="Times New Roman"/>
                <w:sz w:val="20"/>
                <w:szCs w:val="20"/>
              </w:rPr>
            </w:pPr>
            <w:del w:id="416" w:author="Iturra, Julio" w:date="2025-04-24T17:07:00Z" w16du:dateUtc="2025-04-24T15:07:00Z">
              <w:r w:rsidRPr="00D84938" w:rsidDel="00BD6A5D">
                <w:rPr>
                  <w:rFonts w:cs="Times New Roman"/>
                  <w:sz w:val="20"/>
                  <w:szCs w:val="20"/>
                </w:rPr>
                <w:delText>     to Middle</w:delText>
              </w:r>
            </w:del>
          </w:p>
        </w:tc>
        <w:tc>
          <w:tcPr>
            <w:tcW w:w="0" w:type="auto"/>
            <w:tcMar>
              <w:top w:w="15" w:type="dxa"/>
              <w:left w:w="75" w:type="dxa"/>
              <w:bottom w:w="15" w:type="dxa"/>
              <w:right w:w="75" w:type="dxa"/>
            </w:tcMar>
            <w:vAlign w:val="center"/>
            <w:hideMark/>
          </w:tcPr>
          <w:p w14:paraId="6295F759" w14:textId="7D3A7A97" w:rsidR="003C1A2D" w:rsidRPr="00D84938" w:rsidDel="00BD6A5D" w:rsidRDefault="003C1A2D" w:rsidP="00632BC8">
            <w:pPr>
              <w:spacing w:before="0" w:after="0"/>
              <w:rPr>
                <w:del w:id="417" w:author="Iturra, Julio" w:date="2025-04-24T17:07:00Z" w16du:dateUtc="2025-04-24T15:07:00Z"/>
                <w:rFonts w:cs="Times New Roman"/>
                <w:sz w:val="20"/>
                <w:szCs w:val="20"/>
              </w:rPr>
            </w:pPr>
            <w:del w:id="418" w:author="Iturra, Julio" w:date="2025-04-24T17:07:00Z" w16du:dateUtc="2025-04-24T15:07:00Z">
              <w:r w:rsidRPr="00D84938" w:rsidDel="00BD6A5D">
                <w:rPr>
                  <w:rFonts w:cs="Times New Roman"/>
                  <w:sz w:val="20"/>
                  <w:szCs w:val="20"/>
                </w:rPr>
                <w:delText>0.23</w:delText>
              </w:r>
              <w:r w:rsidRPr="00D84938" w:rsidDel="00BD6A5D">
                <w:rPr>
                  <w:rFonts w:cs="Times New Roman"/>
                  <w:sz w:val="20"/>
                  <w:szCs w:val="20"/>
                  <w:vertAlign w:val="superscript"/>
                </w:rPr>
                <w:delText>***</w:delText>
              </w:r>
            </w:del>
          </w:p>
        </w:tc>
        <w:tc>
          <w:tcPr>
            <w:tcW w:w="0" w:type="auto"/>
            <w:tcMar>
              <w:top w:w="15" w:type="dxa"/>
              <w:left w:w="75" w:type="dxa"/>
              <w:bottom w:w="15" w:type="dxa"/>
              <w:right w:w="75" w:type="dxa"/>
            </w:tcMar>
            <w:vAlign w:val="center"/>
            <w:hideMark/>
          </w:tcPr>
          <w:p w14:paraId="2E3EF750" w14:textId="4505023B" w:rsidR="003C1A2D" w:rsidRPr="00D84938" w:rsidDel="00BD6A5D" w:rsidRDefault="003C1A2D" w:rsidP="00632BC8">
            <w:pPr>
              <w:spacing w:before="0" w:after="0"/>
              <w:rPr>
                <w:del w:id="419" w:author="Iturra, Julio" w:date="2025-04-24T17:07:00Z" w16du:dateUtc="2025-04-24T15:07:00Z"/>
                <w:rFonts w:cs="Times New Roman"/>
                <w:sz w:val="20"/>
                <w:szCs w:val="20"/>
              </w:rPr>
            </w:pPr>
            <w:del w:id="420"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40A273B5" w14:textId="048AA004" w:rsidR="003C1A2D" w:rsidRPr="00D84938" w:rsidDel="00BD6A5D" w:rsidRDefault="003C1A2D" w:rsidP="00632BC8">
            <w:pPr>
              <w:spacing w:before="0" w:after="0"/>
              <w:rPr>
                <w:del w:id="421" w:author="Iturra, Julio" w:date="2025-04-24T17:07:00Z" w16du:dateUtc="2025-04-24T15:07:00Z"/>
                <w:rFonts w:cs="Times New Roman"/>
                <w:sz w:val="20"/>
                <w:szCs w:val="20"/>
              </w:rPr>
            </w:pPr>
            <w:del w:id="422" w:author="Iturra, Julio" w:date="2025-04-24T17:07:00Z" w16du:dateUtc="2025-04-24T15:07:00Z">
              <w:r w:rsidRPr="00D84938" w:rsidDel="00BD6A5D">
                <w:rPr>
                  <w:rFonts w:cs="Times New Roman"/>
                  <w:sz w:val="20"/>
                  <w:szCs w:val="20"/>
                </w:rPr>
                <w:delText>0.24</w:delText>
              </w:r>
              <w:r w:rsidRPr="00D84938" w:rsidDel="00BD6A5D">
                <w:rPr>
                  <w:rFonts w:cs="Times New Roman"/>
                  <w:sz w:val="20"/>
                  <w:szCs w:val="20"/>
                  <w:vertAlign w:val="superscript"/>
                </w:rPr>
                <w:delText>***</w:delText>
              </w:r>
            </w:del>
          </w:p>
        </w:tc>
        <w:tc>
          <w:tcPr>
            <w:tcW w:w="0" w:type="auto"/>
            <w:tcMar>
              <w:top w:w="15" w:type="dxa"/>
              <w:left w:w="75" w:type="dxa"/>
              <w:bottom w:w="15" w:type="dxa"/>
              <w:right w:w="75" w:type="dxa"/>
            </w:tcMar>
            <w:vAlign w:val="center"/>
            <w:hideMark/>
          </w:tcPr>
          <w:p w14:paraId="333DB0B6" w14:textId="69858C11" w:rsidR="003C1A2D" w:rsidRPr="00D84938" w:rsidDel="00BD6A5D" w:rsidRDefault="003C1A2D" w:rsidP="00632BC8">
            <w:pPr>
              <w:spacing w:before="0" w:after="0"/>
              <w:rPr>
                <w:del w:id="423" w:author="Iturra, Julio" w:date="2025-04-24T17:07:00Z" w16du:dateUtc="2025-04-24T15:07:00Z"/>
                <w:rFonts w:cs="Times New Roman"/>
                <w:sz w:val="20"/>
                <w:szCs w:val="20"/>
              </w:rPr>
            </w:pPr>
            <w:del w:id="424" w:author="Iturra, Julio" w:date="2025-04-24T17:07:00Z" w16du:dateUtc="2025-04-24T15:07:00Z">
              <w:r w:rsidRPr="00D84938" w:rsidDel="00BD6A5D">
                <w:rPr>
                  <w:rFonts w:cs="Times New Roman"/>
                  <w:sz w:val="20"/>
                  <w:szCs w:val="20"/>
                </w:rPr>
                <w:delText>0.23</w:delText>
              </w:r>
              <w:r w:rsidRPr="00D84938" w:rsidDel="00BD6A5D">
                <w:rPr>
                  <w:rFonts w:cs="Times New Roman"/>
                  <w:sz w:val="20"/>
                  <w:szCs w:val="20"/>
                  <w:vertAlign w:val="superscript"/>
                </w:rPr>
                <w:delText>***</w:delText>
              </w:r>
            </w:del>
          </w:p>
        </w:tc>
        <w:tc>
          <w:tcPr>
            <w:tcW w:w="0" w:type="auto"/>
            <w:tcMar>
              <w:top w:w="15" w:type="dxa"/>
              <w:left w:w="75" w:type="dxa"/>
              <w:bottom w:w="15" w:type="dxa"/>
              <w:right w:w="75" w:type="dxa"/>
            </w:tcMar>
            <w:vAlign w:val="center"/>
            <w:hideMark/>
          </w:tcPr>
          <w:p w14:paraId="60B0F44E" w14:textId="3F45CC9F" w:rsidR="003C1A2D" w:rsidRPr="00D84938" w:rsidDel="00BD6A5D" w:rsidRDefault="003C1A2D" w:rsidP="00632BC8">
            <w:pPr>
              <w:spacing w:before="0" w:after="0"/>
              <w:rPr>
                <w:del w:id="425" w:author="Iturra, Julio" w:date="2025-04-24T17:07:00Z" w16du:dateUtc="2025-04-24T15:07:00Z"/>
                <w:rFonts w:cs="Times New Roman"/>
                <w:sz w:val="20"/>
                <w:szCs w:val="20"/>
              </w:rPr>
            </w:pPr>
            <w:del w:id="426" w:author="Iturra, Julio" w:date="2025-04-24T17:07:00Z" w16du:dateUtc="2025-04-24T15:07:00Z">
              <w:r w:rsidRPr="00D84938" w:rsidDel="00BD6A5D">
                <w:rPr>
                  <w:rFonts w:cs="Times New Roman"/>
                  <w:sz w:val="20"/>
                  <w:szCs w:val="20"/>
                </w:rPr>
                <w:delText>0.24</w:delText>
              </w:r>
              <w:r w:rsidRPr="00D84938" w:rsidDel="00BD6A5D">
                <w:rPr>
                  <w:rFonts w:cs="Times New Roman"/>
                  <w:sz w:val="20"/>
                  <w:szCs w:val="20"/>
                  <w:vertAlign w:val="superscript"/>
                </w:rPr>
                <w:delText>***</w:delText>
              </w:r>
            </w:del>
          </w:p>
        </w:tc>
        <w:tc>
          <w:tcPr>
            <w:tcW w:w="0" w:type="auto"/>
            <w:tcMar>
              <w:top w:w="15" w:type="dxa"/>
              <w:left w:w="75" w:type="dxa"/>
              <w:bottom w:w="15" w:type="dxa"/>
              <w:right w:w="75" w:type="dxa"/>
            </w:tcMar>
            <w:vAlign w:val="center"/>
            <w:hideMark/>
          </w:tcPr>
          <w:p w14:paraId="7F994B65" w14:textId="58A864C9" w:rsidR="003C1A2D" w:rsidRPr="00D84938" w:rsidDel="00BD6A5D" w:rsidRDefault="003C1A2D" w:rsidP="00632BC8">
            <w:pPr>
              <w:spacing w:before="0" w:after="0"/>
              <w:rPr>
                <w:del w:id="427" w:author="Iturra, Julio" w:date="2025-04-24T17:07:00Z" w16du:dateUtc="2025-04-24T15:07:00Z"/>
                <w:rFonts w:cs="Times New Roman"/>
                <w:sz w:val="20"/>
                <w:szCs w:val="20"/>
              </w:rPr>
            </w:pPr>
            <w:del w:id="428" w:author="Iturra, Julio" w:date="2025-04-24T17:07:00Z" w16du:dateUtc="2025-04-24T15:07:00Z">
              <w:r w:rsidRPr="00D84938" w:rsidDel="00BD6A5D">
                <w:rPr>
                  <w:rFonts w:cs="Times New Roman"/>
                  <w:sz w:val="20"/>
                  <w:szCs w:val="20"/>
                </w:rPr>
                <w:delText>0.23</w:delText>
              </w:r>
              <w:r w:rsidRPr="00D84938" w:rsidDel="00BD6A5D">
                <w:rPr>
                  <w:rFonts w:cs="Times New Roman"/>
                  <w:sz w:val="20"/>
                  <w:szCs w:val="20"/>
                  <w:vertAlign w:val="superscript"/>
                </w:rPr>
                <w:delText>***</w:delText>
              </w:r>
            </w:del>
          </w:p>
        </w:tc>
      </w:tr>
      <w:tr w:rsidR="003C1A2D" w:rsidRPr="00D84938" w:rsidDel="00BD6A5D" w14:paraId="43A99FDF" w14:textId="4A3BBFF7" w:rsidTr="00352667">
        <w:trPr>
          <w:del w:id="429" w:author="Iturra, Julio" w:date="2025-04-24T17:07:00Z"/>
        </w:trPr>
        <w:tc>
          <w:tcPr>
            <w:tcW w:w="0" w:type="auto"/>
            <w:tcMar>
              <w:top w:w="15" w:type="dxa"/>
              <w:left w:w="75" w:type="dxa"/>
              <w:bottom w:w="15" w:type="dxa"/>
              <w:right w:w="75" w:type="dxa"/>
            </w:tcMar>
            <w:vAlign w:val="center"/>
            <w:hideMark/>
          </w:tcPr>
          <w:p w14:paraId="70095890" w14:textId="48EDF800" w:rsidR="003C1A2D" w:rsidRPr="00D84938" w:rsidDel="00BD6A5D" w:rsidRDefault="003C1A2D" w:rsidP="00632BC8">
            <w:pPr>
              <w:spacing w:before="0" w:after="0"/>
              <w:rPr>
                <w:del w:id="430" w:author="Iturra, Julio" w:date="2025-04-24T17:07:00Z" w16du:dateUtc="2025-04-24T15:07:00Z"/>
                <w:rFonts w:cs="Times New Roman"/>
                <w:sz w:val="20"/>
                <w:szCs w:val="20"/>
              </w:rPr>
            </w:pPr>
            <w:del w:id="431"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3197798F" w14:textId="521A557C" w:rsidR="003C1A2D" w:rsidRPr="00D84938" w:rsidDel="00BD6A5D" w:rsidRDefault="003C1A2D" w:rsidP="00632BC8">
            <w:pPr>
              <w:spacing w:before="0" w:after="0"/>
              <w:rPr>
                <w:del w:id="432" w:author="Iturra, Julio" w:date="2025-04-24T17:07:00Z" w16du:dateUtc="2025-04-24T15:07:00Z"/>
                <w:rFonts w:cs="Times New Roman"/>
                <w:sz w:val="20"/>
                <w:szCs w:val="20"/>
              </w:rPr>
            </w:pPr>
            <w:del w:id="433" w:author="Iturra, Julio" w:date="2025-04-24T17:07:00Z" w16du:dateUtc="2025-04-24T15:07:00Z">
              <w:r w:rsidRPr="00D84938" w:rsidDel="00BD6A5D">
                <w:rPr>
                  <w:rFonts w:cs="Times New Roman"/>
                  <w:sz w:val="20"/>
                  <w:szCs w:val="20"/>
                </w:rPr>
                <w:delText>(0.05)</w:delText>
              </w:r>
            </w:del>
          </w:p>
        </w:tc>
        <w:tc>
          <w:tcPr>
            <w:tcW w:w="0" w:type="auto"/>
            <w:tcMar>
              <w:top w:w="15" w:type="dxa"/>
              <w:left w:w="75" w:type="dxa"/>
              <w:bottom w:w="15" w:type="dxa"/>
              <w:right w:w="75" w:type="dxa"/>
            </w:tcMar>
            <w:vAlign w:val="center"/>
            <w:hideMark/>
          </w:tcPr>
          <w:p w14:paraId="1B1F367F" w14:textId="71DD0ED3" w:rsidR="003C1A2D" w:rsidRPr="00D84938" w:rsidDel="00BD6A5D" w:rsidRDefault="003C1A2D" w:rsidP="00632BC8">
            <w:pPr>
              <w:spacing w:before="0" w:after="0"/>
              <w:rPr>
                <w:del w:id="434" w:author="Iturra, Julio" w:date="2025-04-24T17:07:00Z" w16du:dateUtc="2025-04-24T15:07:00Z"/>
                <w:rFonts w:cs="Times New Roman"/>
                <w:sz w:val="20"/>
                <w:szCs w:val="20"/>
              </w:rPr>
            </w:pPr>
            <w:del w:id="435"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177A6DEC" w14:textId="24195A30" w:rsidR="003C1A2D" w:rsidRPr="00D84938" w:rsidDel="00BD6A5D" w:rsidRDefault="003C1A2D" w:rsidP="00632BC8">
            <w:pPr>
              <w:spacing w:before="0" w:after="0"/>
              <w:rPr>
                <w:del w:id="436" w:author="Iturra, Julio" w:date="2025-04-24T17:07:00Z" w16du:dateUtc="2025-04-24T15:07:00Z"/>
                <w:rFonts w:cs="Times New Roman"/>
                <w:sz w:val="20"/>
                <w:szCs w:val="20"/>
              </w:rPr>
            </w:pPr>
            <w:del w:id="437" w:author="Iturra, Julio" w:date="2025-04-24T17:07:00Z" w16du:dateUtc="2025-04-24T15:07:00Z">
              <w:r w:rsidRPr="00D84938" w:rsidDel="00BD6A5D">
                <w:rPr>
                  <w:rFonts w:cs="Times New Roman"/>
                  <w:sz w:val="20"/>
                  <w:szCs w:val="20"/>
                </w:rPr>
                <w:delText>(0.05)</w:delText>
              </w:r>
            </w:del>
          </w:p>
        </w:tc>
        <w:tc>
          <w:tcPr>
            <w:tcW w:w="0" w:type="auto"/>
            <w:tcMar>
              <w:top w:w="15" w:type="dxa"/>
              <w:left w:w="75" w:type="dxa"/>
              <w:bottom w:w="15" w:type="dxa"/>
              <w:right w:w="75" w:type="dxa"/>
            </w:tcMar>
            <w:vAlign w:val="center"/>
            <w:hideMark/>
          </w:tcPr>
          <w:p w14:paraId="4ED7AAA9" w14:textId="1F83882B" w:rsidR="003C1A2D" w:rsidRPr="00D84938" w:rsidDel="00BD6A5D" w:rsidRDefault="003C1A2D" w:rsidP="00632BC8">
            <w:pPr>
              <w:spacing w:before="0" w:after="0"/>
              <w:rPr>
                <w:del w:id="438" w:author="Iturra, Julio" w:date="2025-04-24T17:07:00Z" w16du:dateUtc="2025-04-24T15:07:00Z"/>
                <w:rFonts w:cs="Times New Roman"/>
                <w:sz w:val="20"/>
                <w:szCs w:val="20"/>
              </w:rPr>
            </w:pPr>
            <w:del w:id="439" w:author="Iturra, Julio" w:date="2025-04-24T17:07:00Z" w16du:dateUtc="2025-04-24T15:07:00Z">
              <w:r w:rsidRPr="00D84938" w:rsidDel="00BD6A5D">
                <w:rPr>
                  <w:rFonts w:cs="Times New Roman"/>
                  <w:sz w:val="20"/>
                  <w:szCs w:val="20"/>
                </w:rPr>
                <w:delText>(0.05)</w:delText>
              </w:r>
            </w:del>
          </w:p>
        </w:tc>
        <w:tc>
          <w:tcPr>
            <w:tcW w:w="0" w:type="auto"/>
            <w:tcMar>
              <w:top w:w="15" w:type="dxa"/>
              <w:left w:w="75" w:type="dxa"/>
              <w:bottom w:w="15" w:type="dxa"/>
              <w:right w:w="75" w:type="dxa"/>
            </w:tcMar>
            <w:vAlign w:val="center"/>
            <w:hideMark/>
          </w:tcPr>
          <w:p w14:paraId="42BAEA83" w14:textId="1A75C6A7" w:rsidR="003C1A2D" w:rsidRPr="00D84938" w:rsidDel="00BD6A5D" w:rsidRDefault="003C1A2D" w:rsidP="00632BC8">
            <w:pPr>
              <w:spacing w:before="0" w:after="0"/>
              <w:rPr>
                <w:del w:id="440" w:author="Iturra, Julio" w:date="2025-04-24T17:07:00Z" w16du:dateUtc="2025-04-24T15:07:00Z"/>
                <w:rFonts w:cs="Times New Roman"/>
                <w:sz w:val="20"/>
                <w:szCs w:val="20"/>
              </w:rPr>
            </w:pPr>
            <w:del w:id="441" w:author="Iturra, Julio" w:date="2025-04-24T17:07:00Z" w16du:dateUtc="2025-04-24T15:07:00Z">
              <w:r w:rsidRPr="00D84938" w:rsidDel="00BD6A5D">
                <w:rPr>
                  <w:rFonts w:cs="Times New Roman"/>
                  <w:sz w:val="20"/>
                  <w:szCs w:val="20"/>
                </w:rPr>
                <w:delText>(0.05)</w:delText>
              </w:r>
            </w:del>
          </w:p>
        </w:tc>
        <w:tc>
          <w:tcPr>
            <w:tcW w:w="0" w:type="auto"/>
            <w:tcMar>
              <w:top w:w="15" w:type="dxa"/>
              <w:left w:w="75" w:type="dxa"/>
              <w:bottom w:w="15" w:type="dxa"/>
              <w:right w:w="75" w:type="dxa"/>
            </w:tcMar>
            <w:vAlign w:val="center"/>
            <w:hideMark/>
          </w:tcPr>
          <w:p w14:paraId="17C38A9E" w14:textId="076509F5" w:rsidR="003C1A2D" w:rsidRPr="00D84938" w:rsidDel="00BD6A5D" w:rsidRDefault="003C1A2D" w:rsidP="00632BC8">
            <w:pPr>
              <w:spacing w:before="0" w:after="0"/>
              <w:rPr>
                <w:del w:id="442" w:author="Iturra, Julio" w:date="2025-04-24T17:07:00Z" w16du:dateUtc="2025-04-24T15:07:00Z"/>
                <w:rFonts w:cs="Times New Roman"/>
                <w:sz w:val="20"/>
                <w:szCs w:val="20"/>
              </w:rPr>
            </w:pPr>
            <w:del w:id="443" w:author="Iturra, Julio" w:date="2025-04-24T17:07:00Z" w16du:dateUtc="2025-04-24T15:07:00Z">
              <w:r w:rsidRPr="00D84938" w:rsidDel="00BD6A5D">
                <w:rPr>
                  <w:rFonts w:cs="Times New Roman"/>
                  <w:sz w:val="20"/>
                  <w:szCs w:val="20"/>
                </w:rPr>
                <w:delText>(0.05)</w:delText>
              </w:r>
            </w:del>
          </w:p>
        </w:tc>
      </w:tr>
      <w:tr w:rsidR="003C1A2D" w:rsidRPr="00D84938" w:rsidDel="00BD6A5D" w14:paraId="7CFB1776" w14:textId="5FC72E3E" w:rsidTr="00352667">
        <w:trPr>
          <w:del w:id="444" w:author="Iturra, Julio" w:date="2025-04-24T17:07:00Z"/>
        </w:trPr>
        <w:tc>
          <w:tcPr>
            <w:tcW w:w="0" w:type="auto"/>
            <w:tcMar>
              <w:top w:w="15" w:type="dxa"/>
              <w:left w:w="75" w:type="dxa"/>
              <w:bottom w:w="15" w:type="dxa"/>
              <w:right w:w="75" w:type="dxa"/>
            </w:tcMar>
            <w:vAlign w:val="center"/>
            <w:hideMark/>
          </w:tcPr>
          <w:p w14:paraId="5D670AFF" w14:textId="47872365" w:rsidR="003C1A2D" w:rsidRPr="00D84938" w:rsidDel="00BD6A5D" w:rsidRDefault="003C1A2D" w:rsidP="00632BC8">
            <w:pPr>
              <w:spacing w:before="0" w:after="0"/>
              <w:rPr>
                <w:del w:id="445" w:author="Iturra, Julio" w:date="2025-04-24T17:07:00Z" w16du:dateUtc="2025-04-24T15:07:00Z"/>
                <w:rFonts w:cs="Times New Roman"/>
                <w:sz w:val="20"/>
                <w:szCs w:val="20"/>
              </w:rPr>
            </w:pPr>
            <w:del w:id="446" w:author="Iturra, Julio" w:date="2025-04-24T17:07:00Z" w16du:dateUtc="2025-04-24T15:07:00Z">
              <w:r w:rsidRPr="00D84938" w:rsidDel="00BD6A5D">
                <w:rPr>
                  <w:rFonts w:cs="Times New Roman"/>
                  <w:sz w:val="20"/>
                  <w:szCs w:val="20"/>
                </w:rPr>
                <w:delText>     to High</w:delText>
              </w:r>
            </w:del>
          </w:p>
        </w:tc>
        <w:tc>
          <w:tcPr>
            <w:tcW w:w="0" w:type="auto"/>
            <w:tcMar>
              <w:top w:w="15" w:type="dxa"/>
              <w:left w:w="75" w:type="dxa"/>
              <w:bottom w:w="15" w:type="dxa"/>
              <w:right w:w="75" w:type="dxa"/>
            </w:tcMar>
            <w:vAlign w:val="center"/>
            <w:hideMark/>
          </w:tcPr>
          <w:p w14:paraId="551DC26F" w14:textId="25C5042B" w:rsidR="003C1A2D" w:rsidRPr="00D84938" w:rsidDel="00BD6A5D" w:rsidRDefault="003C1A2D" w:rsidP="00632BC8">
            <w:pPr>
              <w:spacing w:before="0" w:after="0"/>
              <w:rPr>
                <w:del w:id="447" w:author="Iturra, Julio" w:date="2025-04-24T17:07:00Z" w16du:dateUtc="2025-04-24T15:07:00Z"/>
                <w:rFonts w:cs="Times New Roman"/>
                <w:sz w:val="20"/>
                <w:szCs w:val="20"/>
              </w:rPr>
            </w:pPr>
            <w:del w:id="448" w:author="Iturra, Julio" w:date="2025-04-24T17:07:00Z" w16du:dateUtc="2025-04-24T15:07:00Z">
              <w:r w:rsidRPr="00D84938" w:rsidDel="00BD6A5D">
                <w:rPr>
                  <w:rFonts w:cs="Times New Roman"/>
                  <w:sz w:val="20"/>
                  <w:szCs w:val="20"/>
                </w:rPr>
                <w:delText>0.07</w:delText>
              </w:r>
            </w:del>
          </w:p>
        </w:tc>
        <w:tc>
          <w:tcPr>
            <w:tcW w:w="0" w:type="auto"/>
            <w:tcMar>
              <w:top w:w="15" w:type="dxa"/>
              <w:left w:w="75" w:type="dxa"/>
              <w:bottom w:w="15" w:type="dxa"/>
              <w:right w:w="75" w:type="dxa"/>
            </w:tcMar>
            <w:vAlign w:val="center"/>
            <w:hideMark/>
          </w:tcPr>
          <w:p w14:paraId="71B90871" w14:textId="62438D70" w:rsidR="003C1A2D" w:rsidRPr="00D84938" w:rsidDel="00BD6A5D" w:rsidRDefault="003C1A2D" w:rsidP="00632BC8">
            <w:pPr>
              <w:spacing w:before="0" w:after="0"/>
              <w:rPr>
                <w:del w:id="449" w:author="Iturra, Julio" w:date="2025-04-24T17:07:00Z" w16du:dateUtc="2025-04-24T15:07:00Z"/>
                <w:rFonts w:cs="Times New Roman"/>
                <w:sz w:val="20"/>
                <w:szCs w:val="20"/>
              </w:rPr>
            </w:pPr>
            <w:del w:id="450"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6285DB5F" w14:textId="18A2A736" w:rsidR="003C1A2D" w:rsidRPr="00D84938" w:rsidDel="00BD6A5D" w:rsidRDefault="003C1A2D" w:rsidP="00632BC8">
            <w:pPr>
              <w:spacing w:before="0" w:after="0"/>
              <w:rPr>
                <w:del w:id="451" w:author="Iturra, Julio" w:date="2025-04-24T17:07:00Z" w16du:dateUtc="2025-04-24T15:07:00Z"/>
                <w:rFonts w:cs="Times New Roman"/>
                <w:sz w:val="20"/>
                <w:szCs w:val="20"/>
              </w:rPr>
            </w:pPr>
            <w:del w:id="452" w:author="Iturra, Julio" w:date="2025-04-24T17:07:00Z" w16du:dateUtc="2025-04-24T15:07:00Z">
              <w:r w:rsidRPr="00D84938" w:rsidDel="00BD6A5D">
                <w:rPr>
                  <w:rFonts w:cs="Times New Roman"/>
                  <w:sz w:val="20"/>
                  <w:szCs w:val="20"/>
                </w:rPr>
                <w:delText>0.08</w:delText>
              </w:r>
            </w:del>
          </w:p>
        </w:tc>
        <w:tc>
          <w:tcPr>
            <w:tcW w:w="0" w:type="auto"/>
            <w:tcMar>
              <w:top w:w="15" w:type="dxa"/>
              <w:left w:w="75" w:type="dxa"/>
              <w:bottom w:w="15" w:type="dxa"/>
              <w:right w:w="75" w:type="dxa"/>
            </w:tcMar>
            <w:vAlign w:val="center"/>
            <w:hideMark/>
          </w:tcPr>
          <w:p w14:paraId="443DC352" w14:textId="0FE82F90" w:rsidR="003C1A2D" w:rsidRPr="00D84938" w:rsidDel="00BD6A5D" w:rsidRDefault="003C1A2D" w:rsidP="00632BC8">
            <w:pPr>
              <w:spacing w:before="0" w:after="0"/>
              <w:rPr>
                <w:del w:id="453" w:author="Iturra, Julio" w:date="2025-04-24T17:07:00Z" w16du:dateUtc="2025-04-24T15:07:00Z"/>
                <w:rFonts w:cs="Times New Roman"/>
                <w:sz w:val="20"/>
                <w:szCs w:val="20"/>
              </w:rPr>
            </w:pPr>
            <w:del w:id="454" w:author="Iturra, Julio" w:date="2025-04-24T17:07:00Z" w16du:dateUtc="2025-04-24T15:07:00Z">
              <w:r w:rsidRPr="00D84938" w:rsidDel="00BD6A5D">
                <w:rPr>
                  <w:rFonts w:cs="Times New Roman"/>
                  <w:sz w:val="20"/>
                  <w:szCs w:val="20"/>
                </w:rPr>
                <w:delText>0.08</w:delText>
              </w:r>
            </w:del>
          </w:p>
        </w:tc>
        <w:tc>
          <w:tcPr>
            <w:tcW w:w="0" w:type="auto"/>
            <w:tcMar>
              <w:top w:w="15" w:type="dxa"/>
              <w:left w:w="75" w:type="dxa"/>
              <w:bottom w:w="15" w:type="dxa"/>
              <w:right w:w="75" w:type="dxa"/>
            </w:tcMar>
            <w:vAlign w:val="center"/>
            <w:hideMark/>
          </w:tcPr>
          <w:p w14:paraId="107B0BA4" w14:textId="083F7101" w:rsidR="003C1A2D" w:rsidRPr="00D84938" w:rsidDel="00BD6A5D" w:rsidRDefault="003C1A2D" w:rsidP="00632BC8">
            <w:pPr>
              <w:spacing w:before="0" w:after="0"/>
              <w:rPr>
                <w:del w:id="455" w:author="Iturra, Julio" w:date="2025-04-24T17:07:00Z" w16du:dateUtc="2025-04-24T15:07:00Z"/>
                <w:rFonts w:cs="Times New Roman"/>
                <w:sz w:val="20"/>
                <w:szCs w:val="20"/>
              </w:rPr>
            </w:pPr>
            <w:del w:id="456" w:author="Iturra, Julio" w:date="2025-04-24T17:07:00Z" w16du:dateUtc="2025-04-24T15:07:00Z">
              <w:r w:rsidRPr="00D84938" w:rsidDel="00BD6A5D">
                <w:rPr>
                  <w:rFonts w:cs="Times New Roman"/>
                  <w:sz w:val="20"/>
                  <w:szCs w:val="20"/>
                </w:rPr>
                <w:delText>0.09</w:delText>
              </w:r>
            </w:del>
          </w:p>
        </w:tc>
        <w:tc>
          <w:tcPr>
            <w:tcW w:w="0" w:type="auto"/>
            <w:tcMar>
              <w:top w:w="15" w:type="dxa"/>
              <w:left w:w="75" w:type="dxa"/>
              <w:bottom w:w="15" w:type="dxa"/>
              <w:right w:w="75" w:type="dxa"/>
            </w:tcMar>
            <w:vAlign w:val="center"/>
            <w:hideMark/>
          </w:tcPr>
          <w:p w14:paraId="5B7A46CD" w14:textId="76561742" w:rsidR="003C1A2D" w:rsidRPr="00D84938" w:rsidDel="00BD6A5D" w:rsidRDefault="003C1A2D" w:rsidP="00632BC8">
            <w:pPr>
              <w:spacing w:before="0" w:after="0"/>
              <w:rPr>
                <w:del w:id="457" w:author="Iturra, Julio" w:date="2025-04-24T17:07:00Z" w16du:dateUtc="2025-04-24T15:07:00Z"/>
                <w:rFonts w:cs="Times New Roman"/>
                <w:sz w:val="20"/>
                <w:szCs w:val="20"/>
              </w:rPr>
            </w:pPr>
            <w:del w:id="458" w:author="Iturra, Julio" w:date="2025-04-24T17:07:00Z" w16du:dateUtc="2025-04-24T15:07:00Z">
              <w:r w:rsidRPr="00D84938" w:rsidDel="00BD6A5D">
                <w:rPr>
                  <w:rFonts w:cs="Times New Roman"/>
                  <w:sz w:val="20"/>
                  <w:szCs w:val="20"/>
                </w:rPr>
                <w:delText>0.09</w:delText>
              </w:r>
            </w:del>
          </w:p>
        </w:tc>
      </w:tr>
      <w:tr w:rsidR="003C1A2D" w:rsidRPr="00D84938" w:rsidDel="00BD6A5D" w14:paraId="7F2F966B" w14:textId="67AB4999" w:rsidTr="00352667">
        <w:trPr>
          <w:del w:id="459" w:author="Iturra, Julio" w:date="2025-04-24T17:07:00Z"/>
        </w:trPr>
        <w:tc>
          <w:tcPr>
            <w:tcW w:w="0" w:type="auto"/>
            <w:tcMar>
              <w:top w:w="15" w:type="dxa"/>
              <w:left w:w="75" w:type="dxa"/>
              <w:bottom w:w="15" w:type="dxa"/>
              <w:right w:w="75" w:type="dxa"/>
            </w:tcMar>
            <w:vAlign w:val="center"/>
            <w:hideMark/>
          </w:tcPr>
          <w:p w14:paraId="47C006C6" w14:textId="52158292" w:rsidR="003C1A2D" w:rsidRPr="00D84938" w:rsidDel="00BD6A5D" w:rsidRDefault="003C1A2D" w:rsidP="00632BC8">
            <w:pPr>
              <w:spacing w:before="0" w:after="0"/>
              <w:rPr>
                <w:del w:id="460" w:author="Iturra, Julio" w:date="2025-04-24T17:07:00Z" w16du:dateUtc="2025-04-24T15:07:00Z"/>
                <w:rFonts w:cs="Times New Roman"/>
                <w:sz w:val="20"/>
                <w:szCs w:val="20"/>
              </w:rPr>
            </w:pPr>
            <w:del w:id="461"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2CD0ABFA" w14:textId="7278940F" w:rsidR="003C1A2D" w:rsidRPr="00D84938" w:rsidDel="00BD6A5D" w:rsidRDefault="003C1A2D" w:rsidP="00632BC8">
            <w:pPr>
              <w:spacing w:before="0" w:after="0"/>
              <w:rPr>
                <w:del w:id="462" w:author="Iturra, Julio" w:date="2025-04-24T17:07:00Z" w16du:dateUtc="2025-04-24T15:07:00Z"/>
                <w:rFonts w:cs="Times New Roman"/>
                <w:sz w:val="20"/>
                <w:szCs w:val="20"/>
              </w:rPr>
            </w:pPr>
            <w:del w:id="463" w:author="Iturra, Julio" w:date="2025-04-24T17:07:00Z" w16du:dateUtc="2025-04-24T15:07:00Z">
              <w:r w:rsidRPr="00D84938" w:rsidDel="00BD6A5D">
                <w:rPr>
                  <w:rFonts w:cs="Times New Roman"/>
                  <w:sz w:val="20"/>
                  <w:szCs w:val="20"/>
                </w:rPr>
                <w:delText>(0.06)</w:delText>
              </w:r>
            </w:del>
          </w:p>
        </w:tc>
        <w:tc>
          <w:tcPr>
            <w:tcW w:w="0" w:type="auto"/>
            <w:tcMar>
              <w:top w:w="15" w:type="dxa"/>
              <w:left w:w="75" w:type="dxa"/>
              <w:bottom w:w="15" w:type="dxa"/>
              <w:right w:w="75" w:type="dxa"/>
            </w:tcMar>
            <w:vAlign w:val="center"/>
            <w:hideMark/>
          </w:tcPr>
          <w:p w14:paraId="5C626BB0" w14:textId="049833D1" w:rsidR="003C1A2D" w:rsidRPr="00D84938" w:rsidDel="00BD6A5D" w:rsidRDefault="003C1A2D" w:rsidP="00632BC8">
            <w:pPr>
              <w:spacing w:before="0" w:after="0"/>
              <w:rPr>
                <w:del w:id="464" w:author="Iturra, Julio" w:date="2025-04-24T17:07:00Z" w16du:dateUtc="2025-04-24T15:07:00Z"/>
                <w:rFonts w:cs="Times New Roman"/>
                <w:sz w:val="20"/>
                <w:szCs w:val="20"/>
              </w:rPr>
            </w:pPr>
            <w:del w:id="465"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46CA1EEC" w14:textId="07F988DD" w:rsidR="003C1A2D" w:rsidRPr="00D84938" w:rsidDel="00BD6A5D" w:rsidRDefault="003C1A2D" w:rsidP="00632BC8">
            <w:pPr>
              <w:spacing w:before="0" w:after="0"/>
              <w:rPr>
                <w:del w:id="466" w:author="Iturra, Julio" w:date="2025-04-24T17:07:00Z" w16du:dateUtc="2025-04-24T15:07:00Z"/>
                <w:rFonts w:cs="Times New Roman"/>
                <w:sz w:val="20"/>
                <w:szCs w:val="20"/>
              </w:rPr>
            </w:pPr>
            <w:del w:id="467" w:author="Iturra, Julio" w:date="2025-04-24T17:07:00Z" w16du:dateUtc="2025-04-24T15:07:00Z">
              <w:r w:rsidRPr="00D84938" w:rsidDel="00BD6A5D">
                <w:rPr>
                  <w:rFonts w:cs="Times New Roman"/>
                  <w:sz w:val="20"/>
                  <w:szCs w:val="20"/>
                </w:rPr>
                <w:delText>(0.06)</w:delText>
              </w:r>
            </w:del>
          </w:p>
        </w:tc>
        <w:tc>
          <w:tcPr>
            <w:tcW w:w="0" w:type="auto"/>
            <w:tcMar>
              <w:top w:w="15" w:type="dxa"/>
              <w:left w:w="75" w:type="dxa"/>
              <w:bottom w:w="15" w:type="dxa"/>
              <w:right w:w="75" w:type="dxa"/>
            </w:tcMar>
            <w:vAlign w:val="center"/>
            <w:hideMark/>
          </w:tcPr>
          <w:p w14:paraId="5311115C" w14:textId="3ACCEF29" w:rsidR="003C1A2D" w:rsidRPr="00D84938" w:rsidDel="00BD6A5D" w:rsidRDefault="003C1A2D" w:rsidP="00632BC8">
            <w:pPr>
              <w:spacing w:before="0" w:after="0"/>
              <w:rPr>
                <w:del w:id="468" w:author="Iturra, Julio" w:date="2025-04-24T17:07:00Z" w16du:dateUtc="2025-04-24T15:07:00Z"/>
                <w:rFonts w:cs="Times New Roman"/>
                <w:sz w:val="20"/>
                <w:szCs w:val="20"/>
              </w:rPr>
            </w:pPr>
            <w:del w:id="469" w:author="Iturra, Julio" w:date="2025-04-24T17:07:00Z" w16du:dateUtc="2025-04-24T15:07:00Z">
              <w:r w:rsidRPr="00D84938" w:rsidDel="00BD6A5D">
                <w:rPr>
                  <w:rFonts w:cs="Times New Roman"/>
                  <w:sz w:val="20"/>
                  <w:szCs w:val="20"/>
                </w:rPr>
                <w:delText>(0.06)</w:delText>
              </w:r>
            </w:del>
          </w:p>
        </w:tc>
        <w:tc>
          <w:tcPr>
            <w:tcW w:w="0" w:type="auto"/>
            <w:tcMar>
              <w:top w:w="15" w:type="dxa"/>
              <w:left w:w="75" w:type="dxa"/>
              <w:bottom w:w="15" w:type="dxa"/>
              <w:right w:w="75" w:type="dxa"/>
            </w:tcMar>
            <w:vAlign w:val="center"/>
            <w:hideMark/>
          </w:tcPr>
          <w:p w14:paraId="50D3D727" w14:textId="0B09CBE1" w:rsidR="003C1A2D" w:rsidRPr="00D84938" w:rsidDel="00BD6A5D" w:rsidRDefault="003C1A2D" w:rsidP="00632BC8">
            <w:pPr>
              <w:spacing w:before="0" w:after="0"/>
              <w:rPr>
                <w:del w:id="470" w:author="Iturra, Julio" w:date="2025-04-24T17:07:00Z" w16du:dateUtc="2025-04-24T15:07:00Z"/>
                <w:rFonts w:cs="Times New Roman"/>
                <w:sz w:val="20"/>
                <w:szCs w:val="20"/>
              </w:rPr>
            </w:pPr>
            <w:del w:id="471" w:author="Iturra, Julio" w:date="2025-04-24T17:07:00Z" w16du:dateUtc="2025-04-24T15:07:00Z">
              <w:r w:rsidRPr="00D84938" w:rsidDel="00BD6A5D">
                <w:rPr>
                  <w:rFonts w:cs="Times New Roman"/>
                  <w:sz w:val="20"/>
                  <w:szCs w:val="20"/>
                </w:rPr>
                <w:delText>(0.06)</w:delText>
              </w:r>
            </w:del>
          </w:p>
        </w:tc>
        <w:tc>
          <w:tcPr>
            <w:tcW w:w="0" w:type="auto"/>
            <w:tcMar>
              <w:top w:w="15" w:type="dxa"/>
              <w:left w:w="75" w:type="dxa"/>
              <w:bottom w:w="15" w:type="dxa"/>
              <w:right w:w="75" w:type="dxa"/>
            </w:tcMar>
            <w:vAlign w:val="center"/>
            <w:hideMark/>
          </w:tcPr>
          <w:p w14:paraId="69F1E01D" w14:textId="37E502DA" w:rsidR="003C1A2D" w:rsidRPr="00D84938" w:rsidDel="00BD6A5D" w:rsidRDefault="003C1A2D" w:rsidP="00632BC8">
            <w:pPr>
              <w:spacing w:before="0" w:after="0"/>
              <w:rPr>
                <w:del w:id="472" w:author="Iturra, Julio" w:date="2025-04-24T17:07:00Z" w16du:dateUtc="2025-04-24T15:07:00Z"/>
                <w:rFonts w:cs="Times New Roman"/>
                <w:sz w:val="20"/>
                <w:szCs w:val="20"/>
              </w:rPr>
            </w:pPr>
            <w:del w:id="473" w:author="Iturra, Julio" w:date="2025-04-24T17:07:00Z" w16du:dateUtc="2025-04-24T15:07:00Z">
              <w:r w:rsidRPr="00D84938" w:rsidDel="00BD6A5D">
                <w:rPr>
                  <w:rFonts w:cs="Times New Roman"/>
                  <w:sz w:val="20"/>
                  <w:szCs w:val="20"/>
                </w:rPr>
                <w:delText>(0.06)</w:delText>
              </w:r>
            </w:del>
          </w:p>
        </w:tc>
      </w:tr>
      <w:tr w:rsidR="003C1A2D" w:rsidRPr="00D84938" w:rsidDel="00BD6A5D" w14:paraId="356F4BE2" w14:textId="0F45718B" w:rsidTr="00352667">
        <w:trPr>
          <w:del w:id="474" w:author="Iturra, Julio" w:date="2025-04-24T17:07:00Z"/>
        </w:trPr>
        <w:tc>
          <w:tcPr>
            <w:tcW w:w="0" w:type="auto"/>
            <w:tcMar>
              <w:top w:w="15" w:type="dxa"/>
              <w:left w:w="75" w:type="dxa"/>
              <w:bottom w:w="15" w:type="dxa"/>
              <w:right w:w="75" w:type="dxa"/>
            </w:tcMar>
            <w:vAlign w:val="center"/>
            <w:hideMark/>
          </w:tcPr>
          <w:p w14:paraId="5FAA7790" w14:textId="1A520287" w:rsidR="003C1A2D" w:rsidRPr="00D84938" w:rsidDel="00BD6A5D" w:rsidRDefault="003C1A2D" w:rsidP="00632BC8">
            <w:pPr>
              <w:spacing w:before="0" w:after="0"/>
              <w:rPr>
                <w:del w:id="475" w:author="Iturra, Julio" w:date="2025-04-24T17:07:00Z" w16du:dateUtc="2025-04-24T15:07:00Z"/>
                <w:rFonts w:cs="Times New Roman"/>
                <w:sz w:val="20"/>
                <w:szCs w:val="20"/>
              </w:rPr>
            </w:pPr>
            <w:del w:id="476" w:author="Iturra, Julio" w:date="2025-04-24T17:07:00Z" w16du:dateUtc="2025-04-24T15:07:00Z">
              <w:r w:rsidRPr="00D84938" w:rsidDel="00BD6A5D">
                <w:rPr>
                  <w:rFonts w:cs="Times New Roman"/>
                  <w:sz w:val="20"/>
                  <w:szCs w:val="20"/>
                </w:rPr>
                <w:delText>     Missing</w:delText>
              </w:r>
            </w:del>
          </w:p>
        </w:tc>
        <w:tc>
          <w:tcPr>
            <w:tcW w:w="0" w:type="auto"/>
            <w:tcMar>
              <w:top w:w="15" w:type="dxa"/>
              <w:left w:w="75" w:type="dxa"/>
              <w:bottom w:w="15" w:type="dxa"/>
              <w:right w:w="75" w:type="dxa"/>
            </w:tcMar>
            <w:vAlign w:val="center"/>
            <w:hideMark/>
          </w:tcPr>
          <w:p w14:paraId="29B9B059" w14:textId="0DB60314" w:rsidR="003C1A2D" w:rsidRPr="00D84938" w:rsidDel="00BD6A5D" w:rsidRDefault="003C1A2D" w:rsidP="00632BC8">
            <w:pPr>
              <w:spacing w:before="0" w:after="0"/>
              <w:rPr>
                <w:del w:id="477" w:author="Iturra, Julio" w:date="2025-04-24T17:07:00Z" w16du:dateUtc="2025-04-24T15:07:00Z"/>
                <w:rFonts w:cs="Times New Roman"/>
                <w:sz w:val="20"/>
                <w:szCs w:val="20"/>
              </w:rPr>
            </w:pPr>
            <w:del w:id="478" w:author="Iturra, Julio" w:date="2025-04-24T17:07:00Z" w16du:dateUtc="2025-04-24T15:07:00Z">
              <w:r w:rsidRPr="00D84938" w:rsidDel="00BD6A5D">
                <w:rPr>
                  <w:rFonts w:cs="Times New Roman"/>
                  <w:sz w:val="20"/>
                  <w:szCs w:val="20"/>
                </w:rPr>
                <w:delText>0.08</w:delText>
              </w:r>
            </w:del>
          </w:p>
        </w:tc>
        <w:tc>
          <w:tcPr>
            <w:tcW w:w="0" w:type="auto"/>
            <w:tcMar>
              <w:top w:w="15" w:type="dxa"/>
              <w:left w:w="75" w:type="dxa"/>
              <w:bottom w:w="15" w:type="dxa"/>
              <w:right w:w="75" w:type="dxa"/>
            </w:tcMar>
            <w:vAlign w:val="center"/>
            <w:hideMark/>
          </w:tcPr>
          <w:p w14:paraId="53AF026C" w14:textId="24DE55E8" w:rsidR="003C1A2D" w:rsidRPr="00D84938" w:rsidDel="00BD6A5D" w:rsidRDefault="003C1A2D" w:rsidP="00632BC8">
            <w:pPr>
              <w:spacing w:before="0" w:after="0"/>
              <w:rPr>
                <w:del w:id="479" w:author="Iturra, Julio" w:date="2025-04-24T17:07:00Z" w16du:dateUtc="2025-04-24T15:07:00Z"/>
                <w:rFonts w:cs="Times New Roman"/>
                <w:sz w:val="20"/>
                <w:szCs w:val="20"/>
              </w:rPr>
            </w:pPr>
            <w:del w:id="480"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7BFCDCFF" w14:textId="0A389295" w:rsidR="003C1A2D" w:rsidRPr="00D84938" w:rsidDel="00BD6A5D" w:rsidRDefault="003C1A2D" w:rsidP="00632BC8">
            <w:pPr>
              <w:spacing w:before="0" w:after="0"/>
              <w:rPr>
                <w:del w:id="481" w:author="Iturra, Julio" w:date="2025-04-24T17:07:00Z" w16du:dateUtc="2025-04-24T15:07:00Z"/>
                <w:rFonts w:cs="Times New Roman"/>
                <w:sz w:val="20"/>
                <w:szCs w:val="20"/>
              </w:rPr>
            </w:pPr>
            <w:del w:id="482" w:author="Iturra, Julio" w:date="2025-04-24T17:07:00Z" w16du:dateUtc="2025-04-24T15:07:00Z">
              <w:r w:rsidRPr="00D84938" w:rsidDel="00BD6A5D">
                <w:rPr>
                  <w:rFonts w:cs="Times New Roman"/>
                  <w:sz w:val="20"/>
                  <w:szCs w:val="20"/>
                </w:rPr>
                <w:delText>0.08</w:delText>
              </w:r>
            </w:del>
          </w:p>
        </w:tc>
        <w:tc>
          <w:tcPr>
            <w:tcW w:w="0" w:type="auto"/>
            <w:tcMar>
              <w:top w:w="15" w:type="dxa"/>
              <w:left w:w="75" w:type="dxa"/>
              <w:bottom w:w="15" w:type="dxa"/>
              <w:right w:w="75" w:type="dxa"/>
            </w:tcMar>
            <w:vAlign w:val="center"/>
            <w:hideMark/>
          </w:tcPr>
          <w:p w14:paraId="2EB714D4" w14:textId="6255C1E5" w:rsidR="003C1A2D" w:rsidRPr="00D84938" w:rsidDel="00BD6A5D" w:rsidRDefault="003C1A2D" w:rsidP="00632BC8">
            <w:pPr>
              <w:spacing w:before="0" w:after="0"/>
              <w:rPr>
                <w:del w:id="483" w:author="Iturra, Julio" w:date="2025-04-24T17:07:00Z" w16du:dateUtc="2025-04-24T15:07:00Z"/>
                <w:rFonts w:cs="Times New Roman"/>
                <w:sz w:val="20"/>
                <w:szCs w:val="20"/>
              </w:rPr>
            </w:pPr>
            <w:del w:id="484" w:author="Iturra, Julio" w:date="2025-04-24T17:07:00Z" w16du:dateUtc="2025-04-24T15:07:00Z">
              <w:r w:rsidRPr="00D84938" w:rsidDel="00BD6A5D">
                <w:rPr>
                  <w:rFonts w:cs="Times New Roman"/>
                  <w:sz w:val="20"/>
                  <w:szCs w:val="20"/>
                </w:rPr>
                <w:delText>0.08</w:delText>
              </w:r>
            </w:del>
          </w:p>
        </w:tc>
        <w:tc>
          <w:tcPr>
            <w:tcW w:w="0" w:type="auto"/>
            <w:tcMar>
              <w:top w:w="15" w:type="dxa"/>
              <w:left w:w="75" w:type="dxa"/>
              <w:bottom w:w="15" w:type="dxa"/>
              <w:right w:w="75" w:type="dxa"/>
            </w:tcMar>
            <w:vAlign w:val="center"/>
            <w:hideMark/>
          </w:tcPr>
          <w:p w14:paraId="40A6DBF6" w14:textId="00A8FDF8" w:rsidR="003C1A2D" w:rsidRPr="00D84938" w:rsidDel="00BD6A5D" w:rsidRDefault="003C1A2D" w:rsidP="00632BC8">
            <w:pPr>
              <w:spacing w:before="0" w:after="0"/>
              <w:rPr>
                <w:del w:id="485" w:author="Iturra, Julio" w:date="2025-04-24T17:07:00Z" w16du:dateUtc="2025-04-24T15:07:00Z"/>
                <w:rFonts w:cs="Times New Roman"/>
                <w:sz w:val="20"/>
                <w:szCs w:val="20"/>
              </w:rPr>
            </w:pPr>
            <w:del w:id="486" w:author="Iturra, Julio" w:date="2025-04-24T17:07:00Z" w16du:dateUtc="2025-04-24T15:07:00Z">
              <w:r w:rsidRPr="00D84938" w:rsidDel="00BD6A5D">
                <w:rPr>
                  <w:rFonts w:cs="Times New Roman"/>
                  <w:sz w:val="20"/>
                  <w:szCs w:val="20"/>
                </w:rPr>
                <w:delText>0.07</w:delText>
              </w:r>
            </w:del>
          </w:p>
        </w:tc>
        <w:tc>
          <w:tcPr>
            <w:tcW w:w="0" w:type="auto"/>
            <w:tcMar>
              <w:top w:w="15" w:type="dxa"/>
              <w:left w:w="75" w:type="dxa"/>
              <w:bottom w:w="15" w:type="dxa"/>
              <w:right w:w="75" w:type="dxa"/>
            </w:tcMar>
            <w:vAlign w:val="center"/>
            <w:hideMark/>
          </w:tcPr>
          <w:p w14:paraId="5C514921" w14:textId="6CA84AAB" w:rsidR="003C1A2D" w:rsidRPr="00D84938" w:rsidDel="00BD6A5D" w:rsidRDefault="003C1A2D" w:rsidP="00632BC8">
            <w:pPr>
              <w:spacing w:before="0" w:after="0"/>
              <w:rPr>
                <w:del w:id="487" w:author="Iturra, Julio" w:date="2025-04-24T17:07:00Z" w16du:dateUtc="2025-04-24T15:07:00Z"/>
                <w:rFonts w:cs="Times New Roman"/>
                <w:sz w:val="20"/>
                <w:szCs w:val="20"/>
              </w:rPr>
            </w:pPr>
            <w:del w:id="488" w:author="Iturra, Julio" w:date="2025-04-24T17:07:00Z" w16du:dateUtc="2025-04-24T15:07:00Z">
              <w:r w:rsidRPr="00D84938" w:rsidDel="00BD6A5D">
                <w:rPr>
                  <w:rFonts w:cs="Times New Roman"/>
                  <w:sz w:val="20"/>
                  <w:szCs w:val="20"/>
                </w:rPr>
                <w:delText>0.07</w:delText>
              </w:r>
            </w:del>
          </w:p>
        </w:tc>
      </w:tr>
      <w:tr w:rsidR="003C1A2D" w:rsidRPr="00D84938" w:rsidDel="00BD6A5D" w14:paraId="0041E9D7" w14:textId="50686C78" w:rsidTr="00352667">
        <w:trPr>
          <w:del w:id="489" w:author="Iturra, Julio" w:date="2025-04-24T17:07:00Z"/>
        </w:trPr>
        <w:tc>
          <w:tcPr>
            <w:tcW w:w="0" w:type="auto"/>
            <w:tcMar>
              <w:top w:w="15" w:type="dxa"/>
              <w:left w:w="75" w:type="dxa"/>
              <w:bottom w:w="15" w:type="dxa"/>
              <w:right w:w="75" w:type="dxa"/>
            </w:tcMar>
            <w:vAlign w:val="center"/>
            <w:hideMark/>
          </w:tcPr>
          <w:p w14:paraId="09BEEF3A" w14:textId="01F25F68" w:rsidR="003C1A2D" w:rsidRPr="00D84938" w:rsidDel="00BD6A5D" w:rsidRDefault="003C1A2D" w:rsidP="00632BC8">
            <w:pPr>
              <w:spacing w:before="0" w:after="0"/>
              <w:rPr>
                <w:del w:id="490" w:author="Iturra, Julio" w:date="2025-04-24T17:07:00Z" w16du:dateUtc="2025-04-24T15:07:00Z"/>
                <w:rFonts w:cs="Times New Roman"/>
                <w:sz w:val="20"/>
                <w:szCs w:val="20"/>
              </w:rPr>
            </w:pPr>
            <w:del w:id="491"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7CEC3A8A" w14:textId="01F8B6C1" w:rsidR="003C1A2D" w:rsidRPr="00D84938" w:rsidDel="00BD6A5D" w:rsidRDefault="003C1A2D" w:rsidP="00632BC8">
            <w:pPr>
              <w:spacing w:before="0" w:after="0"/>
              <w:rPr>
                <w:del w:id="492" w:author="Iturra, Julio" w:date="2025-04-24T17:07:00Z" w16du:dateUtc="2025-04-24T15:07:00Z"/>
                <w:rFonts w:cs="Times New Roman"/>
                <w:sz w:val="20"/>
                <w:szCs w:val="20"/>
              </w:rPr>
            </w:pPr>
            <w:del w:id="493" w:author="Iturra, Julio" w:date="2025-04-24T17:07:00Z" w16du:dateUtc="2025-04-24T15:07:00Z">
              <w:r w:rsidRPr="00D84938" w:rsidDel="00BD6A5D">
                <w:rPr>
                  <w:rFonts w:cs="Times New Roman"/>
                  <w:sz w:val="20"/>
                  <w:szCs w:val="20"/>
                </w:rPr>
                <w:delText>(0.05)</w:delText>
              </w:r>
            </w:del>
          </w:p>
        </w:tc>
        <w:tc>
          <w:tcPr>
            <w:tcW w:w="0" w:type="auto"/>
            <w:tcMar>
              <w:top w:w="15" w:type="dxa"/>
              <w:left w:w="75" w:type="dxa"/>
              <w:bottom w:w="15" w:type="dxa"/>
              <w:right w:w="75" w:type="dxa"/>
            </w:tcMar>
            <w:vAlign w:val="center"/>
            <w:hideMark/>
          </w:tcPr>
          <w:p w14:paraId="0D8EC25D" w14:textId="1CE86B5E" w:rsidR="003C1A2D" w:rsidRPr="00D84938" w:rsidDel="00BD6A5D" w:rsidRDefault="003C1A2D" w:rsidP="00632BC8">
            <w:pPr>
              <w:spacing w:before="0" w:after="0"/>
              <w:rPr>
                <w:del w:id="494" w:author="Iturra, Julio" w:date="2025-04-24T17:07:00Z" w16du:dateUtc="2025-04-24T15:07:00Z"/>
                <w:rFonts w:cs="Times New Roman"/>
                <w:sz w:val="20"/>
                <w:szCs w:val="20"/>
              </w:rPr>
            </w:pPr>
            <w:del w:id="495"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38C31193" w14:textId="0D1C8932" w:rsidR="003C1A2D" w:rsidRPr="00D84938" w:rsidDel="00BD6A5D" w:rsidRDefault="003C1A2D" w:rsidP="00632BC8">
            <w:pPr>
              <w:spacing w:before="0" w:after="0"/>
              <w:rPr>
                <w:del w:id="496" w:author="Iturra, Julio" w:date="2025-04-24T17:07:00Z" w16du:dateUtc="2025-04-24T15:07:00Z"/>
                <w:rFonts w:cs="Times New Roman"/>
                <w:sz w:val="20"/>
                <w:szCs w:val="20"/>
              </w:rPr>
            </w:pPr>
            <w:del w:id="497" w:author="Iturra, Julio" w:date="2025-04-24T17:07:00Z" w16du:dateUtc="2025-04-24T15:07:00Z">
              <w:r w:rsidRPr="00D84938" w:rsidDel="00BD6A5D">
                <w:rPr>
                  <w:rFonts w:cs="Times New Roman"/>
                  <w:sz w:val="20"/>
                  <w:szCs w:val="20"/>
                </w:rPr>
                <w:delText>(0.05)</w:delText>
              </w:r>
            </w:del>
          </w:p>
        </w:tc>
        <w:tc>
          <w:tcPr>
            <w:tcW w:w="0" w:type="auto"/>
            <w:tcMar>
              <w:top w:w="15" w:type="dxa"/>
              <w:left w:w="75" w:type="dxa"/>
              <w:bottom w:w="15" w:type="dxa"/>
              <w:right w:w="75" w:type="dxa"/>
            </w:tcMar>
            <w:vAlign w:val="center"/>
            <w:hideMark/>
          </w:tcPr>
          <w:p w14:paraId="2E85F930" w14:textId="0556375B" w:rsidR="003C1A2D" w:rsidRPr="00D84938" w:rsidDel="00BD6A5D" w:rsidRDefault="003C1A2D" w:rsidP="00632BC8">
            <w:pPr>
              <w:spacing w:before="0" w:after="0"/>
              <w:rPr>
                <w:del w:id="498" w:author="Iturra, Julio" w:date="2025-04-24T17:07:00Z" w16du:dateUtc="2025-04-24T15:07:00Z"/>
                <w:rFonts w:cs="Times New Roman"/>
                <w:sz w:val="20"/>
                <w:szCs w:val="20"/>
              </w:rPr>
            </w:pPr>
            <w:del w:id="499" w:author="Iturra, Julio" w:date="2025-04-24T17:07:00Z" w16du:dateUtc="2025-04-24T15:07:00Z">
              <w:r w:rsidRPr="00D84938" w:rsidDel="00BD6A5D">
                <w:rPr>
                  <w:rFonts w:cs="Times New Roman"/>
                  <w:sz w:val="20"/>
                  <w:szCs w:val="20"/>
                </w:rPr>
                <w:delText>(0.05)</w:delText>
              </w:r>
            </w:del>
          </w:p>
        </w:tc>
        <w:tc>
          <w:tcPr>
            <w:tcW w:w="0" w:type="auto"/>
            <w:tcMar>
              <w:top w:w="15" w:type="dxa"/>
              <w:left w:w="75" w:type="dxa"/>
              <w:bottom w:w="15" w:type="dxa"/>
              <w:right w:w="75" w:type="dxa"/>
            </w:tcMar>
            <w:vAlign w:val="center"/>
            <w:hideMark/>
          </w:tcPr>
          <w:p w14:paraId="64B57689" w14:textId="3D5DFF75" w:rsidR="003C1A2D" w:rsidRPr="00D84938" w:rsidDel="00BD6A5D" w:rsidRDefault="003C1A2D" w:rsidP="00632BC8">
            <w:pPr>
              <w:spacing w:before="0" w:after="0"/>
              <w:rPr>
                <w:del w:id="500" w:author="Iturra, Julio" w:date="2025-04-24T17:07:00Z" w16du:dateUtc="2025-04-24T15:07:00Z"/>
                <w:rFonts w:cs="Times New Roman"/>
                <w:sz w:val="20"/>
                <w:szCs w:val="20"/>
              </w:rPr>
            </w:pPr>
            <w:del w:id="501" w:author="Iturra, Julio" w:date="2025-04-24T17:07:00Z" w16du:dateUtc="2025-04-24T15:07:00Z">
              <w:r w:rsidRPr="00D84938" w:rsidDel="00BD6A5D">
                <w:rPr>
                  <w:rFonts w:cs="Times New Roman"/>
                  <w:sz w:val="20"/>
                  <w:szCs w:val="20"/>
                </w:rPr>
                <w:delText>(0.05)</w:delText>
              </w:r>
            </w:del>
          </w:p>
        </w:tc>
        <w:tc>
          <w:tcPr>
            <w:tcW w:w="0" w:type="auto"/>
            <w:tcMar>
              <w:top w:w="15" w:type="dxa"/>
              <w:left w:w="75" w:type="dxa"/>
              <w:bottom w:w="15" w:type="dxa"/>
              <w:right w:w="75" w:type="dxa"/>
            </w:tcMar>
            <w:vAlign w:val="center"/>
            <w:hideMark/>
          </w:tcPr>
          <w:p w14:paraId="20914648" w14:textId="4DD3C63A" w:rsidR="003C1A2D" w:rsidRPr="00D84938" w:rsidDel="00BD6A5D" w:rsidRDefault="003C1A2D" w:rsidP="00632BC8">
            <w:pPr>
              <w:spacing w:before="0" w:after="0"/>
              <w:rPr>
                <w:del w:id="502" w:author="Iturra, Julio" w:date="2025-04-24T17:07:00Z" w16du:dateUtc="2025-04-24T15:07:00Z"/>
                <w:rFonts w:cs="Times New Roman"/>
                <w:sz w:val="20"/>
                <w:szCs w:val="20"/>
              </w:rPr>
            </w:pPr>
            <w:del w:id="503" w:author="Iturra, Julio" w:date="2025-04-24T17:07:00Z" w16du:dateUtc="2025-04-24T15:07:00Z">
              <w:r w:rsidRPr="00D84938" w:rsidDel="00BD6A5D">
                <w:rPr>
                  <w:rFonts w:cs="Times New Roman"/>
                  <w:sz w:val="20"/>
                  <w:szCs w:val="20"/>
                </w:rPr>
                <w:delText>(0.05)</w:delText>
              </w:r>
            </w:del>
          </w:p>
        </w:tc>
      </w:tr>
      <w:tr w:rsidR="003C1A2D" w:rsidRPr="00D84938" w:rsidDel="00BD6A5D" w14:paraId="0C058B1B" w14:textId="70412712" w:rsidTr="002B0184">
        <w:trPr>
          <w:del w:id="504" w:author="Iturra, Julio" w:date="2025-04-24T17:07:00Z"/>
        </w:trPr>
        <w:tc>
          <w:tcPr>
            <w:tcW w:w="0" w:type="auto"/>
            <w:tcMar>
              <w:top w:w="15" w:type="dxa"/>
              <w:left w:w="75" w:type="dxa"/>
              <w:bottom w:w="15" w:type="dxa"/>
              <w:right w:w="75" w:type="dxa"/>
            </w:tcMar>
            <w:vAlign w:val="center"/>
            <w:hideMark/>
          </w:tcPr>
          <w:p w14:paraId="7BB47AA0" w14:textId="6BED9E51" w:rsidR="003C1A2D" w:rsidRPr="00D84938" w:rsidDel="00BD6A5D" w:rsidRDefault="003C1A2D" w:rsidP="00632BC8">
            <w:pPr>
              <w:spacing w:before="0" w:after="0"/>
              <w:rPr>
                <w:del w:id="505" w:author="Iturra, Julio" w:date="2025-04-24T17:07:00Z" w16du:dateUtc="2025-04-24T15:07:00Z"/>
                <w:rFonts w:cs="Times New Roman"/>
                <w:sz w:val="20"/>
                <w:szCs w:val="20"/>
              </w:rPr>
            </w:pPr>
            <w:commentRangeStart w:id="506"/>
            <w:commentRangeStart w:id="507"/>
            <w:commentRangeStart w:id="508"/>
            <w:del w:id="509" w:author="Iturra, Julio" w:date="2025-04-24T17:07:00Z" w16du:dateUtc="2025-04-24T15:07:00Z">
              <w:r w:rsidRPr="00D84938" w:rsidDel="00BD6A5D">
                <w:rPr>
                  <w:rFonts w:cs="Times New Roman"/>
                  <w:sz w:val="20"/>
                  <w:szCs w:val="20"/>
                </w:rPr>
                <w:delText>Network diversity</w:delText>
              </w:r>
              <w:commentRangeEnd w:id="506"/>
              <w:r w:rsidR="006531B4" w:rsidDel="00BD6A5D">
                <w:rPr>
                  <w:rStyle w:val="CommentReference"/>
                </w:rPr>
                <w:commentReference w:id="506"/>
              </w:r>
              <w:commentRangeEnd w:id="507"/>
              <w:r w:rsidR="00275696" w:rsidDel="00BD6A5D">
                <w:rPr>
                  <w:rStyle w:val="CommentReference"/>
                </w:rPr>
                <w:commentReference w:id="507"/>
              </w:r>
              <w:commentRangeEnd w:id="508"/>
              <w:r w:rsidR="000B7BA4" w:rsidDel="00BD6A5D">
                <w:rPr>
                  <w:rStyle w:val="CommentReference"/>
                </w:rPr>
                <w:commentReference w:id="508"/>
              </w:r>
            </w:del>
          </w:p>
        </w:tc>
        <w:tc>
          <w:tcPr>
            <w:tcW w:w="0" w:type="auto"/>
            <w:tcMar>
              <w:top w:w="15" w:type="dxa"/>
              <w:left w:w="75" w:type="dxa"/>
              <w:bottom w:w="15" w:type="dxa"/>
              <w:right w:w="75" w:type="dxa"/>
            </w:tcMar>
            <w:vAlign w:val="center"/>
            <w:hideMark/>
          </w:tcPr>
          <w:p w14:paraId="55D13BB2" w14:textId="3771281F" w:rsidR="003C1A2D" w:rsidRPr="00D84938" w:rsidDel="00BD6A5D" w:rsidRDefault="003C1A2D" w:rsidP="00632BC8">
            <w:pPr>
              <w:spacing w:before="0" w:after="0"/>
              <w:rPr>
                <w:del w:id="510" w:author="Iturra, Julio" w:date="2025-04-24T17:07:00Z" w16du:dateUtc="2025-04-24T15:07:00Z"/>
                <w:rFonts w:cs="Times New Roman"/>
                <w:sz w:val="20"/>
                <w:szCs w:val="20"/>
              </w:rPr>
            </w:pPr>
            <w:del w:id="511" w:author="Iturra, Julio" w:date="2025-04-24T17:07:00Z" w16du:dateUtc="2025-04-24T15:07:00Z">
              <w:r w:rsidRPr="00D84938" w:rsidDel="00BD6A5D">
                <w:rPr>
                  <w:rFonts w:cs="Times New Roman"/>
                  <w:sz w:val="20"/>
                  <w:szCs w:val="20"/>
                </w:rPr>
                <w:delText> </w:delText>
              </w:r>
            </w:del>
          </w:p>
        </w:tc>
        <w:tc>
          <w:tcPr>
            <w:tcW w:w="0" w:type="auto"/>
            <w:shd w:val="clear" w:color="auto" w:fill="auto"/>
            <w:tcMar>
              <w:top w:w="15" w:type="dxa"/>
              <w:left w:w="75" w:type="dxa"/>
              <w:bottom w:w="15" w:type="dxa"/>
              <w:right w:w="75" w:type="dxa"/>
            </w:tcMar>
            <w:vAlign w:val="center"/>
            <w:hideMark/>
          </w:tcPr>
          <w:p w14:paraId="56EBEF5C" w14:textId="42A1C0DD" w:rsidR="003C1A2D" w:rsidRPr="00D84938" w:rsidDel="00BD6A5D" w:rsidRDefault="003C1A2D" w:rsidP="00632BC8">
            <w:pPr>
              <w:spacing w:before="0" w:after="0"/>
              <w:rPr>
                <w:del w:id="512" w:author="Iturra, Julio" w:date="2025-04-24T17:07:00Z" w16du:dateUtc="2025-04-24T15:07:00Z"/>
                <w:rFonts w:cs="Times New Roman"/>
                <w:sz w:val="20"/>
                <w:szCs w:val="20"/>
              </w:rPr>
            </w:pPr>
            <w:del w:id="513" w:author="Iturra, Julio" w:date="2025-04-24T17:07:00Z" w16du:dateUtc="2025-04-24T15:07:00Z">
              <w:r w:rsidRPr="00D84938" w:rsidDel="00BD6A5D">
                <w:rPr>
                  <w:rFonts w:cs="Times New Roman"/>
                  <w:sz w:val="20"/>
                  <w:szCs w:val="20"/>
                </w:rPr>
                <w:delText>-0.05</w:delText>
              </w:r>
              <w:r w:rsidRPr="00D84938" w:rsidDel="00BD6A5D">
                <w:rPr>
                  <w:rFonts w:cs="Times New Roman"/>
                  <w:sz w:val="20"/>
                  <w:szCs w:val="20"/>
                  <w:vertAlign w:val="superscript"/>
                </w:rPr>
                <w:delText>**</w:delText>
              </w:r>
            </w:del>
          </w:p>
        </w:tc>
        <w:tc>
          <w:tcPr>
            <w:tcW w:w="0" w:type="auto"/>
            <w:shd w:val="clear" w:color="auto" w:fill="auto"/>
            <w:tcMar>
              <w:top w:w="15" w:type="dxa"/>
              <w:left w:w="75" w:type="dxa"/>
              <w:bottom w:w="15" w:type="dxa"/>
              <w:right w:w="75" w:type="dxa"/>
            </w:tcMar>
            <w:vAlign w:val="center"/>
            <w:hideMark/>
          </w:tcPr>
          <w:p w14:paraId="344A7224" w14:textId="3CBB659E" w:rsidR="003C1A2D" w:rsidRPr="00D84938" w:rsidDel="00BD6A5D" w:rsidRDefault="003C1A2D" w:rsidP="00632BC8">
            <w:pPr>
              <w:spacing w:before="0" w:after="0"/>
              <w:rPr>
                <w:del w:id="514" w:author="Iturra, Julio" w:date="2025-04-24T17:07:00Z" w16du:dateUtc="2025-04-24T15:07:00Z"/>
                <w:rFonts w:cs="Times New Roman"/>
                <w:sz w:val="20"/>
                <w:szCs w:val="20"/>
              </w:rPr>
            </w:pPr>
            <w:del w:id="515" w:author="Iturra, Julio" w:date="2025-04-24T17:07:00Z" w16du:dateUtc="2025-04-24T15:07:00Z">
              <w:r w:rsidRPr="00D84938" w:rsidDel="00BD6A5D">
                <w:rPr>
                  <w:rFonts w:cs="Times New Roman"/>
                  <w:sz w:val="20"/>
                  <w:szCs w:val="20"/>
                </w:rPr>
                <w:delText>-0.05</w:delText>
              </w:r>
              <w:r w:rsidRPr="00D84938" w:rsidDel="00BD6A5D">
                <w:rPr>
                  <w:rFonts w:cs="Times New Roman"/>
                  <w:sz w:val="20"/>
                  <w:szCs w:val="20"/>
                  <w:vertAlign w:val="superscript"/>
                </w:rPr>
                <w:delText>**</w:delText>
              </w:r>
            </w:del>
          </w:p>
        </w:tc>
        <w:tc>
          <w:tcPr>
            <w:tcW w:w="0" w:type="auto"/>
            <w:shd w:val="clear" w:color="auto" w:fill="auto"/>
            <w:tcMar>
              <w:top w:w="15" w:type="dxa"/>
              <w:left w:w="75" w:type="dxa"/>
              <w:bottom w:w="15" w:type="dxa"/>
              <w:right w:w="75" w:type="dxa"/>
            </w:tcMar>
            <w:vAlign w:val="center"/>
            <w:hideMark/>
          </w:tcPr>
          <w:p w14:paraId="2709A120" w14:textId="266576EA" w:rsidR="003C1A2D" w:rsidRPr="00D84938" w:rsidDel="00BD6A5D" w:rsidRDefault="003C1A2D" w:rsidP="00632BC8">
            <w:pPr>
              <w:spacing w:before="0" w:after="0"/>
              <w:rPr>
                <w:del w:id="516" w:author="Iturra, Julio" w:date="2025-04-24T17:07:00Z" w16du:dateUtc="2025-04-24T15:07:00Z"/>
                <w:rFonts w:cs="Times New Roman"/>
                <w:sz w:val="20"/>
                <w:szCs w:val="20"/>
              </w:rPr>
            </w:pPr>
            <w:del w:id="517" w:author="Iturra, Julio" w:date="2025-04-24T17:07:00Z" w16du:dateUtc="2025-04-24T15:07:00Z">
              <w:r w:rsidRPr="00D84938" w:rsidDel="00BD6A5D">
                <w:rPr>
                  <w:rFonts w:cs="Times New Roman"/>
                  <w:sz w:val="20"/>
                  <w:szCs w:val="20"/>
                </w:rPr>
                <w:delText>-0.05</w:delText>
              </w:r>
              <w:r w:rsidRPr="00D84938" w:rsidDel="00BD6A5D">
                <w:rPr>
                  <w:rFonts w:cs="Times New Roman"/>
                  <w:sz w:val="20"/>
                  <w:szCs w:val="20"/>
                  <w:vertAlign w:val="superscript"/>
                </w:rPr>
                <w:delText>**</w:delText>
              </w:r>
            </w:del>
          </w:p>
        </w:tc>
        <w:tc>
          <w:tcPr>
            <w:tcW w:w="0" w:type="auto"/>
            <w:shd w:val="clear" w:color="auto" w:fill="auto"/>
            <w:tcMar>
              <w:top w:w="15" w:type="dxa"/>
              <w:left w:w="75" w:type="dxa"/>
              <w:bottom w:w="15" w:type="dxa"/>
              <w:right w:w="75" w:type="dxa"/>
            </w:tcMar>
            <w:vAlign w:val="center"/>
            <w:hideMark/>
          </w:tcPr>
          <w:p w14:paraId="37771E7E" w14:textId="3A53FC6C" w:rsidR="003C1A2D" w:rsidRPr="00D84938" w:rsidDel="00BD6A5D" w:rsidRDefault="003C1A2D" w:rsidP="00632BC8">
            <w:pPr>
              <w:spacing w:before="0" w:after="0"/>
              <w:rPr>
                <w:del w:id="518" w:author="Iturra, Julio" w:date="2025-04-24T17:07:00Z" w16du:dateUtc="2025-04-24T15:07:00Z"/>
                <w:rFonts w:cs="Times New Roman"/>
                <w:sz w:val="20"/>
                <w:szCs w:val="20"/>
              </w:rPr>
            </w:pPr>
            <w:del w:id="519" w:author="Iturra, Julio" w:date="2025-04-24T17:07:00Z" w16du:dateUtc="2025-04-24T15:07:00Z">
              <w:r w:rsidRPr="00D84938" w:rsidDel="00BD6A5D">
                <w:rPr>
                  <w:rFonts w:cs="Times New Roman"/>
                  <w:sz w:val="20"/>
                  <w:szCs w:val="20"/>
                </w:rPr>
                <w:delText>-0.05</w:delText>
              </w:r>
              <w:r w:rsidRPr="00D84938" w:rsidDel="00BD6A5D">
                <w:rPr>
                  <w:rFonts w:cs="Times New Roman"/>
                  <w:sz w:val="20"/>
                  <w:szCs w:val="20"/>
                  <w:vertAlign w:val="superscript"/>
                </w:rPr>
                <w:delText>**</w:delText>
              </w:r>
            </w:del>
          </w:p>
        </w:tc>
        <w:tc>
          <w:tcPr>
            <w:tcW w:w="0" w:type="auto"/>
            <w:shd w:val="clear" w:color="auto" w:fill="auto"/>
            <w:tcMar>
              <w:top w:w="15" w:type="dxa"/>
              <w:left w:w="75" w:type="dxa"/>
              <w:bottom w:w="15" w:type="dxa"/>
              <w:right w:w="75" w:type="dxa"/>
            </w:tcMar>
            <w:vAlign w:val="center"/>
            <w:hideMark/>
          </w:tcPr>
          <w:p w14:paraId="6FD9A7C1" w14:textId="224FF39A" w:rsidR="003C1A2D" w:rsidRPr="00D84938" w:rsidDel="00BD6A5D" w:rsidRDefault="003C1A2D" w:rsidP="00632BC8">
            <w:pPr>
              <w:spacing w:before="0" w:after="0"/>
              <w:rPr>
                <w:del w:id="520" w:author="Iturra, Julio" w:date="2025-04-24T17:07:00Z" w16du:dateUtc="2025-04-24T15:07:00Z"/>
                <w:rFonts w:cs="Times New Roman"/>
                <w:sz w:val="20"/>
                <w:szCs w:val="20"/>
              </w:rPr>
            </w:pPr>
            <w:del w:id="521" w:author="Iturra, Julio" w:date="2025-04-24T17:07:00Z" w16du:dateUtc="2025-04-24T15:07:00Z">
              <w:r w:rsidRPr="00D84938" w:rsidDel="00BD6A5D">
                <w:rPr>
                  <w:rFonts w:cs="Times New Roman"/>
                  <w:sz w:val="20"/>
                  <w:szCs w:val="20"/>
                </w:rPr>
                <w:delText>-0.05</w:delText>
              </w:r>
              <w:r w:rsidRPr="00D84938" w:rsidDel="00BD6A5D">
                <w:rPr>
                  <w:rFonts w:cs="Times New Roman"/>
                  <w:sz w:val="20"/>
                  <w:szCs w:val="20"/>
                  <w:vertAlign w:val="superscript"/>
                </w:rPr>
                <w:delText>**</w:delText>
              </w:r>
            </w:del>
          </w:p>
        </w:tc>
      </w:tr>
      <w:tr w:rsidR="003C1A2D" w:rsidRPr="00D84938" w:rsidDel="00BD6A5D" w14:paraId="1C3DF552" w14:textId="604C511F" w:rsidTr="00352667">
        <w:trPr>
          <w:del w:id="522" w:author="Iturra, Julio" w:date="2025-04-24T17:07:00Z"/>
        </w:trPr>
        <w:tc>
          <w:tcPr>
            <w:tcW w:w="0" w:type="auto"/>
            <w:tcMar>
              <w:top w:w="15" w:type="dxa"/>
              <w:left w:w="75" w:type="dxa"/>
              <w:bottom w:w="15" w:type="dxa"/>
              <w:right w:w="75" w:type="dxa"/>
            </w:tcMar>
            <w:vAlign w:val="center"/>
            <w:hideMark/>
          </w:tcPr>
          <w:p w14:paraId="4BB6452D" w14:textId="17A0B1C7" w:rsidR="003C1A2D" w:rsidRPr="00D84938" w:rsidDel="00BD6A5D" w:rsidRDefault="003C1A2D" w:rsidP="00632BC8">
            <w:pPr>
              <w:spacing w:before="0" w:after="0"/>
              <w:rPr>
                <w:del w:id="523" w:author="Iturra, Julio" w:date="2025-04-24T17:07:00Z" w16du:dateUtc="2025-04-24T15:07:00Z"/>
                <w:rFonts w:cs="Times New Roman"/>
                <w:sz w:val="20"/>
                <w:szCs w:val="20"/>
              </w:rPr>
            </w:pPr>
            <w:del w:id="524"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2A88BC4C" w14:textId="08B9BB2A" w:rsidR="003C1A2D" w:rsidRPr="00D84938" w:rsidDel="00BD6A5D" w:rsidRDefault="003C1A2D" w:rsidP="00632BC8">
            <w:pPr>
              <w:spacing w:before="0" w:after="0"/>
              <w:rPr>
                <w:del w:id="525" w:author="Iturra, Julio" w:date="2025-04-24T17:07:00Z" w16du:dateUtc="2025-04-24T15:07:00Z"/>
                <w:rFonts w:cs="Times New Roman"/>
                <w:sz w:val="20"/>
                <w:szCs w:val="20"/>
              </w:rPr>
            </w:pPr>
            <w:del w:id="526"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5AAC6721" w14:textId="404CFAFA" w:rsidR="003C1A2D" w:rsidRPr="00D84938" w:rsidDel="00BD6A5D" w:rsidRDefault="003C1A2D" w:rsidP="00632BC8">
            <w:pPr>
              <w:spacing w:before="0" w:after="0"/>
              <w:rPr>
                <w:del w:id="527" w:author="Iturra, Julio" w:date="2025-04-24T17:07:00Z" w16du:dateUtc="2025-04-24T15:07:00Z"/>
                <w:rFonts w:cs="Times New Roman"/>
                <w:sz w:val="20"/>
                <w:szCs w:val="20"/>
              </w:rPr>
            </w:pPr>
            <w:del w:id="528" w:author="Iturra, Julio" w:date="2025-04-24T17:07:00Z" w16du:dateUtc="2025-04-24T15:07:00Z">
              <w:r w:rsidRPr="00D84938" w:rsidDel="00BD6A5D">
                <w:rPr>
                  <w:rFonts w:cs="Times New Roman"/>
                  <w:sz w:val="20"/>
                  <w:szCs w:val="20"/>
                </w:rPr>
                <w:delText>(0.02)</w:delText>
              </w:r>
            </w:del>
          </w:p>
        </w:tc>
        <w:tc>
          <w:tcPr>
            <w:tcW w:w="0" w:type="auto"/>
            <w:tcMar>
              <w:top w:w="15" w:type="dxa"/>
              <w:left w:w="75" w:type="dxa"/>
              <w:bottom w:w="15" w:type="dxa"/>
              <w:right w:w="75" w:type="dxa"/>
            </w:tcMar>
            <w:vAlign w:val="center"/>
            <w:hideMark/>
          </w:tcPr>
          <w:p w14:paraId="22FD4DAF" w14:textId="4D2409FC" w:rsidR="003C1A2D" w:rsidRPr="00D84938" w:rsidDel="00BD6A5D" w:rsidRDefault="003C1A2D" w:rsidP="00632BC8">
            <w:pPr>
              <w:spacing w:before="0" w:after="0"/>
              <w:rPr>
                <w:del w:id="529" w:author="Iturra, Julio" w:date="2025-04-24T17:07:00Z" w16du:dateUtc="2025-04-24T15:07:00Z"/>
                <w:rFonts w:cs="Times New Roman"/>
                <w:sz w:val="20"/>
                <w:szCs w:val="20"/>
              </w:rPr>
            </w:pPr>
            <w:del w:id="530" w:author="Iturra, Julio" w:date="2025-04-24T17:07:00Z" w16du:dateUtc="2025-04-24T15:07:00Z">
              <w:r w:rsidRPr="00D84938" w:rsidDel="00BD6A5D">
                <w:rPr>
                  <w:rFonts w:cs="Times New Roman"/>
                  <w:sz w:val="20"/>
                  <w:szCs w:val="20"/>
                </w:rPr>
                <w:delText>(0.02)</w:delText>
              </w:r>
            </w:del>
          </w:p>
        </w:tc>
        <w:tc>
          <w:tcPr>
            <w:tcW w:w="0" w:type="auto"/>
            <w:tcMar>
              <w:top w:w="15" w:type="dxa"/>
              <w:left w:w="75" w:type="dxa"/>
              <w:bottom w:w="15" w:type="dxa"/>
              <w:right w:w="75" w:type="dxa"/>
            </w:tcMar>
            <w:vAlign w:val="center"/>
            <w:hideMark/>
          </w:tcPr>
          <w:p w14:paraId="6A99ED3E" w14:textId="657D01F3" w:rsidR="003C1A2D" w:rsidRPr="00D84938" w:rsidDel="00BD6A5D" w:rsidRDefault="003C1A2D" w:rsidP="00632BC8">
            <w:pPr>
              <w:spacing w:before="0" w:after="0"/>
              <w:rPr>
                <w:del w:id="531" w:author="Iturra, Julio" w:date="2025-04-24T17:07:00Z" w16du:dateUtc="2025-04-24T15:07:00Z"/>
                <w:rFonts w:cs="Times New Roman"/>
                <w:sz w:val="20"/>
                <w:szCs w:val="20"/>
              </w:rPr>
            </w:pPr>
            <w:del w:id="532" w:author="Iturra, Julio" w:date="2025-04-24T17:07:00Z" w16du:dateUtc="2025-04-24T15:07:00Z">
              <w:r w:rsidRPr="00D84938" w:rsidDel="00BD6A5D">
                <w:rPr>
                  <w:rFonts w:cs="Times New Roman"/>
                  <w:sz w:val="20"/>
                  <w:szCs w:val="20"/>
                </w:rPr>
                <w:delText>(0.02)</w:delText>
              </w:r>
            </w:del>
          </w:p>
        </w:tc>
        <w:tc>
          <w:tcPr>
            <w:tcW w:w="0" w:type="auto"/>
            <w:tcMar>
              <w:top w:w="15" w:type="dxa"/>
              <w:left w:w="75" w:type="dxa"/>
              <w:bottom w:w="15" w:type="dxa"/>
              <w:right w:w="75" w:type="dxa"/>
            </w:tcMar>
            <w:vAlign w:val="center"/>
            <w:hideMark/>
          </w:tcPr>
          <w:p w14:paraId="2E2F45FB" w14:textId="07CEA116" w:rsidR="003C1A2D" w:rsidRPr="00D84938" w:rsidDel="00BD6A5D" w:rsidRDefault="003C1A2D" w:rsidP="00632BC8">
            <w:pPr>
              <w:spacing w:before="0" w:after="0"/>
              <w:rPr>
                <w:del w:id="533" w:author="Iturra, Julio" w:date="2025-04-24T17:07:00Z" w16du:dateUtc="2025-04-24T15:07:00Z"/>
                <w:rFonts w:cs="Times New Roman"/>
                <w:sz w:val="20"/>
                <w:szCs w:val="20"/>
              </w:rPr>
            </w:pPr>
            <w:del w:id="534" w:author="Iturra, Julio" w:date="2025-04-24T17:07:00Z" w16du:dateUtc="2025-04-24T15:07:00Z">
              <w:r w:rsidRPr="00D84938" w:rsidDel="00BD6A5D">
                <w:rPr>
                  <w:rFonts w:cs="Times New Roman"/>
                  <w:sz w:val="20"/>
                  <w:szCs w:val="20"/>
                </w:rPr>
                <w:delText>(0.02)</w:delText>
              </w:r>
            </w:del>
          </w:p>
        </w:tc>
        <w:tc>
          <w:tcPr>
            <w:tcW w:w="0" w:type="auto"/>
            <w:tcMar>
              <w:top w:w="15" w:type="dxa"/>
              <w:left w:w="75" w:type="dxa"/>
              <w:bottom w:w="15" w:type="dxa"/>
              <w:right w:w="75" w:type="dxa"/>
            </w:tcMar>
            <w:vAlign w:val="center"/>
            <w:hideMark/>
          </w:tcPr>
          <w:p w14:paraId="669C7B95" w14:textId="1D1596F1" w:rsidR="003C1A2D" w:rsidRPr="00D84938" w:rsidDel="00BD6A5D" w:rsidRDefault="003C1A2D" w:rsidP="00632BC8">
            <w:pPr>
              <w:spacing w:before="0" w:after="0"/>
              <w:rPr>
                <w:del w:id="535" w:author="Iturra, Julio" w:date="2025-04-24T17:07:00Z" w16du:dateUtc="2025-04-24T15:07:00Z"/>
                <w:rFonts w:cs="Times New Roman"/>
                <w:sz w:val="20"/>
                <w:szCs w:val="20"/>
              </w:rPr>
            </w:pPr>
            <w:del w:id="536" w:author="Iturra, Julio" w:date="2025-04-24T17:07:00Z" w16du:dateUtc="2025-04-24T15:07:00Z">
              <w:r w:rsidRPr="00D84938" w:rsidDel="00BD6A5D">
                <w:rPr>
                  <w:rFonts w:cs="Times New Roman"/>
                  <w:sz w:val="20"/>
                  <w:szCs w:val="20"/>
                </w:rPr>
                <w:delText>(0.02)</w:delText>
              </w:r>
            </w:del>
          </w:p>
        </w:tc>
      </w:tr>
      <w:tr w:rsidR="003C1A2D" w:rsidRPr="00D84938" w:rsidDel="00BD6A5D" w14:paraId="2B8BCFB1" w14:textId="05A946F3" w:rsidTr="00352667">
        <w:trPr>
          <w:del w:id="537" w:author="Iturra, Julio" w:date="2025-04-24T17:07:00Z"/>
        </w:trPr>
        <w:tc>
          <w:tcPr>
            <w:tcW w:w="0" w:type="auto"/>
            <w:tcMar>
              <w:top w:w="15" w:type="dxa"/>
              <w:left w:w="75" w:type="dxa"/>
              <w:bottom w:w="15" w:type="dxa"/>
              <w:right w:w="75" w:type="dxa"/>
            </w:tcMar>
            <w:vAlign w:val="center"/>
            <w:hideMark/>
          </w:tcPr>
          <w:p w14:paraId="0FF91DBD" w14:textId="7103594E" w:rsidR="003C1A2D" w:rsidRPr="00D84938" w:rsidDel="00BD6A5D" w:rsidRDefault="003C1A2D" w:rsidP="00632BC8">
            <w:pPr>
              <w:spacing w:before="0" w:after="0"/>
              <w:rPr>
                <w:del w:id="538" w:author="Iturra, Julio" w:date="2025-04-24T17:07:00Z" w16du:dateUtc="2025-04-24T15:07:00Z"/>
                <w:rFonts w:cs="Times New Roman"/>
                <w:sz w:val="20"/>
                <w:szCs w:val="20"/>
              </w:rPr>
            </w:pPr>
            <w:del w:id="539" w:author="Iturra, Julio" w:date="2025-04-24T17:07:00Z" w16du:dateUtc="2025-04-24T15:07:00Z">
              <w:r w:rsidRPr="00D84938" w:rsidDel="00BD6A5D">
                <w:rPr>
                  <w:rFonts w:cs="Times New Roman"/>
                  <w:sz w:val="20"/>
                  <w:szCs w:val="20"/>
                </w:rPr>
                <w:delText>Network status</w:delText>
              </w:r>
            </w:del>
          </w:p>
        </w:tc>
        <w:tc>
          <w:tcPr>
            <w:tcW w:w="0" w:type="auto"/>
            <w:tcMar>
              <w:top w:w="15" w:type="dxa"/>
              <w:left w:w="75" w:type="dxa"/>
              <w:bottom w:w="15" w:type="dxa"/>
              <w:right w:w="75" w:type="dxa"/>
            </w:tcMar>
            <w:vAlign w:val="center"/>
            <w:hideMark/>
          </w:tcPr>
          <w:p w14:paraId="62F6920E" w14:textId="386712B1" w:rsidR="003C1A2D" w:rsidRPr="00D84938" w:rsidDel="00BD6A5D" w:rsidRDefault="003C1A2D" w:rsidP="00632BC8">
            <w:pPr>
              <w:spacing w:before="0" w:after="0"/>
              <w:rPr>
                <w:del w:id="540" w:author="Iturra, Julio" w:date="2025-04-24T17:07:00Z" w16du:dateUtc="2025-04-24T15:07:00Z"/>
                <w:rFonts w:cs="Times New Roman"/>
                <w:sz w:val="20"/>
                <w:szCs w:val="20"/>
              </w:rPr>
            </w:pPr>
            <w:del w:id="541"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284E1E58" w14:textId="1DF72E5A" w:rsidR="003C1A2D" w:rsidRPr="00D84938" w:rsidDel="00BD6A5D" w:rsidRDefault="003C1A2D" w:rsidP="00632BC8">
            <w:pPr>
              <w:spacing w:before="0" w:after="0"/>
              <w:rPr>
                <w:del w:id="542" w:author="Iturra, Julio" w:date="2025-04-24T17:07:00Z" w16du:dateUtc="2025-04-24T15:07:00Z"/>
                <w:rFonts w:cs="Times New Roman"/>
                <w:sz w:val="20"/>
                <w:szCs w:val="20"/>
              </w:rPr>
            </w:pPr>
            <w:del w:id="543"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57EEE817" w14:textId="2C559C71" w:rsidR="003C1A2D" w:rsidRPr="00D84938" w:rsidDel="00BD6A5D" w:rsidRDefault="003C1A2D" w:rsidP="00632BC8">
            <w:pPr>
              <w:spacing w:before="0" w:after="0"/>
              <w:rPr>
                <w:del w:id="544" w:author="Iturra, Julio" w:date="2025-04-24T17:07:00Z" w16du:dateUtc="2025-04-24T15:07:00Z"/>
                <w:rFonts w:cs="Times New Roman"/>
                <w:sz w:val="20"/>
                <w:szCs w:val="20"/>
              </w:rPr>
            </w:pPr>
            <w:del w:id="545"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034A9732" w14:textId="47DD82F5" w:rsidR="003C1A2D" w:rsidRPr="00D84938" w:rsidDel="00BD6A5D" w:rsidRDefault="003C1A2D" w:rsidP="00632BC8">
            <w:pPr>
              <w:spacing w:before="0" w:after="0"/>
              <w:rPr>
                <w:del w:id="546" w:author="Iturra, Julio" w:date="2025-04-24T17:07:00Z" w16du:dateUtc="2025-04-24T15:07:00Z"/>
                <w:rFonts w:cs="Times New Roman"/>
                <w:sz w:val="20"/>
                <w:szCs w:val="20"/>
              </w:rPr>
            </w:pPr>
            <w:del w:id="547" w:author="Iturra, Julio" w:date="2025-04-24T17:07:00Z" w16du:dateUtc="2025-04-24T15:07:00Z">
              <w:r w:rsidRPr="00D84938" w:rsidDel="00BD6A5D">
                <w:rPr>
                  <w:rFonts w:cs="Times New Roman"/>
                  <w:sz w:val="20"/>
                  <w:szCs w:val="20"/>
                </w:rPr>
                <w:delText>0.03</w:delText>
              </w:r>
            </w:del>
          </w:p>
        </w:tc>
        <w:tc>
          <w:tcPr>
            <w:tcW w:w="0" w:type="auto"/>
            <w:tcMar>
              <w:top w:w="15" w:type="dxa"/>
              <w:left w:w="75" w:type="dxa"/>
              <w:bottom w:w="15" w:type="dxa"/>
              <w:right w:w="75" w:type="dxa"/>
            </w:tcMar>
            <w:vAlign w:val="center"/>
            <w:hideMark/>
          </w:tcPr>
          <w:p w14:paraId="5F970EA9" w14:textId="4BA19012" w:rsidR="003C1A2D" w:rsidRPr="00D84938" w:rsidDel="00BD6A5D" w:rsidRDefault="003C1A2D" w:rsidP="00632BC8">
            <w:pPr>
              <w:spacing w:before="0" w:after="0"/>
              <w:rPr>
                <w:del w:id="548" w:author="Iturra, Julio" w:date="2025-04-24T17:07:00Z" w16du:dateUtc="2025-04-24T15:07:00Z"/>
                <w:rFonts w:cs="Times New Roman"/>
                <w:sz w:val="20"/>
                <w:szCs w:val="20"/>
              </w:rPr>
            </w:pPr>
            <w:del w:id="549"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411A5DC3" w14:textId="593FF510" w:rsidR="003C1A2D" w:rsidRPr="00D84938" w:rsidDel="00BD6A5D" w:rsidRDefault="003C1A2D" w:rsidP="00632BC8">
            <w:pPr>
              <w:spacing w:before="0" w:after="0"/>
              <w:rPr>
                <w:del w:id="550" w:author="Iturra, Julio" w:date="2025-04-24T17:07:00Z" w16du:dateUtc="2025-04-24T15:07:00Z"/>
                <w:rFonts w:cs="Times New Roman"/>
                <w:sz w:val="20"/>
                <w:szCs w:val="20"/>
              </w:rPr>
            </w:pPr>
            <w:del w:id="551" w:author="Iturra, Julio" w:date="2025-04-24T17:07:00Z" w16du:dateUtc="2025-04-24T15:07:00Z">
              <w:r w:rsidRPr="00D84938" w:rsidDel="00BD6A5D">
                <w:rPr>
                  <w:rFonts w:cs="Times New Roman"/>
                  <w:sz w:val="20"/>
                  <w:szCs w:val="20"/>
                </w:rPr>
                <w:delText>0.03</w:delText>
              </w:r>
            </w:del>
          </w:p>
        </w:tc>
      </w:tr>
      <w:tr w:rsidR="003C1A2D" w:rsidRPr="00D84938" w:rsidDel="00BD6A5D" w14:paraId="6655F121" w14:textId="08ED6209" w:rsidTr="00352667">
        <w:trPr>
          <w:del w:id="552" w:author="Iturra, Julio" w:date="2025-04-24T17:07:00Z"/>
        </w:trPr>
        <w:tc>
          <w:tcPr>
            <w:tcW w:w="0" w:type="auto"/>
            <w:tcMar>
              <w:top w:w="15" w:type="dxa"/>
              <w:left w:w="75" w:type="dxa"/>
              <w:bottom w:w="15" w:type="dxa"/>
              <w:right w:w="75" w:type="dxa"/>
            </w:tcMar>
            <w:vAlign w:val="center"/>
            <w:hideMark/>
          </w:tcPr>
          <w:p w14:paraId="2DAB8894" w14:textId="6B2759CF" w:rsidR="003C1A2D" w:rsidRPr="00D84938" w:rsidDel="00BD6A5D" w:rsidRDefault="003C1A2D" w:rsidP="00632BC8">
            <w:pPr>
              <w:spacing w:before="0" w:after="0"/>
              <w:rPr>
                <w:del w:id="553" w:author="Iturra, Julio" w:date="2025-04-24T17:07:00Z" w16du:dateUtc="2025-04-24T15:07:00Z"/>
                <w:rFonts w:cs="Times New Roman"/>
                <w:sz w:val="20"/>
                <w:szCs w:val="20"/>
              </w:rPr>
            </w:pPr>
            <w:del w:id="554"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28A34FFD" w14:textId="15ABF309" w:rsidR="003C1A2D" w:rsidRPr="00D84938" w:rsidDel="00BD6A5D" w:rsidRDefault="003C1A2D" w:rsidP="00632BC8">
            <w:pPr>
              <w:spacing w:before="0" w:after="0"/>
              <w:rPr>
                <w:del w:id="555" w:author="Iturra, Julio" w:date="2025-04-24T17:07:00Z" w16du:dateUtc="2025-04-24T15:07:00Z"/>
                <w:rFonts w:cs="Times New Roman"/>
                <w:sz w:val="20"/>
                <w:szCs w:val="20"/>
              </w:rPr>
            </w:pPr>
            <w:del w:id="556"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1C40558F" w14:textId="4B741587" w:rsidR="003C1A2D" w:rsidRPr="00D84938" w:rsidDel="00BD6A5D" w:rsidRDefault="003C1A2D" w:rsidP="00632BC8">
            <w:pPr>
              <w:spacing w:before="0" w:after="0"/>
              <w:rPr>
                <w:del w:id="557" w:author="Iturra, Julio" w:date="2025-04-24T17:07:00Z" w16du:dateUtc="2025-04-24T15:07:00Z"/>
                <w:rFonts w:cs="Times New Roman"/>
                <w:sz w:val="20"/>
                <w:szCs w:val="20"/>
              </w:rPr>
            </w:pPr>
            <w:del w:id="558"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6B1F0EB6" w14:textId="7D93C7EE" w:rsidR="003C1A2D" w:rsidRPr="00D84938" w:rsidDel="00BD6A5D" w:rsidRDefault="003C1A2D" w:rsidP="00632BC8">
            <w:pPr>
              <w:spacing w:before="0" w:after="0"/>
              <w:rPr>
                <w:del w:id="559" w:author="Iturra, Julio" w:date="2025-04-24T17:07:00Z" w16du:dateUtc="2025-04-24T15:07:00Z"/>
                <w:rFonts w:cs="Times New Roman"/>
                <w:sz w:val="20"/>
                <w:szCs w:val="20"/>
              </w:rPr>
            </w:pPr>
            <w:del w:id="560"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21844C10" w14:textId="6083D231" w:rsidR="003C1A2D" w:rsidRPr="00D84938" w:rsidDel="00BD6A5D" w:rsidRDefault="003C1A2D" w:rsidP="00632BC8">
            <w:pPr>
              <w:spacing w:before="0" w:after="0"/>
              <w:rPr>
                <w:del w:id="561" w:author="Iturra, Julio" w:date="2025-04-24T17:07:00Z" w16du:dateUtc="2025-04-24T15:07:00Z"/>
                <w:rFonts w:cs="Times New Roman"/>
                <w:sz w:val="20"/>
                <w:szCs w:val="20"/>
              </w:rPr>
            </w:pPr>
            <w:del w:id="562" w:author="Iturra, Julio" w:date="2025-04-24T17:07:00Z" w16du:dateUtc="2025-04-24T15:07:00Z">
              <w:r w:rsidRPr="00D84938" w:rsidDel="00BD6A5D">
                <w:rPr>
                  <w:rFonts w:cs="Times New Roman"/>
                  <w:sz w:val="20"/>
                  <w:szCs w:val="20"/>
                </w:rPr>
                <w:delText>(0.02)</w:delText>
              </w:r>
            </w:del>
          </w:p>
        </w:tc>
        <w:tc>
          <w:tcPr>
            <w:tcW w:w="0" w:type="auto"/>
            <w:tcMar>
              <w:top w:w="15" w:type="dxa"/>
              <w:left w:w="75" w:type="dxa"/>
              <w:bottom w:w="15" w:type="dxa"/>
              <w:right w:w="75" w:type="dxa"/>
            </w:tcMar>
            <w:vAlign w:val="center"/>
            <w:hideMark/>
          </w:tcPr>
          <w:p w14:paraId="6B66C3AC" w14:textId="3D7278E4" w:rsidR="003C1A2D" w:rsidRPr="00D84938" w:rsidDel="00BD6A5D" w:rsidRDefault="003C1A2D" w:rsidP="00632BC8">
            <w:pPr>
              <w:spacing w:before="0" w:after="0"/>
              <w:rPr>
                <w:del w:id="563" w:author="Iturra, Julio" w:date="2025-04-24T17:07:00Z" w16du:dateUtc="2025-04-24T15:07:00Z"/>
                <w:rFonts w:cs="Times New Roman"/>
                <w:sz w:val="20"/>
                <w:szCs w:val="20"/>
              </w:rPr>
            </w:pPr>
            <w:del w:id="564"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606D90B9" w14:textId="3D7692E0" w:rsidR="003C1A2D" w:rsidRPr="00D84938" w:rsidDel="00BD6A5D" w:rsidRDefault="003C1A2D" w:rsidP="00632BC8">
            <w:pPr>
              <w:spacing w:before="0" w:after="0"/>
              <w:rPr>
                <w:del w:id="565" w:author="Iturra, Julio" w:date="2025-04-24T17:07:00Z" w16du:dateUtc="2025-04-24T15:07:00Z"/>
                <w:rFonts w:cs="Times New Roman"/>
                <w:sz w:val="20"/>
                <w:szCs w:val="20"/>
              </w:rPr>
            </w:pPr>
            <w:del w:id="566" w:author="Iturra, Julio" w:date="2025-04-24T17:07:00Z" w16du:dateUtc="2025-04-24T15:07:00Z">
              <w:r w:rsidRPr="00D84938" w:rsidDel="00BD6A5D">
                <w:rPr>
                  <w:rFonts w:cs="Times New Roman"/>
                  <w:sz w:val="20"/>
                  <w:szCs w:val="20"/>
                </w:rPr>
                <w:delText>(0.02)</w:delText>
              </w:r>
            </w:del>
          </w:p>
        </w:tc>
      </w:tr>
      <w:tr w:rsidR="003C1A2D" w:rsidRPr="00D84938" w:rsidDel="00BD6A5D" w14:paraId="090570F7" w14:textId="5AC78B54" w:rsidTr="00352667">
        <w:trPr>
          <w:del w:id="567" w:author="Iturra, Julio" w:date="2025-04-24T17:07:00Z"/>
        </w:trPr>
        <w:tc>
          <w:tcPr>
            <w:tcW w:w="0" w:type="auto"/>
            <w:tcMar>
              <w:top w:w="15" w:type="dxa"/>
              <w:left w:w="75" w:type="dxa"/>
              <w:bottom w:w="15" w:type="dxa"/>
              <w:right w:w="75" w:type="dxa"/>
            </w:tcMar>
            <w:vAlign w:val="center"/>
            <w:hideMark/>
          </w:tcPr>
          <w:p w14:paraId="0A107CB9" w14:textId="686E4C0C" w:rsidR="003C1A2D" w:rsidRPr="00D84938" w:rsidDel="00BD6A5D" w:rsidRDefault="003C1A2D" w:rsidP="00632BC8">
            <w:pPr>
              <w:spacing w:before="0" w:after="0"/>
              <w:rPr>
                <w:del w:id="568" w:author="Iturra, Julio" w:date="2025-04-24T17:07:00Z" w16du:dateUtc="2025-04-24T15:07:00Z"/>
                <w:rFonts w:cs="Times New Roman"/>
                <w:sz w:val="20"/>
                <w:szCs w:val="20"/>
              </w:rPr>
            </w:pPr>
            <w:del w:id="569" w:author="Iturra, Julio" w:date="2025-04-24T17:07:00Z" w16du:dateUtc="2025-04-24T15:07:00Z">
              <w:r w:rsidRPr="00D84938" w:rsidDel="00BD6A5D">
                <w:rPr>
                  <w:rFonts w:cs="Times New Roman"/>
                  <w:sz w:val="20"/>
                  <w:szCs w:val="20"/>
                </w:rPr>
                <w:delText>Network size</w:delText>
              </w:r>
            </w:del>
          </w:p>
        </w:tc>
        <w:tc>
          <w:tcPr>
            <w:tcW w:w="0" w:type="auto"/>
            <w:tcMar>
              <w:top w:w="15" w:type="dxa"/>
              <w:left w:w="75" w:type="dxa"/>
              <w:bottom w:w="15" w:type="dxa"/>
              <w:right w:w="75" w:type="dxa"/>
            </w:tcMar>
            <w:vAlign w:val="center"/>
            <w:hideMark/>
          </w:tcPr>
          <w:p w14:paraId="358D70BE" w14:textId="3DE2C323" w:rsidR="003C1A2D" w:rsidRPr="00D84938" w:rsidDel="00BD6A5D" w:rsidRDefault="003C1A2D" w:rsidP="00632BC8">
            <w:pPr>
              <w:spacing w:before="0" w:after="0"/>
              <w:rPr>
                <w:del w:id="570" w:author="Iturra, Julio" w:date="2025-04-24T17:07:00Z" w16du:dateUtc="2025-04-24T15:07:00Z"/>
                <w:rFonts w:cs="Times New Roman"/>
                <w:sz w:val="20"/>
                <w:szCs w:val="20"/>
              </w:rPr>
            </w:pPr>
            <w:del w:id="571"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0E2AF0F5" w14:textId="1F130314" w:rsidR="003C1A2D" w:rsidRPr="00D84938" w:rsidDel="00BD6A5D" w:rsidRDefault="003C1A2D" w:rsidP="00632BC8">
            <w:pPr>
              <w:spacing w:before="0" w:after="0"/>
              <w:rPr>
                <w:del w:id="572" w:author="Iturra, Julio" w:date="2025-04-24T17:07:00Z" w16du:dateUtc="2025-04-24T15:07:00Z"/>
                <w:rFonts w:cs="Times New Roman"/>
                <w:sz w:val="20"/>
                <w:szCs w:val="20"/>
              </w:rPr>
            </w:pPr>
            <w:del w:id="573"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206AA8DE" w14:textId="728117C4" w:rsidR="003C1A2D" w:rsidRPr="00D84938" w:rsidDel="00BD6A5D" w:rsidRDefault="003C1A2D" w:rsidP="00632BC8">
            <w:pPr>
              <w:spacing w:before="0" w:after="0"/>
              <w:rPr>
                <w:del w:id="574" w:author="Iturra, Julio" w:date="2025-04-24T17:07:00Z" w16du:dateUtc="2025-04-24T15:07:00Z"/>
                <w:rFonts w:cs="Times New Roman"/>
                <w:sz w:val="20"/>
                <w:szCs w:val="20"/>
              </w:rPr>
            </w:pPr>
            <w:del w:id="575"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36DD1987" w14:textId="229A91FA" w:rsidR="003C1A2D" w:rsidRPr="00D84938" w:rsidDel="00BD6A5D" w:rsidRDefault="003C1A2D" w:rsidP="00632BC8">
            <w:pPr>
              <w:spacing w:before="0" w:after="0"/>
              <w:rPr>
                <w:del w:id="576" w:author="Iturra, Julio" w:date="2025-04-24T17:07:00Z" w16du:dateUtc="2025-04-24T15:07:00Z"/>
                <w:rFonts w:cs="Times New Roman"/>
                <w:sz w:val="20"/>
                <w:szCs w:val="20"/>
              </w:rPr>
            </w:pPr>
            <w:del w:id="577" w:author="Iturra, Julio" w:date="2025-04-24T17:07:00Z" w16du:dateUtc="2025-04-24T15:07:00Z">
              <w:r w:rsidRPr="00D84938" w:rsidDel="00BD6A5D">
                <w:rPr>
                  <w:rFonts w:cs="Times New Roman"/>
                  <w:sz w:val="20"/>
                  <w:szCs w:val="20"/>
                </w:rPr>
                <w:delText>-0.01</w:delText>
              </w:r>
            </w:del>
          </w:p>
        </w:tc>
        <w:tc>
          <w:tcPr>
            <w:tcW w:w="0" w:type="auto"/>
            <w:tcMar>
              <w:top w:w="15" w:type="dxa"/>
              <w:left w:w="75" w:type="dxa"/>
              <w:bottom w:w="15" w:type="dxa"/>
              <w:right w:w="75" w:type="dxa"/>
            </w:tcMar>
            <w:vAlign w:val="center"/>
            <w:hideMark/>
          </w:tcPr>
          <w:p w14:paraId="5B291174" w14:textId="660A6F60" w:rsidR="003C1A2D" w:rsidRPr="00D84938" w:rsidDel="00BD6A5D" w:rsidRDefault="003C1A2D" w:rsidP="00632BC8">
            <w:pPr>
              <w:spacing w:before="0" w:after="0"/>
              <w:rPr>
                <w:del w:id="578" w:author="Iturra, Julio" w:date="2025-04-24T17:07:00Z" w16du:dateUtc="2025-04-24T15:07:00Z"/>
                <w:rFonts w:cs="Times New Roman"/>
                <w:sz w:val="20"/>
                <w:szCs w:val="20"/>
              </w:rPr>
            </w:pPr>
            <w:del w:id="579"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518F7EEF" w14:textId="23750182" w:rsidR="003C1A2D" w:rsidRPr="00D84938" w:rsidDel="00BD6A5D" w:rsidRDefault="003C1A2D" w:rsidP="00632BC8">
            <w:pPr>
              <w:spacing w:before="0" w:after="0"/>
              <w:rPr>
                <w:del w:id="580" w:author="Iturra, Julio" w:date="2025-04-24T17:07:00Z" w16du:dateUtc="2025-04-24T15:07:00Z"/>
                <w:rFonts w:cs="Times New Roman"/>
                <w:sz w:val="20"/>
                <w:szCs w:val="20"/>
              </w:rPr>
            </w:pPr>
            <w:del w:id="581" w:author="Iturra, Julio" w:date="2025-04-24T17:07:00Z" w16du:dateUtc="2025-04-24T15:07:00Z">
              <w:r w:rsidRPr="00D84938" w:rsidDel="00BD6A5D">
                <w:rPr>
                  <w:rFonts w:cs="Times New Roman"/>
                  <w:sz w:val="20"/>
                  <w:szCs w:val="20"/>
                </w:rPr>
                <w:delText>-0.01</w:delText>
              </w:r>
            </w:del>
          </w:p>
        </w:tc>
      </w:tr>
      <w:tr w:rsidR="003C1A2D" w:rsidRPr="00D84938" w:rsidDel="00BD6A5D" w14:paraId="5413A687" w14:textId="64030A98" w:rsidTr="00352667">
        <w:trPr>
          <w:del w:id="582" w:author="Iturra, Julio" w:date="2025-04-24T17:07:00Z"/>
        </w:trPr>
        <w:tc>
          <w:tcPr>
            <w:tcW w:w="0" w:type="auto"/>
            <w:tcMar>
              <w:top w:w="15" w:type="dxa"/>
              <w:left w:w="75" w:type="dxa"/>
              <w:bottom w:w="15" w:type="dxa"/>
              <w:right w:w="75" w:type="dxa"/>
            </w:tcMar>
            <w:vAlign w:val="center"/>
            <w:hideMark/>
          </w:tcPr>
          <w:p w14:paraId="30CB7AEA" w14:textId="06910FC1" w:rsidR="003C1A2D" w:rsidRPr="00D84938" w:rsidDel="00BD6A5D" w:rsidRDefault="003C1A2D" w:rsidP="00632BC8">
            <w:pPr>
              <w:spacing w:before="0" w:after="0"/>
              <w:rPr>
                <w:del w:id="583" w:author="Iturra, Julio" w:date="2025-04-24T17:07:00Z" w16du:dateUtc="2025-04-24T15:07:00Z"/>
                <w:rFonts w:cs="Times New Roman"/>
                <w:sz w:val="20"/>
                <w:szCs w:val="20"/>
              </w:rPr>
            </w:pPr>
            <w:del w:id="584"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09372BEB" w14:textId="15CE93CF" w:rsidR="003C1A2D" w:rsidRPr="00D84938" w:rsidDel="00BD6A5D" w:rsidRDefault="003C1A2D" w:rsidP="00632BC8">
            <w:pPr>
              <w:spacing w:before="0" w:after="0"/>
              <w:rPr>
                <w:del w:id="585" w:author="Iturra, Julio" w:date="2025-04-24T17:07:00Z" w16du:dateUtc="2025-04-24T15:07:00Z"/>
                <w:rFonts w:cs="Times New Roman"/>
                <w:sz w:val="20"/>
                <w:szCs w:val="20"/>
              </w:rPr>
            </w:pPr>
            <w:del w:id="586"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249C7FBC" w14:textId="47EE2C0D" w:rsidR="003C1A2D" w:rsidRPr="00D84938" w:rsidDel="00BD6A5D" w:rsidRDefault="003C1A2D" w:rsidP="00632BC8">
            <w:pPr>
              <w:spacing w:before="0" w:after="0"/>
              <w:rPr>
                <w:del w:id="587" w:author="Iturra, Julio" w:date="2025-04-24T17:07:00Z" w16du:dateUtc="2025-04-24T15:07:00Z"/>
                <w:rFonts w:cs="Times New Roman"/>
                <w:sz w:val="20"/>
                <w:szCs w:val="20"/>
              </w:rPr>
            </w:pPr>
            <w:del w:id="588"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22DD0CF7" w14:textId="472D03A3" w:rsidR="003C1A2D" w:rsidRPr="00D84938" w:rsidDel="00BD6A5D" w:rsidRDefault="003C1A2D" w:rsidP="00632BC8">
            <w:pPr>
              <w:spacing w:before="0" w:after="0"/>
              <w:rPr>
                <w:del w:id="589" w:author="Iturra, Julio" w:date="2025-04-24T17:07:00Z" w16du:dateUtc="2025-04-24T15:07:00Z"/>
                <w:rFonts w:cs="Times New Roman"/>
                <w:sz w:val="20"/>
                <w:szCs w:val="20"/>
              </w:rPr>
            </w:pPr>
            <w:del w:id="590"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15472604" w14:textId="5CF6B6A2" w:rsidR="003C1A2D" w:rsidRPr="00D84938" w:rsidDel="00BD6A5D" w:rsidRDefault="003C1A2D" w:rsidP="00632BC8">
            <w:pPr>
              <w:spacing w:before="0" w:after="0"/>
              <w:rPr>
                <w:del w:id="591" w:author="Iturra, Julio" w:date="2025-04-24T17:07:00Z" w16du:dateUtc="2025-04-24T15:07:00Z"/>
                <w:rFonts w:cs="Times New Roman"/>
                <w:sz w:val="20"/>
                <w:szCs w:val="20"/>
              </w:rPr>
            </w:pPr>
            <w:del w:id="592" w:author="Iturra, Julio" w:date="2025-04-24T17:07:00Z" w16du:dateUtc="2025-04-24T15:07:00Z">
              <w:r w:rsidRPr="00D84938" w:rsidDel="00BD6A5D">
                <w:rPr>
                  <w:rFonts w:cs="Times New Roman"/>
                  <w:sz w:val="20"/>
                  <w:szCs w:val="20"/>
                </w:rPr>
                <w:delText>(0.02)</w:delText>
              </w:r>
            </w:del>
          </w:p>
        </w:tc>
        <w:tc>
          <w:tcPr>
            <w:tcW w:w="0" w:type="auto"/>
            <w:tcMar>
              <w:top w:w="15" w:type="dxa"/>
              <w:left w:w="75" w:type="dxa"/>
              <w:bottom w:w="15" w:type="dxa"/>
              <w:right w:w="75" w:type="dxa"/>
            </w:tcMar>
            <w:vAlign w:val="center"/>
            <w:hideMark/>
          </w:tcPr>
          <w:p w14:paraId="658A2977" w14:textId="68204AD5" w:rsidR="003C1A2D" w:rsidRPr="00D84938" w:rsidDel="00BD6A5D" w:rsidRDefault="003C1A2D" w:rsidP="00632BC8">
            <w:pPr>
              <w:spacing w:before="0" w:after="0"/>
              <w:rPr>
                <w:del w:id="593" w:author="Iturra, Julio" w:date="2025-04-24T17:07:00Z" w16du:dateUtc="2025-04-24T15:07:00Z"/>
                <w:rFonts w:cs="Times New Roman"/>
                <w:sz w:val="20"/>
                <w:szCs w:val="20"/>
              </w:rPr>
            </w:pPr>
            <w:del w:id="594"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0065950C" w14:textId="6E1CDACE" w:rsidR="003C1A2D" w:rsidRPr="00D84938" w:rsidDel="00BD6A5D" w:rsidRDefault="003C1A2D" w:rsidP="00632BC8">
            <w:pPr>
              <w:spacing w:before="0" w:after="0"/>
              <w:rPr>
                <w:del w:id="595" w:author="Iturra, Julio" w:date="2025-04-24T17:07:00Z" w16du:dateUtc="2025-04-24T15:07:00Z"/>
                <w:rFonts w:cs="Times New Roman"/>
                <w:sz w:val="20"/>
                <w:szCs w:val="20"/>
              </w:rPr>
            </w:pPr>
            <w:del w:id="596" w:author="Iturra, Julio" w:date="2025-04-24T17:07:00Z" w16du:dateUtc="2025-04-24T15:07:00Z">
              <w:r w:rsidRPr="00D84938" w:rsidDel="00BD6A5D">
                <w:rPr>
                  <w:rFonts w:cs="Times New Roman"/>
                  <w:sz w:val="20"/>
                  <w:szCs w:val="20"/>
                </w:rPr>
                <w:delText>(0.02)</w:delText>
              </w:r>
            </w:del>
          </w:p>
        </w:tc>
      </w:tr>
      <w:tr w:rsidR="003C1A2D" w:rsidRPr="00D84938" w:rsidDel="00BD6A5D" w14:paraId="1A2EA53C" w14:textId="03B51878" w:rsidTr="00352667">
        <w:trPr>
          <w:del w:id="597" w:author="Iturra, Julio" w:date="2025-04-24T17:07:00Z"/>
        </w:trPr>
        <w:tc>
          <w:tcPr>
            <w:tcW w:w="0" w:type="auto"/>
            <w:tcMar>
              <w:top w:w="15" w:type="dxa"/>
              <w:left w:w="75" w:type="dxa"/>
              <w:bottom w:w="15" w:type="dxa"/>
              <w:right w:w="75" w:type="dxa"/>
            </w:tcMar>
            <w:vAlign w:val="center"/>
            <w:hideMark/>
          </w:tcPr>
          <w:p w14:paraId="10E87997" w14:textId="056DD941" w:rsidR="003C1A2D" w:rsidRPr="00D84938" w:rsidDel="00BD6A5D" w:rsidRDefault="003C1A2D" w:rsidP="00632BC8">
            <w:pPr>
              <w:spacing w:before="0" w:after="0"/>
              <w:rPr>
                <w:del w:id="598" w:author="Iturra, Julio" w:date="2025-04-24T17:07:00Z" w16du:dateUtc="2025-04-24T15:07:00Z"/>
                <w:rFonts w:cs="Times New Roman"/>
                <w:sz w:val="20"/>
                <w:szCs w:val="20"/>
              </w:rPr>
            </w:pPr>
            <w:del w:id="599" w:author="Iturra, Julio" w:date="2025-04-24T17:07:00Z" w16du:dateUtc="2025-04-24T15:07:00Z">
              <w:r w:rsidRPr="00D84938" w:rsidDel="00BD6A5D">
                <w:rPr>
                  <w:rFonts w:cs="Times New Roman"/>
                  <w:sz w:val="20"/>
                  <w:szCs w:val="20"/>
                </w:rPr>
                <w:delText>HH Income</w:delText>
              </w:r>
            </w:del>
          </w:p>
        </w:tc>
        <w:tc>
          <w:tcPr>
            <w:tcW w:w="0" w:type="auto"/>
            <w:tcMar>
              <w:top w:w="15" w:type="dxa"/>
              <w:left w:w="75" w:type="dxa"/>
              <w:bottom w:w="15" w:type="dxa"/>
              <w:right w:w="75" w:type="dxa"/>
            </w:tcMar>
            <w:vAlign w:val="center"/>
            <w:hideMark/>
          </w:tcPr>
          <w:p w14:paraId="418D50F9" w14:textId="07CB508D" w:rsidR="003C1A2D" w:rsidRPr="00D84938" w:rsidDel="00BD6A5D" w:rsidRDefault="003C1A2D" w:rsidP="00632BC8">
            <w:pPr>
              <w:spacing w:before="0" w:after="0"/>
              <w:rPr>
                <w:del w:id="600" w:author="Iturra, Julio" w:date="2025-04-24T17:07:00Z" w16du:dateUtc="2025-04-24T15:07:00Z"/>
                <w:rFonts w:cs="Times New Roman"/>
                <w:sz w:val="20"/>
                <w:szCs w:val="20"/>
              </w:rPr>
            </w:pPr>
            <w:del w:id="601"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6568465C" w14:textId="668FA232" w:rsidR="003C1A2D" w:rsidRPr="00D84938" w:rsidDel="00BD6A5D" w:rsidRDefault="003C1A2D" w:rsidP="00632BC8">
            <w:pPr>
              <w:spacing w:before="0" w:after="0"/>
              <w:rPr>
                <w:del w:id="602" w:author="Iturra, Julio" w:date="2025-04-24T17:07:00Z" w16du:dateUtc="2025-04-24T15:07:00Z"/>
                <w:rFonts w:cs="Times New Roman"/>
                <w:sz w:val="20"/>
                <w:szCs w:val="20"/>
              </w:rPr>
            </w:pPr>
            <w:del w:id="603"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6C601275" w14:textId="67960E60" w:rsidR="003C1A2D" w:rsidRPr="00D84938" w:rsidDel="00BD6A5D" w:rsidRDefault="003C1A2D" w:rsidP="00632BC8">
            <w:pPr>
              <w:spacing w:before="0" w:after="0"/>
              <w:rPr>
                <w:del w:id="604" w:author="Iturra, Julio" w:date="2025-04-24T17:07:00Z" w16du:dateUtc="2025-04-24T15:07:00Z"/>
                <w:rFonts w:cs="Times New Roman"/>
                <w:sz w:val="20"/>
                <w:szCs w:val="20"/>
              </w:rPr>
            </w:pPr>
            <w:del w:id="605"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3CB106F1" w14:textId="11E79C71" w:rsidR="003C1A2D" w:rsidRPr="00D84938" w:rsidDel="00BD6A5D" w:rsidRDefault="003C1A2D" w:rsidP="00632BC8">
            <w:pPr>
              <w:spacing w:before="0" w:after="0"/>
              <w:rPr>
                <w:del w:id="606" w:author="Iturra, Julio" w:date="2025-04-24T17:07:00Z" w16du:dateUtc="2025-04-24T15:07:00Z"/>
                <w:rFonts w:cs="Times New Roman"/>
                <w:sz w:val="20"/>
                <w:szCs w:val="20"/>
              </w:rPr>
            </w:pPr>
            <w:del w:id="607"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6E642FE1" w14:textId="4FDECCB6" w:rsidR="003C1A2D" w:rsidRPr="00D84938" w:rsidDel="00BD6A5D" w:rsidRDefault="003C1A2D" w:rsidP="00632BC8">
            <w:pPr>
              <w:spacing w:before="0" w:after="0"/>
              <w:rPr>
                <w:del w:id="608" w:author="Iturra, Julio" w:date="2025-04-24T17:07:00Z" w16du:dateUtc="2025-04-24T15:07:00Z"/>
                <w:rFonts w:cs="Times New Roman"/>
                <w:sz w:val="20"/>
                <w:szCs w:val="20"/>
              </w:rPr>
            </w:pPr>
            <w:del w:id="609" w:author="Iturra, Julio" w:date="2025-04-24T17:07:00Z" w16du:dateUtc="2025-04-24T15:07:00Z">
              <w:r w:rsidRPr="00D84938" w:rsidDel="00BD6A5D">
                <w:rPr>
                  <w:rFonts w:cs="Times New Roman"/>
                  <w:sz w:val="20"/>
                  <w:szCs w:val="20"/>
                </w:rPr>
                <w:delText>-0.03</w:delText>
              </w:r>
            </w:del>
          </w:p>
        </w:tc>
        <w:tc>
          <w:tcPr>
            <w:tcW w:w="0" w:type="auto"/>
            <w:tcMar>
              <w:top w:w="15" w:type="dxa"/>
              <w:left w:w="75" w:type="dxa"/>
              <w:bottom w:w="15" w:type="dxa"/>
              <w:right w:w="75" w:type="dxa"/>
            </w:tcMar>
            <w:vAlign w:val="center"/>
            <w:hideMark/>
          </w:tcPr>
          <w:p w14:paraId="148DACE6" w14:textId="560B1F1A" w:rsidR="003C1A2D" w:rsidRPr="00D84938" w:rsidDel="00BD6A5D" w:rsidRDefault="003C1A2D" w:rsidP="00632BC8">
            <w:pPr>
              <w:spacing w:before="0" w:after="0"/>
              <w:rPr>
                <w:del w:id="610" w:author="Iturra, Julio" w:date="2025-04-24T17:07:00Z" w16du:dateUtc="2025-04-24T15:07:00Z"/>
                <w:rFonts w:cs="Times New Roman"/>
                <w:sz w:val="20"/>
                <w:szCs w:val="20"/>
              </w:rPr>
            </w:pPr>
            <w:del w:id="611" w:author="Iturra, Julio" w:date="2025-04-24T17:07:00Z" w16du:dateUtc="2025-04-24T15:07:00Z">
              <w:r w:rsidRPr="00D84938" w:rsidDel="00BD6A5D">
                <w:rPr>
                  <w:rFonts w:cs="Times New Roman"/>
                  <w:sz w:val="20"/>
                  <w:szCs w:val="20"/>
                </w:rPr>
                <w:delText>-0.03</w:delText>
              </w:r>
            </w:del>
          </w:p>
        </w:tc>
      </w:tr>
      <w:tr w:rsidR="003C1A2D" w:rsidRPr="00D84938" w:rsidDel="00BD6A5D" w14:paraId="03630550" w14:textId="7F45FA29" w:rsidTr="00352667">
        <w:trPr>
          <w:del w:id="612" w:author="Iturra, Julio" w:date="2025-04-24T17:07:00Z"/>
        </w:trPr>
        <w:tc>
          <w:tcPr>
            <w:tcW w:w="0" w:type="auto"/>
            <w:tcMar>
              <w:top w:w="15" w:type="dxa"/>
              <w:left w:w="75" w:type="dxa"/>
              <w:bottom w:w="15" w:type="dxa"/>
              <w:right w:w="75" w:type="dxa"/>
            </w:tcMar>
            <w:vAlign w:val="center"/>
            <w:hideMark/>
          </w:tcPr>
          <w:p w14:paraId="0A85B2AF" w14:textId="0484ACD5" w:rsidR="003C1A2D" w:rsidRPr="00D84938" w:rsidDel="00BD6A5D" w:rsidRDefault="003C1A2D" w:rsidP="00632BC8">
            <w:pPr>
              <w:spacing w:before="0" w:after="0"/>
              <w:rPr>
                <w:del w:id="613" w:author="Iturra, Julio" w:date="2025-04-24T17:07:00Z" w16du:dateUtc="2025-04-24T15:07:00Z"/>
                <w:rFonts w:cs="Times New Roman"/>
                <w:sz w:val="20"/>
                <w:szCs w:val="20"/>
              </w:rPr>
            </w:pPr>
            <w:del w:id="614"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4624ACC7" w14:textId="6A9F9084" w:rsidR="003C1A2D" w:rsidRPr="00D84938" w:rsidDel="00BD6A5D" w:rsidRDefault="003C1A2D" w:rsidP="00632BC8">
            <w:pPr>
              <w:spacing w:before="0" w:after="0"/>
              <w:rPr>
                <w:del w:id="615" w:author="Iturra, Julio" w:date="2025-04-24T17:07:00Z" w16du:dateUtc="2025-04-24T15:07:00Z"/>
                <w:rFonts w:cs="Times New Roman"/>
                <w:sz w:val="20"/>
                <w:szCs w:val="20"/>
              </w:rPr>
            </w:pPr>
            <w:del w:id="616"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080539E5" w14:textId="46499EF7" w:rsidR="003C1A2D" w:rsidRPr="00D84938" w:rsidDel="00BD6A5D" w:rsidRDefault="003C1A2D" w:rsidP="00632BC8">
            <w:pPr>
              <w:spacing w:before="0" w:after="0"/>
              <w:rPr>
                <w:del w:id="617" w:author="Iturra, Julio" w:date="2025-04-24T17:07:00Z" w16du:dateUtc="2025-04-24T15:07:00Z"/>
                <w:rFonts w:cs="Times New Roman"/>
                <w:sz w:val="20"/>
                <w:szCs w:val="20"/>
              </w:rPr>
            </w:pPr>
            <w:del w:id="618"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4B8AB35F" w14:textId="4DE5D0B2" w:rsidR="003C1A2D" w:rsidRPr="00D84938" w:rsidDel="00BD6A5D" w:rsidRDefault="003C1A2D" w:rsidP="00632BC8">
            <w:pPr>
              <w:spacing w:before="0" w:after="0"/>
              <w:rPr>
                <w:del w:id="619" w:author="Iturra, Julio" w:date="2025-04-24T17:07:00Z" w16du:dateUtc="2025-04-24T15:07:00Z"/>
                <w:rFonts w:cs="Times New Roman"/>
                <w:sz w:val="20"/>
                <w:szCs w:val="20"/>
              </w:rPr>
            </w:pPr>
            <w:del w:id="620"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231031A9" w14:textId="5929B280" w:rsidR="003C1A2D" w:rsidRPr="00D84938" w:rsidDel="00BD6A5D" w:rsidRDefault="003C1A2D" w:rsidP="00632BC8">
            <w:pPr>
              <w:spacing w:before="0" w:after="0"/>
              <w:rPr>
                <w:del w:id="621" w:author="Iturra, Julio" w:date="2025-04-24T17:07:00Z" w16du:dateUtc="2025-04-24T15:07:00Z"/>
                <w:rFonts w:cs="Times New Roman"/>
                <w:sz w:val="20"/>
                <w:szCs w:val="20"/>
              </w:rPr>
            </w:pPr>
            <w:del w:id="622"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3F4DD452" w14:textId="52779E38" w:rsidR="003C1A2D" w:rsidRPr="00D84938" w:rsidDel="00BD6A5D" w:rsidRDefault="003C1A2D" w:rsidP="00632BC8">
            <w:pPr>
              <w:spacing w:before="0" w:after="0"/>
              <w:rPr>
                <w:del w:id="623" w:author="Iturra, Julio" w:date="2025-04-24T17:07:00Z" w16du:dateUtc="2025-04-24T15:07:00Z"/>
                <w:rFonts w:cs="Times New Roman"/>
                <w:sz w:val="20"/>
                <w:szCs w:val="20"/>
              </w:rPr>
            </w:pPr>
            <w:del w:id="624" w:author="Iturra, Julio" w:date="2025-04-24T17:07:00Z" w16du:dateUtc="2025-04-24T15:07:00Z">
              <w:r w:rsidRPr="00D84938" w:rsidDel="00BD6A5D">
                <w:rPr>
                  <w:rFonts w:cs="Times New Roman"/>
                  <w:sz w:val="20"/>
                  <w:szCs w:val="20"/>
                </w:rPr>
                <w:delText>(0.02)</w:delText>
              </w:r>
            </w:del>
          </w:p>
        </w:tc>
        <w:tc>
          <w:tcPr>
            <w:tcW w:w="0" w:type="auto"/>
            <w:tcMar>
              <w:top w:w="15" w:type="dxa"/>
              <w:left w:w="75" w:type="dxa"/>
              <w:bottom w:w="15" w:type="dxa"/>
              <w:right w:w="75" w:type="dxa"/>
            </w:tcMar>
            <w:vAlign w:val="center"/>
            <w:hideMark/>
          </w:tcPr>
          <w:p w14:paraId="27D722E9" w14:textId="0DB54C8A" w:rsidR="003C1A2D" w:rsidRPr="00D84938" w:rsidDel="00BD6A5D" w:rsidRDefault="003C1A2D" w:rsidP="00632BC8">
            <w:pPr>
              <w:spacing w:before="0" w:after="0"/>
              <w:rPr>
                <w:del w:id="625" w:author="Iturra, Julio" w:date="2025-04-24T17:07:00Z" w16du:dateUtc="2025-04-24T15:07:00Z"/>
                <w:rFonts w:cs="Times New Roman"/>
                <w:sz w:val="20"/>
                <w:szCs w:val="20"/>
              </w:rPr>
            </w:pPr>
            <w:del w:id="626" w:author="Iturra, Julio" w:date="2025-04-24T17:07:00Z" w16du:dateUtc="2025-04-24T15:07:00Z">
              <w:r w:rsidRPr="00D84938" w:rsidDel="00BD6A5D">
                <w:rPr>
                  <w:rFonts w:cs="Times New Roman"/>
                  <w:sz w:val="20"/>
                  <w:szCs w:val="20"/>
                </w:rPr>
                <w:delText>(0.02)</w:delText>
              </w:r>
            </w:del>
          </w:p>
        </w:tc>
      </w:tr>
      <w:tr w:rsidR="003C1A2D" w:rsidRPr="00D84938" w:rsidDel="00BD6A5D" w14:paraId="579A0448" w14:textId="25CC7AFE" w:rsidTr="00352667">
        <w:trPr>
          <w:del w:id="627" w:author="Iturra, Julio" w:date="2025-04-24T17:07:00Z"/>
        </w:trPr>
        <w:tc>
          <w:tcPr>
            <w:tcW w:w="0" w:type="auto"/>
            <w:tcMar>
              <w:top w:w="15" w:type="dxa"/>
              <w:left w:w="75" w:type="dxa"/>
              <w:bottom w:w="15" w:type="dxa"/>
              <w:right w:w="75" w:type="dxa"/>
            </w:tcMar>
            <w:vAlign w:val="center"/>
            <w:hideMark/>
          </w:tcPr>
          <w:p w14:paraId="08CF782D" w14:textId="62C1D163" w:rsidR="003C1A2D" w:rsidRPr="00D84938" w:rsidDel="00BD6A5D" w:rsidRDefault="003C1A2D" w:rsidP="00632BC8">
            <w:pPr>
              <w:spacing w:before="0" w:after="0"/>
              <w:rPr>
                <w:del w:id="628" w:author="Iturra, Julio" w:date="2025-04-24T17:07:00Z" w16du:dateUtc="2025-04-24T15:07:00Z"/>
                <w:rFonts w:cs="Times New Roman"/>
                <w:sz w:val="20"/>
                <w:szCs w:val="20"/>
              </w:rPr>
            </w:pPr>
            <w:del w:id="629" w:author="Iturra, Julio" w:date="2025-04-24T17:07:00Z" w16du:dateUtc="2025-04-24T15:07:00Z">
              <w:r w:rsidRPr="00D84938" w:rsidDel="00BD6A5D">
                <w:rPr>
                  <w:rFonts w:cs="Times New Roman"/>
                  <w:sz w:val="20"/>
                  <w:szCs w:val="20"/>
                </w:rPr>
                <w:delText>University Degree</w:delText>
              </w:r>
            </w:del>
          </w:p>
        </w:tc>
        <w:tc>
          <w:tcPr>
            <w:tcW w:w="0" w:type="auto"/>
            <w:tcMar>
              <w:top w:w="15" w:type="dxa"/>
              <w:left w:w="75" w:type="dxa"/>
              <w:bottom w:w="15" w:type="dxa"/>
              <w:right w:w="75" w:type="dxa"/>
            </w:tcMar>
            <w:vAlign w:val="center"/>
            <w:hideMark/>
          </w:tcPr>
          <w:p w14:paraId="1A420CF9" w14:textId="221B6C16" w:rsidR="003C1A2D" w:rsidRPr="00D84938" w:rsidDel="00BD6A5D" w:rsidRDefault="003C1A2D" w:rsidP="00632BC8">
            <w:pPr>
              <w:spacing w:before="0" w:after="0"/>
              <w:rPr>
                <w:del w:id="630" w:author="Iturra, Julio" w:date="2025-04-24T17:07:00Z" w16du:dateUtc="2025-04-24T15:07:00Z"/>
                <w:rFonts w:cs="Times New Roman"/>
                <w:sz w:val="20"/>
                <w:szCs w:val="20"/>
              </w:rPr>
            </w:pPr>
            <w:del w:id="631"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72F86FE4" w14:textId="6C09055F" w:rsidR="003C1A2D" w:rsidRPr="00D84938" w:rsidDel="00BD6A5D" w:rsidRDefault="003C1A2D" w:rsidP="00632BC8">
            <w:pPr>
              <w:spacing w:before="0" w:after="0"/>
              <w:rPr>
                <w:del w:id="632" w:author="Iturra, Julio" w:date="2025-04-24T17:07:00Z" w16du:dateUtc="2025-04-24T15:07:00Z"/>
                <w:rFonts w:cs="Times New Roman"/>
                <w:sz w:val="20"/>
                <w:szCs w:val="20"/>
              </w:rPr>
            </w:pPr>
            <w:del w:id="633"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3FE969F3" w14:textId="359598FC" w:rsidR="003C1A2D" w:rsidRPr="00D84938" w:rsidDel="00BD6A5D" w:rsidRDefault="003C1A2D" w:rsidP="00632BC8">
            <w:pPr>
              <w:spacing w:before="0" w:after="0"/>
              <w:rPr>
                <w:del w:id="634" w:author="Iturra, Julio" w:date="2025-04-24T17:07:00Z" w16du:dateUtc="2025-04-24T15:07:00Z"/>
                <w:rFonts w:cs="Times New Roman"/>
                <w:sz w:val="20"/>
                <w:szCs w:val="20"/>
              </w:rPr>
            </w:pPr>
            <w:del w:id="635"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78926D4F" w14:textId="6A063951" w:rsidR="003C1A2D" w:rsidRPr="00D84938" w:rsidDel="00BD6A5D" w:rsidRDefault="003C1A2D" w:rsidP="00632BC8">
            <w:pPr>
              <w:spacing w:before="0" w:after="0"/>
              <w:rPr>
                <w:del w:id="636" w:author="Iturra, Julio" w:date="2025-04-24T17:07:00Z" w16du:dateUtc="2025-04-24T15:07:00Z"/>
                <w:rFonts w:cs="Times New Roman"/>
                <w:sz w:val="20"/>
                <w:szCs w:val="20"/>
              </w:rPr>
            </w:pPr>
            <w:del w:id="637"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24786E54" w14:textId="0B8D5461" w:rsidR="003C1A2D" w:rsidRPr="00D84938" w:rsidDel="00BD6A5D" w:rsidRDefault="003C1A2D" w:rsidP="00632BC8">
            <w:pPr>
              <w:spacing w:before="0" w:after="0"/>
              <w:rPr>
                <w:del w:id="638" w:author="Iturra, Julio" w:date="2025-04-24T17:07:00Z" w16du:dateUtc="2025-04-24T15:07:00Z"/>
                <w:rFonts w:cs="Times New Roman"/>
                <w:sz w:val="20"/>
                <w:szCs w:val="20"/>
              </w:rPr>
            </w:pPr>
            <w:del w:id="639" w:author="Iturra, Julio" w:date="2025-04-24T17:07:00Z" w16du:dateUtc="2025-04-24T15:07:00Z">
              <w:r w:rsidRPr="00D84938" w:rsidDel="00BD6A5D">
                <w:rPr>
                  <w:rFonts w:cs="Times New Roman"/>
                  <w:sz w:val="20"/>
                  <w:szCs w:val="20"/>
                </w:rPr>
                <w:delText>-0.01</w:delText>
              </w:r>
            </w:del>
          </w:p>
        </w:tc>
        <w:tc>
          <w:tcPr>
            <w:tcW w:w="0" w:type="auto"/>
            <w:tcMar>
              <w:top w:w="15" w:type="dxa"/>
              <w:left w:w="75" w:type="dxa"/>
              <w:bottom w:w="15" w:type="dxa"/>
              <w:right w:w="75" w:type="dxa"/>
            </w:tcMar>
            <w:vAlign w:val="center"/>
            <w:hideMark/>
          </w:tcPr>
          <w:p w14:paraId="3B2D6575" w14:textId="16AA7EBB" w:rsidR="003C1A2D" w:rsidRPr="00D84938" w:rsidDel="00BD6A5D" w:rsidRDefault="003C1A2D" w:rsidP="00632BC8">
            <w:pPr>
              <w:spacing w:before="0" w:after="0"/>
              <w:rPr>
                <w:del w:id="640" w:author="Iturra, Julio" w:date="2025-04-24T17:07:00Z" w16du:dateUtc="2025-04-24T15:07:00Z"/>
                <w:rFonts w:cs="Times New Roman"/>
                <w:sz w:val="20"/>
                <w:szCs w:val="20"/>
              </w:rPr>
            </w:pPr>
            <w:del w:id="641" w:author="Iturra, Julio" w:date="2025-04-24T17:07:00Z" w16du:dateUtc="2025-04-24T15:07:00Z">
              <w:r w:rsidRPr="00D84938" w:rsidDel="00BD6A5D">
                <w:rPr>
                  <w:rFonts w:cs="Times New Roman"/>
                  <w:sz w:val="20"/>
                  <w:szCs w:val="20"/>
                </w:rPr>
                <w:delText>-0.01</w:delText>
              </w:r>
            </w:del>
          </w:p>
        </w:tc>
      </w:tr>
      <w:tr w:rsidR="003C1A2D" w:rsidRPr="00D84938" w:rsidDel="00BD6A5D" w14:paraId="4D8B98C6" w14:textId="4F0796EA" w:rsidTr="00352667">
        <w:trPr>
          <w:del w:id="642" w:author="Iturra, Julio" w:date="2025-04-24T17:07:00Z"/>
        </w:trPr>
        <w:tc>
          <w:tcPr>
            <w:tcW w:w="0" w:type="auto"/>
            <w:tcMar>
              <w:top w:w="15" w:type="dxa"/>
              <w:left w:w="75" w:type="dxa"/>
              <w:bottom w:w="15" w:type="dxa"/>
              <w:right w:w="75" w:type="dxa"/>
            </w:tcMar>
            <w:vAlign w:val="center"/>
            <w:hideMark/>
          </w:tcPr>
          <w:p w14:paraId="4AA322A2" w14:textId="2F91B3C4" w:rsidR="003C1A2D" w:rsidRPr="00D84938" w:rsidDel="00BD6A5D" w:rsidRDefault="003C1A2D" w:rsidP="00632BC8">
            <w:pPr>
              <w:spacing w:before="0" w:after="0"/>
              <w:rPr>
                <w:del w:id="643" w:author="Iturra, Julio" w:date="2025-04-24T17:07:00Z" w16du:dateUtc="2025-04-24T15:07:00Z"/>
                <w:rFonts w:cs="Times New Roman"/>
                <w:sz w:val="20"/>
                <w:szCs w:val="20"/>
              </w:rPr>
            </w:pPr>
            <w:del w:id="644"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6F7490F1" w14:textId="3619EFA7" w:rsidR="003C1A2D" w:rsidRPr="00D84938" w:rsidDel="00BD6A5D" w:rsidRDefault="003C1A2D" w:rsidP="00632BC8">
            <w:pPr>
              <w:spacing w:before="0" w:after="0"/>
              <w:rPr>
                <w:del w:id="645" w:author="Iturra, Julio" w:date="2025-04-24T17:07:00Z" w16du:dateUtc="2025-04-24T15:07:00Z"/>
                <w:rFonts w:cs="Times New Roman"/>
                <w:sz w:val="20"/>
                <w:szCs w:val="20"/>
              </w:rPr>
            </w:pPr>
            <w:del w:id="646"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65E96390" w14:textId="04158064" w:rsidR="003C1A2D" w:rsidRPr="00D84938" w:rsidDel="00BD6A5D" w:rsidRDefault="003C1A2D" w:rsidP="00632BC8">
            <w:pPr>
              <w:spacing w:before="0" w:after="0"/>
              <w:rPr>
                <w:del w:id="647" w:author="Iturra, Julio" w:date="2025-04-24T17:07:00Z" w16du:dateUtc="2025-04-24T15:07:00Z"/>
                <w:rFonts w:cs="Times New Roman"/>
                <w:sz w:val="20"/>
                <w:szCs w:val="20"/>
              </w:rPr>
            </w:pPr>
            <w:del w:id="648"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459D6873" w14:textId="243F8764" w:rsidR="003C1A2D" w:rsidRPr="00D84938" w:rsidDel="00BD6A5D" w:rsidRDefault="003C1A2D" w:rsidP="00632BC8">
            <w:pPr>
              <w:spacing w:before="0" w:after="0"/>
              <w:rPr>
                <w:del w:id="649" w:author="Iturra, Julio" w:date="2025-04-24T17:07:00Z" w16du:dateUtc="2025-04-24T15:07:00Z"/>
                <w:rFonts w:cs="Times New Roman"/>
                <w:sz w:val="20"/>
                <w:szCs w:val="20"/>
              </w:rPr>
            </w:pPr>
            <w:del w:id="650"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42BCD526" w14:textId="26F6B48B" w:rsidR="003C1A2D" w:rsidRPr="00D84938" w:rsidDel="00BD6A5D" w:rsidRDefault="003C1A2D" w:rsidP="00632BC8">
            <w:pPr>
              <w:spacing w:before="0" w:after="0"/>
              <w:rPr>
                <w:del w:id="651" w:author="Iturra, Julio" w:date="2025-04-24T17:07:00Z" w16du:dateUtc="2025-04-24T15:07:00Z"/>
                <w:rFonts w:cs="Times New Roman"/>
                <w:sz w:val="20"/>
                <w:szCs w:val="20"/>
              </w:rPr>
            </w:pPr>
            <w:del w:id="652"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6149F6AF" w14:textId="793AA785" w:rsidR="003C1A2D" w:rsidRPr="00D84938" w:rsidDel="00BD6A5D" w:rsidRDefault="003C1A2D" w:rsidP="00632BC8">
            <w:pPr>
              <w:spacing w:before="0" w:after="0"/>
              <w:rPr>
                <w:del w:id="653" w:author="Iturra, Julio" w:date="2025-04-24T17:07:00Z" w16du:dateUtc="2025-04-24T15:07:00Z"/>
                <w:rFonts w:cs="Times New Roman"/>
                <w:sz w:val="20"/>
                <w:szCs w:val="20"/>
              </w:rPr>
            </w:pPr>
            <w:del w:id="654" w:author="Iturra, Julio" w:date="2025-04-24T17:07:00Z" w16du:dateUtc="2025-04-24T15:07:00Z">
              <w:r w:rsidRPr="00D84938" w:rsidDel="00BD6A5D">
                <w:rPr>
                  <w:rFonts w:cs="Times New Roman"/>
                  <w:sz w:val="20"/>
                  <w:szCs w:val="20"/>
                </w:rPr>
                <w:delText>(0.03)</w:delText>
              </w:r>
            </w:del>
          </w:p>
        </w:tc>
        <w:tc>
          <w:tcPr>
            <w:tcW w:w="0" w:type="auto"/>
            <w:tcMar>
              <w:top w:w="15" w:type="dxa"/>
              <w:left w:w="75" w:type="dxa"/>
              <w:bottom w:w="15" w:type="dxa"/>
              <w:right w:w="75" w:type="dxa"/>
            </w:tcMar>
            <w:vAlign w:val="center"/>
            <w:hideMark/>
          </w:tcPr>
          <w:p w14:paraId="6D897648" w14:textId="6D2567AF" w:rsidR="003C1A2D" w:rsidRPr="00D84938" w:rsidDel="00BD6A5D" w:rsidRDefault="003C1A2D" w:rsidP="00632BC8">
            <w:pPr>
              <w:spacing w:before="0" w:after="0"/>
              <w:rPr>
                <w:del w:id="655" w:author="Iturra, Julio" w:date="2025-04-24T17:07:00Z" w16du:dateUtc="2025-04-24T15:07:00Z"/>
                <w:rFonts w:cs="Times New Roman"/>
                <w:sz w:val="20"/>
                <w:szCs w:val="20"/>
              </w:rPr>
            </w:pPr>
            <w:del w:id="656" w:author="Iturra, Julio" w:date="2025-04-24T17:07:00Z" w16du:dateUtc="2025-04-24T15:07:00Z">
              <w:r w:rsidRPr="00D84938" w:rsidDel="00BD6A5D">
                <w:rPr>
                  <w:rFonts w:cs="Times New Roman"/>
                  <w:sz w:val="20"/>
                  <w:szCs w:val="20"/>
                </w:rPr>
                <w:delText>(0.03)</w:delText>
              </w:r>
            </w:del>
          </w:p>
        </w:tc>
      </w:tr>
      <w:tr w:rsidR="003C1A2D" w:rsidRPr="00D84938" w:rsidDel="00BD6A5D" w14:paraId="454AC312" w14:textId="17C29174" w:rsidTr="00352667">
        <w:trPr>
          <w:del w:id="657" w:author="Iturra, Julio" w:date="2025-04-24T17:07:00Z"/>
        </w:trPr>
        <w:tc>
          <w:tcPr>
            <w:tcW w:w="0" w:type="auto"/>
            <w:tcMar>
              <w:top w:w="15" w:type="dxa"/>
              <w:left w:w="75" w:type="dxa"/>
              <w:bottom w:w="15" w:type="dxa"/>
              <w:right w:w="75" w:type="dxa"/>
            </w:tcMar>
            <w:vAlign w:val="center"/>
            <w:hideMark/>
          </w:tcPr>
          <w:p w14:paraId="7F70BE11" w14:textId="2A181217" w:rsidR="003C1A2D" w:rsidRPr="00D84938" w:rsidDel="00BD6A5D" w:rsidRDefault="003C1A2D" w:rsidP="00632BC8">
            <w:pPr>
              <w:spacing w:before="0" w:after="0"/>
              <w:rPr>
                <w:del w:id="658" w:author="Iturra, Julio" w:date="2025-04-24T17:07:00Z" w16du:dateUtc="2025-04-24T15:07:00Z"/>
                <w:rFonts w:cs="Times New Roman"/>
                <w:sz w:val="20"/>
                <w:szCs w:val="20"/>
              </w:rPr>
            </w:pPr>
            <w:del w:id="659" w:author="Iturra, Julio" w:date="2025-04-24T17:07:00Z" w16du:dateUtc="2025-04-24T15:07:00Z">
              <w:r w:rsidRPr="00D84938" w:rsidDel="00BD6A5D">
                <w:rPr>
                  <w:rFonts w:cs="Times New Roman"/>
                  <w:sz w:val="20"/>
                  <w:szCs w:val="20"/>
                </w:rPr>
                <w:delText>Unit FE</w:delText>
              </w:r>
            </w:del>
          </w:p>
        </w:tc>
        <w:tc>
          <w:tcPr>
            <w:tcW w:w="0" w:type="auto"/>
            <w:tcMar>
              <w:top w:w="15" w:type="dxa"/>
              <w:left w:w="75" w:type="dxa"/>
              <w:bottom w:w="15" w:type="dxa"/>
              <w:right w:w="75" w:type="dxa"/>
            </w:tcMar>
            <w:vAlign w:val="center"/>
            <w:hideMark/>
          </w:tcPr>
          <w:p w14:paraId="23387FB9" w14:textId="19A0A30C" w:rsidR="003C1A2D" w:rsidRPr="00D84938" w:rsidDel="00BD6A5D" w:rsidRDefault="003C1A2D" w:rsidP="00632BC8">
            <w:pPr>
              <w:spacing w:before="0" w:after="0"/>
              <w:rPr>
                <w:del w:id="660" w:author="Iturra, Julio" w:date="2025-04-24T17:07:00Z" w16du:dateUtc="2025-04-24T15:07:00Z"/>
                <w:rFonts w:cs="Times New Roman"/>
                <w:sz w:val="20"/>
                <w:szCs w:val="20"/>
              </w:rPr>
            </w:pPr>
            <w:del w:id="661" w:author="Iturra, Julio" w:date="2025-04-24T17:07:00Z" w16du:dateUtc="2025-04-24T15:07:00Z">
              <w:r w:rsidRPr="00D84938" w:rsidDel="00BD6A5D">
                <w:rPr>
                  <w:rFonts w:cs="Times New Roman"/>
                  <w:sz w:val="20"/>
                  <w:szCs w:val="20"/>
                </w:rPr>
                <w:delText>Yes</w:delText>
              </w:r>
            </w:del>
          </w:p>
        </w:tc>
        <w:tc>
          <w:tcPr>
            <w:tcW w:w="0" w:type="auto"/>
            <w:tcMar>
              <w:top w:w="15" w:type="dxa"/>
              <w:left w:w="75" w:type="dxa"/>
              <w:bottom w:w="15" w:type="dxa"/>
              <w:right w:w="75" w:type="dxa"/>
            </w:tcMar>
            <w:vAlign w:val="center"/>
            <w:hideMark/>
          </w:tcPr>
          <w:p w14:paraId="4988A543" w14:textId="6E42D910" w:rsidR="003C1A2D" w:rsidRPr="00D84938" w:rsidDel="00BD6A5D" w:rsidRDefault="003C1A2D" w:rsidP="00632BC8">
            <w:pPr>
              <w:spacing w:before="0" w:after="0"/>
              <w:rPr>
                <w:del w:id="662" w:author="Iturra, Julio" w:date="2025-04-24T17:07:00Z" w16du:dateUtc="2025-04-24T15:07:00Z"/>
                <w:rFonts w:cs="Times New Roman"/>
                <w:sz w:val="20"/>
                <w:szCs w:val="20"/>
              </w:rPr>
            </w:pPr>
            <w:del w:id="663" w:author="Iturra, Julio" w:date="2025-04-24T17:07:00Z" w16du:dateUtc="2025-04-24T15:07:00Z">
              <w:r w:rsidRPr="00D84938" w:rsidDel="00BD6A5D">
                <w:rPr>
                  <w:rFonts w:cs="Times New Roman"/>
                  <w:sz w:val="20"/>
                  <w:szCs w:val="20"/>
                </w:rPr>
                <w:delText>Yes</w:delText>
              </w:r>
            </w:del>
          </w:p>
        </w:tc>
        <w:tc>
          <w:tcPr>
            <w:tcW w:w="0" w:type="auto"/>
            <w:tcMar>
              <w:top w:w="15" w:type="dxa"/>
              <w:left w:w="75" w:type="dxa"/>
              <w:bottom w:w="15" w:type="dxa"/>
              <w:right w:w="75" w:type="dxa"/>
            </w:tcMar>
            <w:vAlign w:val="center"/>
            <w:hideMark/>
          </w:tcPr>
          <w:p w14:paraId="1A38D901" w14:textId="0972BD1F" w:rsidR="003C1A2D" w:rsidRPr="00D84938" w:rsidDel="00BD6A5D" w:rsidRDefault="003C1A2D" w:rsidP="00632BC8">
            <w:pPr>
              <w:spacing w:before="0" w:after="0"/>
              <w:rPr>
                <w:del w:id="664" w:author="Iturra, Julio" w:date="2025-04-24T17:07:00Z" w16du:dateUtc="2025-04-24T15:07:00Z"/>
                <w:rFonts w:cs="Times New Roman"/>
                <w:sz w:val="20"/>
                <w:szCs w:val="20"/>
              </w:rPr>
            </w:pPr>
            <w:del w:id="665" w:author="Iturra, Julio" w:date="2025-04-24T17:07:00Z" w16du:dateUtc="2025-04-24T15:07:00Z">
              <w:r w:rsidRPr="00D84938" w:rsidDel="00BD6A5D">
                <w:rPr>
                  <w:rFonts w:cs="Times New Roman"/>
                  <w:sz w:val="20"/>
                  <w:szCs w:val="20"/>
                </w:rPr>
                <w:delText>Yes</w:delText>
              </w:r>
            </w:del>
          </w:p>
        </w:tc>
        <w:tc>
          <w:tcPr>
            <w:tcW w:w="0" w:type="auto"/>
            <w:tcMar>
              <w:top w:w="15" w:type="dxa"/>
              <w:left w:w="75" w:type="dxa"/>
              <w:bottom w:w="15" w:type="dxa"/>
              <w:right w:w="75" w:type="dxa"/>
            </w:tcMar>
            <w:vAlign w:val="center"/>
            <w:hideMark/>
          </w:tcPr>
          <w:p w14:paraId="11E9B0CA" w14:textId="282555D3" w:rsidR="003C1A2D" w:rsidRPr="00D84938" w:rsidDel="00BD6A5D" w:rsidRDefault="003C1A2D" w:rsidP="00632BC8">
            <w:pPr>
              <w:spacing w:before="0" w:after="0"/>
              <w:rPr>
                <w:del w:id="666" w:author="Iturra, Julio" w:date="2025-04-24T17:07:00Z" w16du:dateUtc="2025-04-24T15:07:00Z"/>
                <w:rFonts w:cs="Times New Roman"/>
                <w:sz w:val="20"/>
                <w:szCs w:val="20"/>
              </w:rPr>
            </w:pPr>
            <w:del w:id="667" w:author="Iturra, Julio" w:date="2025-04-24T17:07:00Z" w16du:dateUtc="2025-04-24T15:07:00Z">
              <w:r w:rsidRPr="00D84938" w:rsidDel="00BD6A5D">
                <w:rPr>
                  <w:rFonts w:cs="Times New Roman"/>
                  <w:sz w:val="20"/>
                  <w:szCs w:val="20"/>
                </w:rPr>
                <w:delText>Yes</w:delText>
              </w:r>
            </w:del>
          </w:p>
        </w:tc>
        <w:tc>
          <w:tcPr>
            <w:tcW w:w="0" w:type="auto"/>
            <w:tcMar>
              <w:top w:w="15" w:type="dxa"/>
              <w:left w:w="75" w:type="dxa"/>
              <w:bottom w:w="15" w:type="dxa"/>
              <w:right w:w="75" w:type="dxa"/>
            </w:tcMar>
            <w:vAlign w:val="center"/>
            <w:hideMark/>
          </w:tcPr>
          <w:p w14:paraId="4D2FFC6A" w14:textId="10DDCE57" w:rsidR="003C1A2D" w:rsidRPr="00D84938" w:rsidDel="00BD6A5D" w:rsidRDefault="003C1A2D" w:rsidP="00632BC8">
            <w:pPr>
              <w:spacing w:before="0" w:after="0"/>
              <w:rPr>
                <w:del w:id="668" w:author="Iturra, Julio" w:date="2025-04-24T17:07:00Z" w16du:dateUtc="2025-04-24T15:07:00Z"/>
                <w:rFonts w:cs="Times New Roman"/>
                <w:sz w:val="20"/>
                <w:szCs w:val="20"/>
              </w:rPr>
            </w:pPr>
            <w:del w:id="669" w:author="Iturra, Julio" w:date="2025-04-24T17:07:00Z" w16du:dateUtc="2025-04-24T15:07:00Z">
              <w:r w:rsidRPr="00D84938" w:rsidDel="00BD6A5D">
                <w:rPr>
                  <w:rFonts w:cs="Times New Roman"/>
                  <w:sz w:val="20"/>
                  <w:szCs w:val="20"/>
                </w:rPr>
                <w:delText>Yes</w:delText>
              </w:r>
            </w:del>
          </w:p>
        </w:tc>
        <w:tc>
          <w:tcPr>
            <w:tcW w:w="0" w:type="auto"/>
            <w:tcMar>
              <w:top w:w="15" w:type="dxa"/>
              <w:left w:w="75" w:type="dxa"/>
              <w:bottom w:w="15" w:type="dxa"/>
              <w:right w:w="75" w:type="dxa"/>
            </w:tcMar>
            <w:vAlign w:val="center"/>
            <w:hideMark/>
          </w:tcPr>
          <w:p w14:paraId="44F34FD7" w14:textId="795D9FA6" w:rsidR="003C1A2D" w:rsidRPr="00D84938" w:rsidDel="00BD6A5D" w:rsidRDefault="003C1A2D" w:rsidP="00632BC8">
            <w:pPr>
              <w:spacing w:before="0" w:after="0"/>
              <w:rPr>
                <w:del w:id="670" w:author="Iturra, Julio" w:date="2025-04-24T17:07:00Z" w16du:dateUtc="2025-04-24T15:07:00Z"/>
                <w:rFonts w:cs="Times New Roman"/>
                <w:sz w:val="20"/>
                <w:szCs w:val="20"/>
              </w:rPr>
            </w:pPr>
            <w:del w:id="671" w:author="Iturra, Julio" w:date="2025-04-24T17:07:00Z" w16du:dateUtc="2025-04-24T15:07:00Z">
              <w:r w:rsidRPr="00D84938" w:rsidDel="00BD6A5D">
                <w:rPr>
                  <w:rFonts w:cs="Times New Roman"/>
                  <w:sz w:val="20"/>
                  <w:szCs w:val="20"/>
                </w:rPr>
                <w:delText>Yes</w:delText>
              </w:r>
            </w:del>
          </w:p>
        </w:tc>
      </w:tr>
      <w:tr w:rsidR="003C1A2D" w:rsidRPr="00D84938" w:rsidDel="00BD6A5D" w14:paraId="03E50015" w14:textId="37EA1630" w:rsidTr="00352667">
        <w:trPr>
          <w:del w:id="672" w:author="Iturra, Julio" w:date="2025-04-24T17:07:00Z"/>
        </w:trPr>
        <w:tc>
          <w:tcPr>
            <w:tcW w:w="0" w:type="auto"/>
            <w:tcMar>
              <w:top w:w="15" w:type="dxa"/>
              <w:left w:w="75" w:type="dxa"/>
              <w:bottom w:w="15" w:type="dxa"/>
              <w:right w:w="75" w:type="dxa"/>
            </w:tcMar>
            <w:vAlign w:val="center"/>
            <w:hideMark/>
          </w:tcPr>
          <w:p w14:paraId="602A6CD1" w14:textId="6817F809" w:rsidR="003C1A2D" w:rsidRPr="00D84938" w:rsidDel="00BD6A5D" w:rsidRDefault="003C1A2D" w:rsidP="00632BC8">
            <w:pPr>
              <w:spacing w:before="0" w:after="0"/>
              <w:rPr>
                <w:del w:id="673" w:author="Iturra, Julio" w:date="2025-04-24T17:07:00Z" w16du:dateUtc="2025-04-24T15:07:00Z"/>
                <w:rFonts w:cs="Times New Roman"/>
                <w:sz w:val="20"/>
                <w:szCs w:val="20"/>
              </w:rPr>
            </w:pPr>
            <w:del w:id="674" w:author="Iturra, Julio" w:date="2025-04-24T17:07:00Z" w16du:dateUtc="2025-04-24T15:07:00Z">
              <w:r w:rsidRPr="00D84938" w:rsidDel="00BD6A5D">
                <w:rPr>
                  <w:rFonts w:cs="Times New Roman"/>
                  <w:sz w:val="20"/>
                  <w:szCs w:val="20"/>
                </w:rPr>
                <w:delText>Time FE</w:delText>
              </w:r>
            </w:del>
          </w:p>
        </w:tc>
        <w:tc>
          <w:tcPr>
            <w:tcW w:w="0" w:type="auto"/>
            <w:tcMar>
              <w:top w:w="15" w:type="dxa"/>
              <w:left w:w="75" w:type="dxa"/>
              <w:bottom w:w="15" w:type="dxa"/>
              <w:right w:w="75" w:type="dxa"/>
            </w:tcMar>
            <w:vAlign w:val="center"/>
            <w:hideMark/>
          </w:tcPr>
          <w:p w14:paraId="569D819D" w14:textId="0072FA50" w:rsidR="003C1A2D" w:rsidRPr="00D84938" w:rsidDel="00BD6A5D" w:rsidRDefault="003C1A2D" w:rsidP="00632BC8">
            <w:pPr>
              <w:spacing w:before="0" w:after="0"/>
              <w:rPr>
                <w:del w:id="675" w:author="Iturra, Julio" w:date="2025-04-24T17:07:00Z" w16du:dateUtc="2025-04-24T15:07:00Z"/>
                <w:rFonts w:cs="Times New Roman"/>
                <w:sz w:val="20"/>
                <w:szCs w:val="20"/>
              </w:rPr>
            </w:pPr>
            <w:del w:id="676" w:author="Iturra, Julio" w:date="2025-04-24T17:07:00Z" w16du:dateUtc="2025-04-24T15:07:00Z">
              <w:r w:rsidRPr="00D84938" w:rsidDel="00BD6A5D">
                <w:rPr>
                  <w:rFonts w:cs="Times New Roman"/>
                  <w:sz w:val="20"/>
                  <w:szCs w:val="20"/>
                </w:rPr>
                <w:delText>Yes</w:delText>
              </w:r>
            </w:del>
          </w:p>
        </w:tc>
        <w:tc>
          <w:tcPr>
            <w:tcW w:w="0" w:type="auto"/>
            <w:tcMar>
              <w:top w:w="15" w:type="dxa"/>
              <w:left w:w="75" w:type="dxa"/>
              <w:bottom w:w="15" w:type="dxa"/>
              <w:right w:w="75" w:type="dxa"/>
            </w:tcMar>
            <w:vAlign w:val="center"/>
            <w:hideMark/>
          </w:tcPr>
          <w:p w14:paraId="73824F41" w14:textId="5F7C4087" w:rsidR="003C1A2D" w:rsidRPr="00D84938" w:rsidDel="00BD6A5D" w:rsidRDefault="003C1A2D" w:rsidP="00632BC8">
            <w:pPr>
              <w:spacing w:before="0" w:after="0"/>
              <w:rPr>
                <w:del w:id="677" w:author="Iturra, Julio" w:date="2025-04-24T17:07:00Z" w16du:dateUtc="2025-04-24T15:07:00Z"/>
                <w:rFonts w:cs="Times New Roman"/>
                <w:sz w:val="20"/>
                <w:szCs w:val="20"/>
              </w:rPr>
            </w:pPr>
            <w:del w:id="678" w:author="Iturra, Julio" w:date="2025-04-24T17:07:00Z" w16du:dateUtc="2025-04-24T15:07:00Z">
              <w:r w:rsidRPr="00D84938" w:rsidDel="00BD6A5D">
                <w:rPr>
                  <w:rFonts w:cs="Times New Roman"/>
                  <w:sz w:val="20"/>
                  <w:szCs w:val="20"/>
                </w:rPr>
                <w:delText>Yes</w:delText>
              </w:r>
            </w:del>
          </w:p>
        </w:tc>
        <w:tc>
          <w:tcPr>
            <w:tcW w:w="0" w:type="auto"/>
            <w:tcMar>
              <w:top w:w="15" w:type="dxa"/>
              <w:left w:w="75" w:type="dxa"/>
              <w:bottom w:w="15" w:type="dxa"/>
              <w:right w:w="75" w:type="dxa"/>
            </w:tcMar>
            <w:vAlign w:val="center"/>
            <w:hideMark/>
          </w:tcPr>
          <w:p w14:paraId="69276E0B" w14:textId="57FE19F7" w:rsidR="003C1A2D" w:rsidRPr="00D84938" w:rsidDel="00BD6A5D" w:rsidRDefault="003C1A2D" w:rsidP="00632BC8">
            <w:pPr>
              <w:spacing w:before="0" w:after="0"/>
              <w:rPr>
                <w:del w:id="679" w:author="Iturra, Julio" w:date="2025-04-24T17:07:00Z" w16du:dateUtc="2025-04-24T15:07:00Z"/>
                <w:rFonts w:cs="Times New Roman"/>
                <w:sz w:val="20"/>
                <w:szCs w:val="20"/>
              </w:rPr>
            </w:pPr>
            <w:del w:id="680" w:author="Iturra, Julio" w:date="2025-04-24T17:07:00Z" w16du:dateUtc="2025-04-24T15:07:00Z">
              <w:r w:rsidRPr="00D84938" w:rsidDel="00BD6A5D">
                <w:rPr>
                  <w:rFonts w:cs="Times New Roman"/>
                  <w:sz w:val="20"/>
                  <w:szCs w:val="20"/>
                </w:rPr>
                <w:delText>Yes</w:delText>
              </w:r>
            </w:del>
          </w:p>
        </w:tc>
        <w:tc>
          <w:tcPr>
            <w:tcW w:w="0" w:type="auto"/>
            <w:tcMar>
              <w:top w:w="15" w:type="dxa"/>
              <w:left w:w="75" w:type="dxa"/>
              <w:bottom w:w="15" w:type="dxa"/>
              <w:right w:w="75" w:type="dxa"/>
            </w:tcMar>
            <w:vAlign w:val="center"/>
            <w:hideMark/>
          </w:tcPr>
          <w:p w14:paraId="28B57889" w14:textId="38D97EA7" w:rsidR="003C1A2D" w:rsidRPr="00D84938" w:rsidDel="00BD6A5D" w:rsidRDefault="003C1A2D" w:rsidP="00632BC8">
            <w:pPr>
              <w:spacing w:before="0" w:after="0"/>
              <w:rPr>
                <w:del w:id="681" w:author="Iturra, Julio" w:date="2025-04-24T17:07:00Z" w16du:dateUtc="2025-04-24T15:07:00Z"/>
                <w:rFonts w:cs="Times New Roman"/>
                <w:sz w:val="20"/>
                <w:szCs w:val="20"/>
              </w:rPr>
            </w:pPr>
            <w:del w:id="682" w:author="Iturra, Julio" w:date="2025-04-24T17:07:00Z" w16du:dateUtc="2025-04-24T15:07:00Z">
              <w:r w:rsidRPr="00D84938" w:rsidDel="00BD6A5D">
                <w:rPr>
                  <w:rFonts w:cs="Times New Roman"/>
                  <w:sz w:val="20"/>
                  <w:szCs w:val="20"/>
                </w:rPr>
                <w:delText>Yes</w:delText>
              </w:r>
            </w:del>
          </w:p>
        </w:tc>
        <w:tc>
          <w:tcPr>
            <w:tcW w:w="0" w:type="auto"/>
            <w:tcMar>
              <w:top w:w="15" w:type="dxa"/>
              <w:left w:w="75" w:type="dxa"/>
              <w:bottom w:w="15" w:type="dxa"/>
              <w:right w:w="75" w:type="dxa"/>
            </w:tcMar>
            <w:vAlign w:val="center"/>
            <w:hideMark/>
          </w:tcPr>
          <w:p w14:paraId="54DDDFC2" w14:textId="4B9F5569" w:rsidR="003C1A2D" w:rsidRPr="00D84938" w:rsidDel="00BD6A5D" w:rsidRDefault="003C1A2D" w:rsidP="00632BC8">
            <w:pPr>
              <w:spacing w:before="0" w:after="0"/>
              <w:rPr>
                <w:del w:id="683" w:author="Iturra, Julio" w:date="2025-04-24T17:07:00Z" w16du:dateUtc="2025-04-24T15:07:00Z"/>
                <w:rFonts w:cs="Times New Roman"/>
                <w:sz w:val="20"/>
                <w:szCs w:val="20"/>
              </w:rPr>
            </w:pPr>
            <w:del w:id="684" w:author="Iturra, Julio" w:date="2025-04-24T17:07:00Z" w16du:dateUtc="2025-04-24T15:07:00Z">
              <w:r w:rsidRPr="00D84938" w:rsidDel="00BD6A5D">
                <w:rPr>
                  <w:rFonts w:cs="Times New Roman"/>
                  <w:sz w:val="20"/>
                  <w:szCs w:val="20"/>
                </w:rPr>
                <w:delText>Yes</w:delText>
              </w:r>
            </w:del>
          </w:p>
        </w:tc>
        <w:tc>
          <w:tcPr>
            <w:tcW w:w="0" w:type="auto"/>
            <w:tcMar>
              <w:top w:w="15" w:type="dxa"/>
              <w:left w:w="75" w:type="dxa"/>
              <w:bottom w:w="15" w:type="dxa"/>
              <w:right w:w="75" w:type="dxa"/>
            </w:tcMar>
            <w:vAlign w:val="center"/>
            <w:hideMark/>
          </w:tcPr>
          <w:p w14:paraId="5EDDF3F6" w14:textId="1F9BD293" w:rsidR="003C1A2D" w:rsidRPr="00D84938" w:rsidDel="00BD6A5D" w:rsidRDefault="003C1A2D" w:rsidP="00632BC8">
            <w:pPr>
              <w:spacing w:before="0" w:after="0"/>
              <w:rPr>
                <w:del w:id="685" w:author="Iturra, Julio" w:date="2025-04-24T17:07:00Z" w16du:dateUtc="2025-04-24T15:07:00Z"/>
                <w:rFonts w:cs="Times New Roman"/>
                <w:sz w:val="20"/>
                <w:szCs w:val="20"/>
              </w:rPr>
            </w:pPr>
            <w:del w:id="686" w:author="Iturra, Julio" w:date="2025-04-24T17:07:00Z" w16du:dateUtc="2025-04-24T15:07:00Z">
              <w:r w:rsidRPr="00D84938" w:rsidDel="00BD6A5D">
                <w:rPr>
                  <w:rFonts w:cs="Times New Roman"/>
                  <w:sz w:val="20"/>
                  <w:szCs w:val="20"/>
                </w:rPr>
                <w:delText>Yes</w:delText>
              </w:r>
            </w:del>
          </w:p>
        </w:tc>
      </w:tr>
      <w:tr w:rsidR="003C1A2D" w:rsidRPr="00D84938" w:rsidDel="00BD6A5D" w14:paraId="137CC6A4" w14:textId="098C69D6" w:rsidTr="00352667">
        <w:trPr>
          <w:del w:id="687" w:author="Iturra, Julio" w:date="2025-04-24T17:07:00Z"/>
        </w:trPr>
        <w:tc>
          <w:tcPr>
            <w:tcW w:w="0" w:type="auto"/>
            <w:tcMar>
              <w:top w:w="15" w:type="dxa"/>
              <w:left w:w="75" w:type="dxa"/>
              <w:bottom w:w="15" w:type="dxa"/>
              <w:right w:w="75" w:type="dxa"/>
            </w:tcMar>
            <w:vAlign w:val="center"/>
            <w:hideMark/>
          </w:tcPr>
          <w:p w14:paraId="0340E5B2" w14:textId="0C950B48" w:rsidR="003C1A2D" w:rsidRPr="00D84938" w:rsidDel="00BD6A5D" w:rsidRDefault="003C1A2D" w:rsidP="00632BC8">
            <w:pPr>
              <w:spacing w:before="0" w:after="0"/>
              <w:rPr>
                <w:del w:id="688" w:author="Iturra, Julio" w:date="2025-04-24T17:07:00Z" w16du:dateUtc="2025-04-24T15:07:00Z"/>
                <w:rFonts w:cs="Times New Roman"/>
                <w:sz w:val="20"/>
                <w:szCs w:val="20"/>
              </w:rPr>
            </w:pPr>
            <w:del w:id="689" w:author="Iturra, Julio" w:date="2025-04-24T17:07:00Z" w16du:dateUtc="2025-04-24T15:07:00Z">
              <w:r w:rsidRPr="00D84938" w:rsidDel="00BD6A5D">
                <w:rPr>
                  <w:rFonts w:cs="Times New Roman"/>
                  <w:sz w:val="20"/>
                  <w:szCs w:val="20"/>
                </w:rPr>
                <w:delText>Num. obs.</w:delText>
              </w:r>
            </w:del>
          </w:p>
        </w:tc>
        <w:tc>
          <w:tcPr>
            <w:tcW w:w="0" w:type="auto"/>
            <w:tcMar>
              <w:top w:w="15" w:type="dxa"/>
              <w:left w:w="75" w:type="dxa"/>
              <w:bottom w:w="15" w:type="dxa"/>
              <w:right w:w="75" w:type="dxa"/>
            </w:tcMar>
            <w:vAlign w:val="center"/>
            <w:hideMark/>
          </w:tcPr>
          <w:p w14:paraId="6BB89CC0" w14:textId="0E1B27A1" w:rsidR="003C1A2D" w:rsidRPr="00D84938" w:rsidDel="00BD6A5D" w:rsidRDefault="003C1A2D" w:rsidP="00632BC8">
            <w:pPr>
              <w:spacing w:before="0" w:after="0"/>
              <w:rPr>
                <w:del w:id="690" w:author="Iturra, Julio" w:date="2025-04-24T17:07:00Z" w16du:dateUtc="2025-04-24T15:07:00Z"/>
                <w:rFonts w:cs="Times New Roman"/>
                <w:sz w:val="20"/>
                <w:szCs w:val="20"/>
              </w:rPr>
            </w:pPr>
            <w:del w:id="691" w:author="Iturra, Julio" w:date="2025-04-24T17:07:00Z" w16du:dateUtc="2025-04-24T15:07:00Z">
              <w:r w:rsidRPr="00D84938" w:rsidDel="00BD6A5D">
                <w:rPr>
                  <w:rFonts w:cs="Times New Roman"/>
                  <w:sz w:val="20"/>
                  <w:szCs w:val="20"/>
                </w:rPr>
                <w:delText>6118</w:delText>
              </w:r>
            </w:del>
          </w:p>
        </w:tc>
        <w:tc>
          <w:tcPr>
            <w:tcW w:w="0" w:type="auto"/>
            <w:tcMar>
              <w:top w:w="15" w:type="dxa"/>
              <w:left w:w="75" w:type="dxa"/>
              <w:bottom w:w="15" w:type="dxa"/>
              <w:right w:w="75" w:type="dxa"/>
            </w:tcMar>
            <w:vAlign w:val="center"/>
            <w:hideMark/>
          </w:tcPr>
          <w:p w14:paraId="24626FB5" w14:textId="2A42B5E6" w:rsidR="003C1A2D" w:rsidRPr="00D84938" w:rsidDel="00BD6A5D" w:rsidRDefault="003C1A2D" w:rsidP="00632BC8">
            <w:pPr>
              <w:spacing w:before="0" w:after="0"/>
              <w:rPr>
                <w:del w:id="692" w:author="Iturra, Julio" w:date="2025-04-24T17:07:00Z" w16du:dateUtc="2025-04-24T15:07:00Z"/>
                <w:rFonts w:cs="Times New Roman"/>
                <w:sz w:val="20"/>
                <w:szCs w:val="20"/>
              </w:rPr>
            </w:pPr>
            <w:del w:id="693" w:author="Iturra, Julio" w:date="2025-04-24T17:07:00Z" w16du:dateUtc="2025-04-24T15:07:00Z">
              <w:r w:rsidRPr="00D84938" w:rsidDel="00BD6A5D">
                <w:rPr>
                  <w:rFonts w:cs="Times New Roman"/>
                  <w:sz w:val="20"/>
                  <w:szCs w:val="20"/>
                </w:rPr>
                <w:delText>6118</w:delText>
              </w:r>
            </w:del>
          </w:p>
        </w:tc>
        <w:tc>
          <w:tcPr>
            <w:tcW w:w="0" w:type="auto"/>
            <w:tcMar>
              <w:top w:w="15" w:type="dxa"/>
              <w:left w:w="75" w:type="dxa"/>
              <w:bottom w:w="15" w:type="dxa"/>
              <w:right w:w="75" w:type="dxa"/>
            </w:tcMar>
            <w:vAlign w:val="center"/>
            <w:hideMark/>
          </w:tcPr>
          <w:p w14:paraId="6F644A31" w14:textId="79620939" w:rsidR="003C1A2D" w:rsidRPr="00D84938" w:rsidDel="00BD6A5D" w:rsidRDefault="003C1A2D" w:rsidP="00632BC8">
            <w:pPr>
              <w:spacing w:before="0" w:after="0"/>
              <w:rPr>
                <w:del w:id="694" w:author="Iturra, Julio" w:date="2025-04-24T17:07:00Z" w16du:dateUtc="2025-04-24T15:07:00Z"/>
                <w:rFonts w:cs="Times New Roman"/>
                <w:sz w:val="20"/>
                <w:szCs w:val="20"/>
              </w:rPr>
            </w:pPr>
            <w:del w:id="695" w:author="Iturra, Julio" w:date="2025-04-24T17:07:00Z" w16du:dateUtc="2025-04-24T15:07:00Z">
              <w:r w:rsidRPr="00D84938" w:rsidDel="00BD6A5D">
                <w:rPr>
                  <w:rFonts w:cs="Times New Roman"/>
                  <w:sz w:val="20"/>
                  <w:szCs w:val="20"/>
                </w:rPr>
                <w:delText>6118</w:delText>
              </w:r>
            </w:del>
          </w:p>
        </w:tc>
        <w:tc>
          <w:tcPr>
            <w:tcW w:w="0" w:type="auto"/>
            <w:tcMar>
              <w:top w:w="15" w:type="dxa"/>
              <w:left w:w="75" w:type="dxa"/>
              <w:bottom w:w="15" w:type="dxa"/>
              <w:right w:w="75" w:type="dxa"/>
            </w:tcMar>
            <w:vAlign w:val="center"/>
            <w:hideMark/>
          </w:tcPr>
          <w:p w14:paraId="757F3907" w14:textId="0A2E2E9E" w:rsidR="003C1A2D" w:rsidRPr="00D84938" w:rsidDel="00BD6A5D" w:rsidRDefault="003C1A2D" w:rsidP="00632BC8">
            <w:pPr>
              <w:spacing w:before="0" w:after="0"/>
              <w:rPr>
                <w:del w:id="696" w:author="Iturra, Julio" w:date="2025-04-24T17:07:00Z" w16du:dateUtc="2025-04-24T15:07:00Z"/>
                <w:rFonts w:cs="Times New Roman"/>
                <w:sz w:val="20"/>
                <w:szCs w:val="20"/>
              </w:rPr>
            </w:pPr>
            <w:del w:id="697" w:author="Iturra, Julio" w:date="2025-04-24T17:07:00Z" w16du:dateUtc="2025-04-24T15:07:00Z">
              <w:r w:rsidRPr="00D84938" w:rsidDel="00BD6A5D">
                <w:rPr>
                  <w:rFonts w:cs="Times New Roman"/>
                  <w:sz w:val="20"/>
                  <w:szCs w:val="20"/>
                </w:rPr>
                <w:delText>6118</w:delText>
              </w:r>
            </w:del>
          </w:p>
        </w:tc>
        <w:tc>
          <w:tcPr>
            <w:tcW w:w="0" w:type="auto"/>
            <w:tcMar>
              <w:top w:w="15" w:type="dxa"/>
              <w:left w:w="75" w:type="dxa"/>
              <w:bottom w:w="15" w:type="dxa"/>
              <w:right w:w="75" w:type="dxa"/>
            </w:tcMar>
            <w:vAlign w:val="center"/>
            <w:hideMark/>
          </w:tcPr>
          <w:p w14:paraId="2CBBABDE" w14:textId="48E29E42" w:rsidR="003C1A2D" w:rsidRPr="00D84938" w:rsidDel="00BD6A5D" w:rsidRDefault="003C1A2D" w:rsidP="00632BC8">
            <w:pPr>
              <w:spacing w:before="0" w:after="0"/>
              <w:rPr>
                <w:del w:id="698" w:author="Iturra, Julio" w:date="2025-04-24T17:07:00Z" w16du:dateUtc="2025-04-24T15:07:00Z"/>
                <w:rFonts w:cs="Times New Roman"/>
                <w:sz w:val="20"/>
                <w:szCs w:val="20"/>
              </w:rPr>
            </w:pPr>
            <w:del w:id="699" w:author="Iturra, Julio" w:date="2025-04-24T17:07:00Z" w16du:dateUtc="2025-04-24T15:07:00Z">
              <w:r w:rsidRPr="00D84938" w:rsidDel="00BD6A5D">
                <w:rPr>
                  <w:rFonts w:cs="Times New Roman"/>
                  <w:sz w:val="20"/>
                  <w:szCs w:val="20"/>
                </w:rPr>
                <w:delText>6118</w:delText>
              </w:r>
            </w:del>
          </w:p>
        </w:tc>
        <w:tc>
          <w:tcPr>
            <w:tcW w:w="0" w:type="auto"/>
            <w:tcMar>
              <w:top w:w="15" w:type="dxa"/>
              <w:left w:w="75" w:type="dxa"/>
              <w:bottom w:w="15" w:type="dxa"/>
              <w:right w:w="75" w:type="dxa"/>
            </w:tcMar>
            <w:vAlign w:val="center"/>
            <w:hideMark/>
          </w:tcPr>
          <w:p w14:paraId="36BD33E6" w14:textId="3D97F485" w:rsidR="003C1A2D" w:rsidRPr="00D84938" w:rsidDel="00BD6A5D" w:rsidRDefault="003C1A2D" w:rsidP="00632BC8">
            <w:pPr>
              <w:spacing w:before="0" w:after="0"/>
              <w:rPr>
                <w:del w:id="700" w:author="Iturra, Julio" w:date="2025-04-24T17:07:00Z" w16du:dateUtc="2025-04-24T15:07:00Z"/>
                <w:rFonts w:cs="Times New Roman"/>
                <w:sz w:val="20"/>
                <w:szCs w:val="20"/>
              </w:rPr>
            </w:pPr>
            <w:del w:id="701" w:author="Iturra, Julio" w:date="2025-04-24T17:07:00Z" w16du:dateUtc="2025-04-24T15:07:00Z">
              <w:r w:rsidRPr="00D84938" w:rsidDel="00BD6A5D">
                <w:rPr>
                  <w:rFonts w:cs="Times New Roman"/>
                  <w:sz w:val="20"/>
                  <w:szCs w:val="20"/>
                </w:rPr>
                <w:delText>6118</w:delText>
              </w:r>
            </w:del>
          </w:p>
        </w:tc>
      </w:tr>
      <w:tr w:rsidR="003C1A2D" w:rsidRPr="00D84938" w:rsidDel="00BD6A5D" w14:paraId="23C7FD17" w14:textId="642662CC" w:rsidTr="00352667">
        <w:trPr>
          <w:del w:id="702" w:author="Iturra, Julio" w:date="2025-04-24T17:07:00Z"/>
        </w:trPr>
        <w:tc>
          <w:tcPr>
            <w:tcW w:w="0" w:type="auto"/>
            <w:gridSpan w:val="7"/>
            <w:vAlign w:val="center"/>
            <w:hideMark/>
          </w:tcPr>
          <w:p w14:paraId="34DD2B04" w14:textId="3F2E0945" w:rsidR="003C1A2D" w:rsidRPr="00D84938" w:rsidDel="00BD6A5D" w:rsidRDefault="003C1A2D" w:rsidP="00632BC8">
            <w:pPr>
              <w:spacing w:before="0" w:after="0"/>
              <w:rPr>
                <w:del w:id="703" w:author="Iturra, Julio" w:date="2025-04-24T17:07:00Z" w16du:dateUtc="2025-04-24T15:07:00Z"/>
                <w:rFonts w:cs="Times New Roman"/>
                <w:sz w:val="20"/>
                <w:szCs w:val="20"/>
              </w:rPr>
            </w:pPr>
            <w:del w:id="704" w:author="Iturra, Julio" w:date="2025-04-24T17:07:00Z" w16du:dateUtc="2025-04-24T15:07:00Z">
              <w:r w:rsidRPr="00D84938" w:rsidDel="00BD6A5D">
                <w:rPr>
                  <w:rFonts w:cs="Times New Roman"/>
                  <w:sz w:val="20"/>
                  <w:szCs w:val="20"/>
                  <w:vertAlign w:val="superscript"/>
                </w:rPr>
                <w:delText>***</w:delText>
              </w:r>
              <w:r w:rsidRPr="00D84938" w:rsidDel="00BD6A5D">
                <w:rPr>
                  <w:rFonts w:cs="Times New Roman"/>
                  <w:sz w:val="20"/>
                  <w:szCs w:val="20"/>
                </w:rPr>
                <w:delText>p &lt; 0.001; </w:delText>
              </w:r>
              <w:r w:rsidRPr="00D84938" w:rsidDel="00BD6A5D">
                <w:rPr>
                  <w:rFonts w:cs="Times New Roman"/>
                  <w:sz w:val="20"/>
                  <w:szCs w:val="20"/>
                  <w:vertAlign w:val="superscript"/>
                </w:rPr>
                <w:delText>**</w:delText>
              </w:r>
              <w:r w:rsidRPr="00D84938" w:rsidDel="00BD6A5D">
                <w:rPr>
                  <w:rFonts w:cs="Times New Roman"/>
                  <w:sz w:val="20"/>
                  <w:szCs w:val="20"/>
                </w:rPr>
                <w:delText>p &lt; 0.01; </w:delText>
              </w:r>
              <w:r w:rsidRPr="00D84938" w:rsidDel="00BD6A5D">
                <w:rPr>
                  <w:rFonts w:cs="Times New Roman"/>
                  <w:sz w:val="20"/>
                  <w:szCs w:val="20"/>
                  <w:vertAlign w:val="superscript"/>
                </w:rPr>
                <w:delText>*</w:delText>
              </w:r>
              <w:r w:rsidRPr="00D84938" w:rsidDel="00BD6A5D">
                <w:rPr>
                  <w:rFonts w:cs="Times New Roman"/>
                  <w:sz w:val="20"/>
                  <w:szCs w:val="20"/>
                </w:rPr>
                <w:delText>p &lt; 0.05; </w:delText>
              </w:r>
              <w:r w:rsidRPr="00D84938" w:rsidDel="00BD6A5D">
                <w:rPr>
                  <w:rFonts w:cs="Times New Roman"/>
                  <w:sz w:val="20"/>
                  <w:szCs w:val="20"/>
                  <w:vertAlign w:val="superscript"/>
                </w:rPr>
                <w:delText>·</w:delText>
              </w:r>
              <w:r w:rsidRPr="00D84938" w:rsidDel="00BD6A5D">
                <w:rPr>
                  <w:rFonts w:cs="Times New Roman"/>
                  <w:sz w:val="20"/>
                  <w:szCs w:val="20"/>
                </w:rPr>
                <w:delText>p &lt; 0.1; Standard errors in parentheses. Standardized coefficients. Models include age as control.</w:delText>
              </w:r>
            </w:del>
          </w:p>
        </w:tc>
      </w:tr>
    </w:tbl>
    <w:p w14:paraId="6E3E49E7" w14:textId="33165C80" w:rsidR="009D4534" w:rsidRDefault="007228D8" w:rsidP="000A46B7">
      <w:pPr>
        <w:rPr>
          <w:ins w:id="705" w:author="Julio César Iturra Sanhueza" w:date="2025-06-13T17:14:00Z" w16du:dateUtc="2025-06-13T15:14:00Z"/>
        </w:rPr>
      </w:pPr>
      <w:r>
        <w:rPr>
          <w:noProof/>
        </w:rPr>
        <w:lastRenderedPageBreak/>
        <w:drawing>
          <wp:inline distT="0" distB="0" distL="0" distR="0" wp14:anchorId="053CDAD2" wp14:editId="32E497D7">
            <wp:extent cx="5400040" cy="3597910"/>
            <wp:effectExtent l="0" t="0" r="0" b="2540"/>
            <wp:docPr id="93060585" name="Picture 1" descr="A graph of a networ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60585" name="Picture 1" descr="A graph of a network&#10;&#10;AI-generated content may b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0040" cy="3597910"/>
                    </a:xfrm>
                    <a:prstGeom prst="rect">
                      <a:avLst/>
                    </a:prstGeom>
                    <a:noFill/>
                    <a:ln>
                      <a:noFill/>
                    </a:ln>
                  </pic:spPr>
                </pic:pic>
              </a:graphicData>
            </a:graphic>
          </wp:inline>
        </w:drawing>
      </w:r>
      <w:del w:id="706" w:author="Julio César Iturra Sanhueza" w:date="2025-06-13T16:53:00Z" w16du:dateUtc="2025-06-13T14:53:00Z">
        <w:r w:rsidR="00F20832" w:rsidDel="00F632CF">
          <w:rPr>
            <w:noProof/>
          </w:rPr>
          <w:drawing>
            <wp:inline distT="0" distB="0" distL="0" distR="0" wp14:anchorId="07BDC340" wp14:editId="29E7E79D">
              <wp:extent cx="5073254" cy="3381375"/>
              <wp:effectExtent l="0" t="0" r="0" b="0"/>
              <wp:docPr id="1474531018" name="figure1.png" descr="A graph of a line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4531018" name="figure1.png" descr="A graph of a line graph&#10;&#10;AI-generated content may be incorrect."/>
                      <pic:cNvPicPr/>
                    </pic:nvPicPr>
                    <pic:blipFill>
                      <a:blip r:embed="rId15" r:link="rId16" cstate="print">
                        <a:extLst>
                          <a:ext uri="{28A0092B-C50C-407E-A947-70E740481C1C}">
                            <a14:useLocalDpi xmlns:a14="http://schemas.microsoft.com/office/drawing/2010/main" val="0"/>
                          </a:ext>
                        </a:extLst>
                      </a:blip>
                      <a:stretch>
                        <a:fillRect/>
                      </a:stretch>
                    </pic:blipFill>
                    <pic:spPr>
                      <a:xfrm>
                        <a:off x="0" y="0"/>
                        <a:ext cx="5084214" cy="3388680"/>
                      </a:xfrm>
                      <a:prstGeom prst="rect">
                        <a:avLst/>
                      </a:prstGeom>
                    </pic:spPr>
                  </pic:pic>
                </a:graphicData>
              </a:graphic>
            </wp:inline>
          </w:drawing>
        </w:r>
      </w:del>
      <w:r w:rsidR="009D4534">
        <w:t xml:space="preserve">Figure 1: </w:t>
      </w:r>
      <w:r w:rsidR="009D4534" w:rsidRPr="009D4534">
        <w:t>Predictive Estimates of Market Justice Preferences by Network Diversity</w:t>
      </w:r>
    </w:p>
    <w:p w14:paraId="0E01FC17" w14:textId="77777777" w:rsidR="00B26C15" w:rsidRDefault="00B26C15" w:rsidP="000A46B7">
      <w:pPr>
        <w:rPr>
          <w:ins w:id="707" w:author="Julio César Iturra Sanhueza" w:date="2025-06-13T17:14:00Z" w16du:dateUtc="2025-06-13T15:14:00Z"/>
        </w:rPr>
      </w:pPr>
    </w:p>
    <w:p w14:paraId="54EF4508" w14:textId="62F0F22F" w:rsidR="00BC6369" w:rsidRDefault="00BC6369" w:rsidP="00ED0F0B">
      <w:pPr>
        <w:pStyle w:val="Heading1"/>
      </w:pPr>
      <w:r w:rsidRPr="00D84938">
        <w:t>Discussion</w:t>
      </w:r>
    </w:p>
    <w:p w14:paraId="136181CE" w14:textId="77777777" w:rsidR="00C93EED" w:rsidRDefault="006108BC" w:rsidP="006108BC">
      <w:r w:rsidRPr="006108BC">
        <w:t xml:space="preserve">The findings presented here provide empirical support for the market skepticism </w:t>
      </w:r>
      <w:proofErr w:type="gramStart"/>
      <w:r w:rsidRPr="006108BC">
        <w:t>hypothesis:</w:t>
      </w:r>
      <w:proofErr w:type="gramEnd"/>
      <w:r w:rsidRPr="006108BC">
        <w:t xml:space="preserve"> increases in the socioeconomic diversity of personal networks are associated with declining support for market-based principles in the distribution of welfare services. </w:t>
      </w:r>
    </w:p>
    <w:p w14:paraId="244B6778" w14:textId="73FB4D70" w:rsidR="006108BC" w:rsidRDefault="00C93EED" w:rsidP="006108BC">
      <w:r w:rsidRPr="00C93EED">
        <w:t xml:space="preserve">According to </w:t>
      </w:r>
      <w:r w:rsidR="004E687A">
        <w:t xml:space="preserve">my </w:t>
      </w:r>
      <w:r w:rsidRPr="00C93EED">
        <w:t xml:space="preserve">theoretical expectations, the evidence presented here suggests that </w:t>
      </w:r>
      <w:r w:rsidR="006B739F">
        <w:t xml:space="preserve">changes in </w:t>
      </w:r>
      <w:r w:rsidRPr="00C93EED">
        <w:t xml:space="preserve">network </w:t>
      </w:r>
      <w:r w:rsidR="006B739F">
        <w:t>diversity</w:t>
      </w:r>
      <w:r w:rsidRPr="00C93EED">
        <w:t xml:space="preserve"> </w:t>
      </w:r>
      <w:r w:rsidR="006B739F">
        <w:t xml:space="preserve">influenced changes in </w:t>
      </w:r>
      <w:r w:rsidRPr="00C93EED">
        <w:t xml:space="preserve">attitudes. This </w:t>
      </w:r>
      <w:r w:rsidR="00A96A3D">
        <w:t>relationship</w:t>
      </w:r>
      <w:r w:rsidRPr="00C93EED">
        <w:t xml:space="preserve"> may operate through two (non-exclusive) mechanisms. </w:t>
      </w:r>
      <w:r w:rsidRPr="00C93EED">
        <w:rPr>
          <w:i/>
          <w:iCs/>
        </w:rPr>
        <w:t>Information</w:t>
      </w:r>
      <w:r w:rsidRPr="00C93EED">
        <w:t xml:space="preserve"> — exposure to non-redundant environments may independently foster attitudinal change, in line with inferential or social learning approaches (Druckman &amp; Lupia; </w:t>
      </w:r>
      <w:proofErr w:type="spellStart"/>
      <w:r w:rsidRPr="00C93EED">
        <w:t>Mijs</w:t>
      </w:r>
      <w:proofErr w:type="spellEnd"/>
      <w:r w:rsidRPr="00C93EED">
        <w:t>, 2018)</w:t>
      </w:r>
      <w:r w:rsidR="00F14C1B">
        <w:t xml:space="preserve">; or </w:t>
      </w:r>
      <w:r w:rsidR="00F14C1B" w:rsidRPr="00C93EED">
        <w:rPr>
          <w:i/>
          <w:iCs/>
        </w:rPr>
        <w:t>Socialization</w:t>
      </w:r>
      <w:r w:rsidR="00F14C1B" w:rsidRPr="00C93EED">
        <w:t xml:space="preserve"> — over time, individuals normatively adapt to their new social environments, and these adaptations are reflected in their attitudes (Ares, 2020; Helgason &amp; Rehm, 2024; Otero &amp; Mendoza, 2023)</w:t>
      </w:r>
      <w:r w:rsidR="002A4EC3">
        <w:t xml:space="preserve">. </w:t>
      </w:r>
      <w:r w:rsidR="006108BC" w:rsidRPr="006108BC">
        <w:t xml:space="preserve">This </w:t>
      </w:r>
      <w:r w:rsidR="002A4EC3">
        <w:t>relationship</w:t>
      </w:r>
      <w:r w:rsidR="006108BC" w:rsidRPr="006108BC">
        <w:t xml:space="preserve"> is consistent across time, suggesting that interpersonal exposure to heterogeneous social </w:t>
      </w:r>
      <w:proofErr w:type="gramStart"/>
      <w:r w:rsidR="006108BC" w:rsidRPr="006108BC">
        <w:t>environments—</w:t>
      </w:r>
      <w:proofErr w:type="gramEnd"/>
      <w:r w:rsidR="006108BC" w:rsidRPr="006108BC">
        <w:t xml:space="preserve">particularly across </w:t>
      </w:r>
      <w:r w:rsidR="002125F7">
        <w:t>socioeconomic</w:t>
      </w:r>
      <w:r w:rsidR="006108BC" w:rsidRPr="006108BC">
        <w:t xml:space="preserve"> </w:t>
      </w:r>
      <w:proofErr w:type="gramStart"/>
      <w:r w:rsidR="006108BC" w:rsidRPr="006108BC">
        <w:t>lines—</w:t>
      </w:r>
      <w:proofErr w:type="gramEnd"/>
      <w:r w:rsidR="006108BC" w:rsidRPr="006108BC">
        <w:t xml:space="preserve">plays a central role in shaping individuals’ </w:t>
      </w:r>
      <w:r w:rsidR="002125F7">
        <w:t xml:space="preserve">views on </w:t>
      </w:r>
      <w:r w:rsidR="00A04E1D">
        <w:t>market justice principles in the provision of social services</w:t>
      </w:r>
      <w:r w:rsidR="006108BC" w:rsidRPr="006108BC">
        <w:t>.</w:t>
      </w:r>
    </w:p>
    <w:p w14:paraId="7BCD33EB" w14:textId="6E790CD3" w:rsidR="006108BC" w:rsidRPr="006108BC" w:rsidRDefault="00F57405" w:rsidP="006108BC">
      <w:r>
        <w:t>Two</w:t>
      </w:r>
      <w:r w:rsidR="006108BC" w:rsidRPr="006108BC">
        <w:t xml:space="preserve"> interrelated explanations can account for this relationship. First, from a life-course perspective, interpersonal networks evolve in response to changes in individuals’ occupational</w:t>
      </w:r>
      <w:r w:rsidR="00533095">
        <w:t xml:space="preserve"> trajectories</w:t>
      </w:r>
      <w:r w:rsidR="006108BC" w:rsidRPr="006108BC">
        <w:t xml:space="preserve">. This perspective aligns with the notion of the </w:t>
      </w:r>
      <w:r w:rsidR="006108BC" w:rsidRPr="006108BC">
        <w:rPr>
          <w:i/>
          <w:iCs/>
        </w:rPr>
        <w:t>social convoy</w:t>
      </w:r>
      <w:r w:rsidR="006108BC" w:rsidRPr="006108BC">
        <w:t xml:space="preserve"> (Kahn &amp; Antonucci, 1980), a </w:t>
      </w:r>
      <w:r w:rsidR="00BE35E5">
        <w:t>changing</w:t>
      </w:r>
      <w:r w:rsidR="006108BC" w:rsidRPr="006108BC">
        <w:t xml:space="preserve"> configuration of social relationships that accompanies individuals over time. Importantly, shifts in these convoys are not solely driven by </w:t>
      </w:r>
      <w:r w:rsidR="00E20784">
        <w:t>social mobility</w:t>
      </w:r>
      <w:r w:rsidR="006108BC" w:rsidRPr="006108BC">
        <w:t xml:space="preserve">. Rather, they also reflect broader life transitions—such as </w:t>
      </w:r>
      <w:r w:rsidR="006108BC" w:rsidRPr="006108BC">
        <w:lastRenderedPageBreak/>
        <w:t>entering or leaving the workforce</w:t>
      </w:r>
      <w:r w:rsidR="00CD5FDC">
        <w:t>, changes in marital status</w:t>
      </w:r>
      <w:r w:rsidR="002934E0">
        <w:t>,</w:t>
      </w:r>
      <w:r w:rsidR="00CD5FDC">
        <w:t xml:space="preserve"> or geographical location</w:t>
      </w:r>
      <w:r w:rsidR="006108BC" w:rsidRPr="006108BC">
        <w:t xml:space="preserve">. As individuals accumulate more varied experiences through these evolving </w:t>
      </w:r>
      <w:r w:rsidR="002C18B0">
        <w:t xml:space="preserve">social </w:t>
      </w:r>
      <w:r w:rsidR="006108BC" w:rsidRPr="006108BC">
        <w:t xml:space="preserve">ties, they gain access to different </w:t>
      </w:r>
      <w:r w:rsidR="002C18B0">
        <w:t>sources of information</w:t>
      </w:r>
      <w:r w:rsidR="00C26F94">
        <w:t>,</w:t>
      </w:r>
      <w:r w:rsidR="006108BC" w:rsidRPr="006108BC">
        <w:t xml:space="preserve"> </w:t>
      </w:r>
      <w:r w:rsidR="00B342C5">
        <w:t xml:space="preserve">jointly with </w:t>
      </w:r>
      <w:r w:rsidR="00DB2A99">
        <w:t>others'</w:t>
      </w:r>
      <w:r w:rsidR="00A0511E">
        <w:t xml:space="preserve"> </w:t>
      </w:r>
      <w:r w:rsidR="00DB2A99">
        <w:t xml:space="preserve">views </w:t>
      </w:r>
      <w:r w:rsidR="00A0511E">
        <w:t xml:space="preserve">on </w:t>
      </w:r>
      <w:r w:rsidR="00C6790D">
        <w:t xml:space="preserve">the distribution </w:t>
      </w:r>
      <w:r w:rsidR="007305D1">
        <w:t xml:space="preserve">of economic opportunities </w:t>
      </w:r>
      <w:r w:rsidR="00F863E5">
        <w:t>or</w:t>
      </w:r>
      <w:r w:rsidR="007305D1">
        <w:t xml:space="preserve"> labor market outcomes</w:t>
      </w:r>
      <w:r w:rsidR="00C26F94">
        <w:t>,</w:t>
      </w:r>
      <w:r w:rsidR="007305D1">
        <w:t xml:space="preserve"> such as </w:t>
      </w:r>
      <w:r w:rsidR="00E84036">
        <w:t xml:space="preserve">the procedures related to educational opportunities, </w:t>
      </w:r>
      <w:r w:rsidR="000B4D34">
        <w:t xml:space="preserve">wage inequality, or living conditions of pensioners. </w:t>
      </w:r>
      <w:r w:rsidR="006108BC" w:rsidRPr="006108BC">
        <w:t>These experiences may challenge previously held assumptions about the legitimacy of market-based distributions.</w:t>
      </w:r>
    </w:p>
    <w:p w14:paraId="0A4DA999" w14:textId="0CA3D37F" w:rsidR="006108BC" w:rsidRPr="006108BC" w:rsidRDefault="006108BC" w:rsidP="006108BC">
      <w:r w:rsidRPr="006108BC">
        <w:t xml:space="preserve">Second, drawing from empirical justice theories, it is argued that exposure to socioeconomic diversity transforms the </w:t>
      </w:r>
      <w:r w:rsidRPr="006108BC">
        <w:rPr>
          <w:i/>
          <w:iCs/>
        </w:rPr>
        <w:t>existential standards</w:t>
      </w:r>
      <w:r w:rsidRPr="006108BC">
        <w:t xml:space="preserve"> individuals use to evaluate distributive fairness</w:t>
      </w:r>
      <w:r w:rsidR="005374A1">
        <w:t xml:space="preserve"> </w:t>
      </w:r>
      <w:r w:rsidR="003D24DD">
        <w:fldChar w:fldCharType="begin"/>
      </w:r>
      <w:ins w:id="708" w:author="Julio César Iturra Sanhueza" w:date="2025-06-13T15:08:00Z" w16du:dateUtc="2025-06-13T13:08:00Z">
        <w:r w:rsidR="00733667">
          <w:instrText xml:space="preserve"> ADDIN ZOTERO_ITEM CSL_CITATION {"citationID":"RWYPiaGv","properties":{"formattedCitation":"(Immergut &amp; Schneider, 2020; Shepelak &amp; Alwin, 1986)","plainCitation":"(Immergut &amp; Schneider, 2020; Shepelak &amp; Alwin, 1986)","noteIndex":0},"citationItems":[{"id":16413,"uris":["http://zotero.org/users/5414506/items/MXPRS69Q"],"itemData":{"id":16413,"type":"article-journal","container-title":"Social Science &amp; Medicine","DOI":"10.1016/j.socscimed.2020.113146","ISSN":"02779536","journalAbbreviation":"Social Science &amp; Medicine","language":"en","page":"113146","source":"DOI.org (Crossref)","title":"Is it unfair for the affluent to be able to purchase “better” healthcare? Existential standards and institutional norms in healthcare attitudes across 28 countries","title-short":"Is it unfair for the affluent to be able to purchase “better” healthcare?","volume":"267","author":[{"family":"Immergut","given":"Ellen M."},{"family":"Schneider","given":"Simone M."}],"issued":{"date-parts":[["2020",12]]},"citation-key":"immergut_is_2020"}},{"id":238,"uris":["http://zotero.org/users/5414506/items/MLN3PMHV"],"itemData":{"id":238,"type":"article-journal","container-title":"American Sociological Review","ISSN":"0003-1224","journalAbbreviation":"American Sociological Review","note":"Citation Key: Shepelak1986","page":"30-46","title":"Beliefs about inequality and perceptions of distributive justice","author":[{"family":"Shepelak","given":"Norma J"},{"family":"Alwin","given":"Duane F"}],"issued":{"date-parts":[["1986"]]},"citation-key":"Shepelak1986"}}],"schema":"https://github.com/citation-style-language/schema/raw/master/csl-citation.json"} </w:instrText>
        </w:r>
      </w:ins>
      <w:del w:id="709" w:author="Julio César Iturra Sanhueza" w:date="2025-06-13T15:08:00Z" w16du:dateUtc="2025-06-13T13:08:00Z">
        <w:r w:rsidR="003D24DD" w:rsidDel="00733667">
          <w:delInstrText xml:space="preserve"> ADDIN ZOTERO_ITEM CSL_CITATION {"citationID":"RWYPiaGv","properties":{"formattedCitation":"(Immergut &amp; Schneider, 2020; Shepelak &amp; Alwin, 1986)","plainCitation":"(Immergut &amp; Schneider, 2020; Shepelak &amp; Alwin, 1986)","noteIndex":0},"citationItems":[{"id":13033,"uris":["http://zotero.org/users/5414506/items/MXPRS69Q"],"itemData":{"id":13033,"type":"article-journal","container-title":"Social Science &amp; Medicine","DOI":"10.1016/j.socscimed.2020.113146","ISSN":"02779536","journalAbbreviation":"Social Science &amp; Medicine","language":"en","page":"113146","source":"DOI.org (Crossref)","title":"Is it unfair for the affluent to be able to purchase “better” healthcare? Existential standards and institutional norms in healthcare attitudes across 28 countries","title-short":"Is it unfair for the affluent to be able to purchase “better” healthcare?","volume":"267","author":[{"family":"Immergut","given":"Ellen M."},{"family":"Schneider","given":"Simone M."}],"issued":{"date-parts":[["2020",12]]},"citation-key":"immergut_it_2020"}},{"id":486,"uris":["http://zotero.org/users/5414506/items/MLN3PMHV"],"itemData":{"id":486,"type":"article-journal","container-title":"American Sociological Review","ISSN":"0003-1224","journalAbbreviation":"American Sociological Review","note":"Citation Key: Shepelak1986","page":"30-46","title":"Beliefs about inequality and perceptions of distributive justice","author":[{"family":"Shepelak","given":"Norma J"},{"family":"Alwin","given":"Duane F"}],"issued":{"date-parts":[["1986"]]},"citation-key":"Shepelak1986"}}],"schema":"https://github.com/citation-style-language/schema/raw/master/csl-citation.json"} </w:delInstrText>
        </w:r>
      </w:del>
      <w:r w:rsidR="003D24DD">
        <w:fldChar w:fldCharType="separate"/>
      </w:r>
      <w:r w:rsidR="003D24DD" w:rsidRPr="003D24DD">
        <w:rPr>
          <w:rFonts w:cs="Times New Roman"/>
        </w:rPr>
        <w:t>(Immergut &amp; Schneider, 2020; Shepelak &amp; Alwin, 1986)</w:t>
      </w:r>
      <w:r w:rsidR="003D24DD">
        <w:fldChar w:fldCharType="end"/>
      </w:r>
      <w:r w:rsidRPr="006108BC">
        <w:t>. These standards refer to what people perceive as normal, expected, or acceptable within their social context. When individuals interact with others who are situated differently within the social structure and who may face distinct constraints in accessing education, healthcare, or pensions, they are confronted with contrasting experiences of inequality. Over time, these encounters may destabilize the moral foundations of market justice by exposing individuals to realities that contradict the assumption that outcomes are solely the result of individual effort.</w:t>
      </w:r>
    </w:p>
    <w:p w14:paraId="6070035C" w14:textId="4E52103F" w:rsidR="006108BC" w:rsidRDefault="006108BC" w:rsidP="006108BC">
      <w:r w:rsidRPr="006108BC">
        <w:t>This process is likely amplified when networks bring together individuals from otherwise disconnected segments of the social structure. In such cases, people are more likely to access divergent and often non-redundant information about how social systems function across different positions</w:t>
      </w:r>
      <w:r w:rsidR="00772728">
        <w:t xml:space="preserve"> </w:t>
      </w:r>
      <w:r w:rsidR="00280FD4">
        <w:fldChar w:fldCharType="begin"/>
      </w:r>
      <w:ins w:id="710" w:author="Julio César Iturra Sanhueza" w:date="2025-06-13T15:08:00Z" w16du:dateUtc="2025-06-13T13:08:00Z">
        <w:r w:rsidR="00733667">
          <w:instrText xml:space="preserve"> ADDIN ZOTERO_ITEM CSL_CITATION {"citationID":"hRw4gdKy","properties":{"formattedCitation":"(Burt, 2004)","plainCitation":"(Burt, 2004)","noteIndex":0},"citationItems":[{"id":19404,"uris":["http://zotero.org/users/5414506/items/URJKAMCW"],"itemData":{"id":19404,"type":"article-journal","container-title":"American Journal of Sociology","DOI":"10.1086/421787","ISSN":"0002-9602, 1537-5390","issue":"2","journalAbbreviation":"American Journal of Sociology","language":"en","page":"349-399","source":"DOI.org (Crossref)","title":"Structural Holes and Good Ideas","volume":"110","author":[{"family":"Burt","given":"Ronald S."}],"issued":{"date-parts":[["2004",9]]},"citation-key":"burt_structural_2004"}}],"schema":"https://github.com/citation-style-language/schema/raw/master/csl-citation.json"} </w:instrText>
        </w:r>
      </w:ins>
      <w:del w:id="711" w:author="Julio César Iturra Sanhueza" w:date="2025-06-13T15:08:00Z" w16du:dateUtc="2025-06-13T13:08:00Z">
        <w:r w:rsidR="00280FD4" w:rsidDel="00733667">
          <w:delInstrText xml:space="preserve"> ADDIN ZOTERO_ITEM CSL_CITATION {"citationID":"hRw4gdKy","properties":{"formattedCitation":"(Burt, 2004)","plainCitation":"(Burt, 2004)","noteIndex":0},"citationItems":[{"id":15830,"uris":["http://zotero.org/users/5414506/items/URJKAMCW"],"itemData":{"id":15830,"type":"article-journal","container-title":"American Journal of Sociology","DOI":"10.1086/421787","ISSN":"0002-9602, 1537-5390","issue":"2","journalAbbreviation":"American Journal of Sociology","language":"en","page":"349-399","source":"DOI.org (Crossref)","title":"Structural Holes and Good Ideas","volume":"110","author":[{"family":"Burt","given":"Ronald S."}],"issued":{"date-parts":[["2004",9]]},"citation-key":"burt_structural_2004"}}],"schema":"https://github.com/citation-style-language/schema/raw/master/csl-citation.json"} </w:delInstrText>
        </w:r>
      </w:del>
      <w:r w:rsidR="00280FD4">
        <w:fldChar w:fldCharType="separate"/>
      </w:r>
      <w:r w:rsidR="00280FD4" w:rsidRPr="00280FD4">
        <w:rPr>
          <w:rFonts w:cs="Times New Roman"/>
        </w:rPr>
        <w:t>(Burt, 2004)</w:t>
      </w:r>
      <w:r w:rsidR="00280FD4">
        <w:fldChar w:fldCharType="end"/>
      </w:r>
      <w:r w:rsidRPr="006108BC">
        <w:t xml:space="preserve">. Prior research suggests that these types of ties are especially valuable for broadening individuals’ perspectives, as they provide access to unfamiliar and sometimes conflicting interpretations of economic and institutional realities </w:t>
      </w:r>
      <w:r w:rsidR="007D643D">
        <w:fldChar w:fldCharType="begin"/>
      </w:r>
      <w:ins w:id="712" w:author="Julio César Iturra Sanhueza" w:date="2025-06-13T15:08:00Z" w16du:dateUtc="2025-06-13T13:08:00Z">
        <w:r w:rsidR="00733667">
          <w:instrText xml:space="preserve"> ADDIN ZOTERO_ITEM CSL_CITATION {"citationID":"FBFL3mms","properties":{"formattedCitation":"(Vedres, 2022)","plainCitation":"(Vedres, 2022)","noteIndex":0},"citationItems":[{"id":19888,"uris":["http://zotero.org/users/5414506/items/UAMQ5PVJ"],"itemData":{"id":19888,"type":"chapter","container-title":"Handbook of Sociological Science","ISBN":"978-1-78990-943-2","license":"https://creativecommons.org/licenses/by-nc-nd/4.0/","note":"DOI: 10.4337/9781789909432.00031","page":"423-442","publisher":"Edward Elgar Publishing","source":"DOI.org (Crossref)","title":"Network mechanisms in innovation: borrowing and sparking ideas around structural holes","title-short":"Network mechanisms in innovation","URL":"https://www.elgaronline.com/view/book/9781789909432/book-part-9781789909432-31.xml","editor":[{"family":"Gërxhani","given":"Klarita"},{"family":"De Graaf","given":"Nan"},{"family":"Raub","given":"Werner"}],"author":[{"family":"Vedres","given":"Balazs"}],"accessed":{"date-parts":[["2025",4,24]]},"issued":{"date-parts":[["2022",6,10]]},"citation-key":"gerxhani_network_2022"}}],"schema":"https://github.com/citation-style-language/schema/raw/master/csl-citation.json"} </w:instrText>
        </w:r>
      </w:ins>
      <w:del w:id="713" w:author="Julio César Iturra Sanhueza" w:date="2025-06-13T15:08:00Z" w16du:dateUtc="2025-06-13T13:08:00Z">
        <w:r w:rsidR="007D643D" w:rsidDel="00733667">
          <w:delInstrText xml:space="preserve"> ADDIN ZOTERO_ITEM CSL_CITATION {"citationID":"FBFL3mms","properties":{"formattedCitation":"(Vedres, 2022)","plainCitation":"(Vedres, 2022)","noteIndex":0},"citationItems":[{"id":16434,"uris":["http://zotero.org/users/5414506/items/UAMQ5PVJ"],"itemData":{"id":16434,"type":"chapter","container-title":"Handbook of Sociological Science","ISBN":"978-1-78990-943-2","license":"https://creativecommons.org/licenses/by-nc-nd/4.0/","note":"DOI: 10.4337/9781789909432.00031","page":"423-442","publisher":"Edward Elgar Publishing","source":"DOI.org (Crossref)","title":"Network mechanisms in innovation: borrowing and sparking ideas around structural holes","title-short":"Network mechanisms in innovation","URL":"https://www.elgaronline.com/view/book/9781789909432/book-part-9781789909432-31.xml","editor":[{"family":"Gërxhani","given":"Klarita"},{"family":"De Graaf","given":"Nan"},{"family":"Raub","given":"Werner"}],"author":[{"family":"Vedres","given":"Balazs"}],"accessed":{"date-parts":[["2025",4,24]]},"issued":{"date-parts":[["2022",6,10]]},"citation-key":"vedres_network_2022"}}],"schema":"https://github.com/citation-style-language/schema/raw/master/csl-citation.json"} </w:delInstrText>
        </w:r>
      </w:del>
      <w:r w:rsidR="007D643D">
        <w:fldChar w:fldCharType="separate"/>
      </w:r>
      <w:r w:rsidR="007D643D" w:rsidRPr="007D643D">
        <w:rPr>
          <w:rFonts w:cs="Times New Roman"/>
        </w:rPr>
        <w:t>(Vedres, 2022)</w:t>
      </w:r>
      <w:r w:rsidR="007D643D">
        <w:fldChar w:fldCharType="end"/>
      </w:r>
      <w:r w:rsidRPr="006108BC">
        <w:t xml:space="preserve">. In the context of </w:t>
      </w:r>
      <w:r w:rsidR="00B31814">
        <w:t>preferences for commodified welfare</w:t>
      </w:r>
      <w:r w:rsidRPr="006108BC">
        <w:t>, these contrasting experiences and informational flows may encourage individuals to question the fairness of allocating public goods according to income and purchasing power. Thus, the presence of socioeconomic diversity in personal networks serves not only to increase exposure to inequality but also to deepen understanding of its structural roots.</w:t>
      </w:r>
    </w:p>
    <w:p w14:paraId="1A8C51FB" w14:textId="4326B97A" w:rsidR="006D2A4C" w:rsidRPr="006108BC" w:rsidRDefault="009D25C4" w:rsidP="006108BC">
      <w:r>
        <w:t xml:space="preserve">Building on previous research on the role of social heterogeneity in networks </w:t>
      </w:r>
      <w:r w:rsidR="006D2A4C">
        <w:fldChar w:fldCharType="begin"/>
      </w:r>
      <w:r w:rsidR="008F7032">
        <w:instrText xml:space="preserve"> ADDIN ZOTERO_ITEM CSL_CITATION {"citationID":"qqqvjvdd","properties":{"formattedCitation":"(Mijs &amp; Usmani, 2024; Otero &amp; Mendoza, 2023; Paskov &amp; Weisstanner, 2022)","plainCitation":"(Mijs &amp; Usmani, 2024; Otero &amp; Mendoza, 2023; Paskov &amp; Weisstanner, 2022)","noteIndex":0},"citationItems":[{"id":19089,"uris":["http://zotero.org/users/5414506/items/MQ5MDYL2"],"itemData":{"id":19089,"type":"article-journal","abstract":"Why do many people underestimate economic and racial inequality and maintain that theirs is a meritocratic society? Existing work suggests that people are rationalizing, misinformed, or misled. This article proposes an additional explanation: Inequality itself makes economic and racial disparities difficult to understand. In unequal societies, individuals establish their networks at formative institutions patterned by class and race. As a result, they unwittingly condition on key causal pathways when making descriptive and causal inferences about inequality. We use a simple agent-based model to show that, under circumstances typical to highly stratified societies, individuals will underestimate the extent of economic and racial inequality, downplay the importance of inherited advantages, and overestimate the relative importance of individual ability. Moreover, we show that they will both underestimate the extent of racial discrimination and overestimate its relative importance. Because segregated social worlds bias inference in these ways, all individuals (rich and poor) have principled reasons to favor less redistribution than they would if their social worlds were more integrated.","container-title":"Social Forces","DOI":"10.1093/sf/soae033","ISSN":"1534-7605","issue":"1","journalAbbreviation":"Social Forces","page":"45-65","source":"Silverchair","title":"How Segregation Ruins Inference: A Sociological Simulation of the Inequality Equilibrium","title-short":"How Segregation Ruins Inference","volume":"103","author":[{"family":"Mijs","given":"Jonathan"},{"family":"Usmani","given":"Adaner"}],"issued":{"date-parts":[["2024",9,1]]},"citation-key":"mijs_how_2024"}},{"id":14961,"uris":["http://zotero.org/users/5414506/items/99Z8XYDM"],"itemData":{"id":14961,"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6D2A4C">
        <w:fldChar w:fldCharType="separate"/>
      </w:r>
      <w:r w:rsidR="008F7032" w:rsidRPr="008F7032">
        <w:rPr>
          <w:rFonts w:cs="Times New Roman"/>
        </w:rPr>
        <w:t>(Mijs &amp; Usmani, 2024; Otero &amp; Mendoza, 2023; Paskov &amp; Weisstanner, 2022)</w:t>
      </w:r>
      <w:r w:rsidR="006D2A4C">
        <w:fldChar w:fldCharType="end"/>
      </w:r>
      <w:r w:rsidR="006D2A4C">
        <w:t xml:space="preserve"> </w:t>
      </w:r>
      <w:r>
        <w:t xml:space="preserve">a theoretically relevant contribution of this research is to distinguish more clearly between the role of </w:t>
      </w:r>
      <w:r w:rsidRPr="00987D9E">
        <w:rPr>
          <w:i/>
          <w:iCs/>
        </w:rPr>
        <w:t>class profiles</w:t>
      </w:r>
      <w:r>
        <w:t xml:space="preserve"> </w:t>
      </w:r>
      <w:r>
        <w:fldChar w:fldCharType="begin"/>
      </w:r>
      <w:r>
        <w:instrText xml:space="preserve"> ADDIN ZOTERO_ITEM CSL_CITATION {"citationID":"h2lBNB7E","properties":{"formattedCitation":"(Cobo-Arroyo, 2022; Lindh &amp; Andersson, 2024; Lindh et al., 2021)","plainCitation":"(Cobo-Arroyo, 2022; Lindh &amp; Andersson, 2024; Lindh et al., 2021)","noteIndex":0},"citationItems":[{"id":18219,"uris":["http://zotero.org/users/5414506/items/TZ3NJSFK"],"itemData":{"id":18219,"type":"thesis","abstract":"Numerous studies have tried to explain the main factors affecting individual perceptions of income inequality, focusing on social class as a key determinant. However, the empirical literature shows that much of the relationship between one's class position and the perception of inequality remains unexplained after controlling for other socioeconomic variables. This paper aims to study whether the class profile of personal contact networks influences the perception of income distribution in Spain beyond the class of belonging of each individual. Since we acquire information about the economic and political reality in which we live mainly from our closest circle of contacts, this information will be biased according to the class position of this influential group. In order to analyze this question, we employed data from a telephone survey administered to a representative sample (n=3000) of the Spanish population, which includes a \"position generator\", an instrument used to measure the social network of each respondent. The results obtained in the research show that there is some class segregation in personal social networks. People tend to relate and establish links with individuals of the same social position and other workers in the same profession. In addition, there is evidence in favor of an association between the characteristics of personal ties and the perception of inequality in income distribution. Personal attitudes and beliefs, also in this area, are affected by the social influence of the group. In particular, people with access to higher social positions tend to perceive that income inequalities in Spain are lower (and vice versa) because they are influenced by the ideas and perceptions of their group.","language":"Español","publisher":"Universidade da Coruña","source":"Zotero","title":"Influencia de las redes sobre la percepción subjetiva de la distribución de ingresos en España","URL":"https://ruc.udc.es/dspace/handle/2183/36667","author":[{"family":"Cobo-Arroyo","given":"Paula"}],"issued":{"date-parts":[["2022"]]},"citation-key":"cobo-arroyo_influencia_2022"}},{"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fldChar w:fldCharType="separate"/>
      </w:r>
      <w:r w:rsidRPr="009D25C4">
        <w:rPr>
          <w:rFonts w:cs="Times New Roman"/>
        </w:rPr>
        <w:t>(Cobo-Arroyo, 2022; Lindh &amp; Andersson, 2024; Lindh et al., 2021)</w:t>
      </w:r>
      <w:r>
        <w:fldChar w:fldCharType="end"/>
      </w:r>
      <w:r>
        <w:t xml:space="preserve"> as the pure single-connection to certain classes and the role of being connected simultaneously to more than one class-position, as network </w:t>
      </w:r>
      <w:r w:rsidRPr="00987D9E">
        <w:rPr>
          <w:i/>
          <w:iCs/>
        </w:rPr>
        <w:t>diversity</w:t>
      </w:r>
      <w:r>
        <w:t xml:space="preserve">. </w:t>
      </w:r>
      <w:r w:rsidR="006D2A4C">
        <w:t xml:space="preserve">In line with </w:t>
      </w:r>
      <w:r w:rsidR="00193872">
        <w:t xml:space="preserve">my </w:t>
      </w:r>
      <w:r w:rsidR="001B2BB8">
        <w:t>theorization</w:t>
      </w:r>
      <w:r w:rsidR="006D2A4C">
        <w:t xml:space="preserve">, </w:t>
      </w:r>
      <w:r w:rsidR="005A51D7">
        <w:t>an assumption is</w:t>
      </w:r>
      <w:r w:rsidR="006D2A4C">
        <w:t xml:space="preserve"> that changes in network ties entail shifts in both the type and amount of information individuals receive</w:t>
      </w:r>
      <w:r w:rsidR="001A5DBC">
        <w:t>.</w:t>
      </w:r>
      <w:r w:rsidR="006D2A4C">
        <w:t xml:space="preserve"> </w:t>
      </w:r>
      <w:r w:rsidR="001A5DBC">
        <w:t>It</w:t>
      </w:r>
      <w:r w:rsidR="006D2A4C">
        <w:t xml:space="preserve"> is noteworthy that my results suggest network diversity plays an independent—and partially more significant—role than either network size or status. In theoretical terms, this implies that, beyond the volume of information associated with larger networks and the dominant narratives conveyed by </w:t>
      </w:r>
      <w:r w:rsidR="00D77E78">
        <w:t>higher</w:t>
      </w:r>
      <w:r w:rsidR="006D2A4C">
        <w:t xml:space="preserve"> </w:t>
      </w:r>
      <w:r w:rsidR="00362779">
        <w:t xml:space="preserve">status </w:t>
      </w:r>
      <w:r w:rsidR="006D2A4C">
        <w:t xml:space="preserve">ties, it is the </w:t>
      </w:r>
      <w:r w:rsidR="002F779E">
        <w:t>qualitatively</w:t>
      </w:r>
      <w:r w:rsidR="006D2A4C">
        <w:t xml:space="preserve"> </w:t>
      </w:r>
      <w:r w:rsidR="002F0B08">
        <w:t xml:space="preserve">different </w:t>
      </w:r>
      <w:r w:rsidR="006D2A4C">
        <w:t>nature of information arising from heterogeneous connections that contributes more robustly to attitudinal change.</w:t>
      </w:r>
    </w:p>
    <w:p w14:paraId="443DC3C7" w14:textId="263F9E69" w:rsidR="006108BC" w:rsidRDefault="006108BC" w:rsidP="006108BC">
      <w:r w:rsidRPr="006108BC">
        <w:t xml:space="preserve">Taken together, these insights point to the social embeddedness of distributive preferences. Attitudes toward market justice are not merely reflections of fixed individual characteristics or ideological predispositions; rather, they emerge through social interaction and exposure. Socioeconomic diversity in </w:t>
      </w:r>
      <w:proofErr w:type="gramStart"/>
      <w:r w:rsidRPr="006108BC">
        <w:t>networks—</w:t>
      </w:r>
      <w:r w:rsidR="00F93071">
        <w:t>rising</w:t>
      </w:r>
      <w:proofErr w:type="gramEnd"/>
      <w:r w:rsidR="00F93071">
        <w:t xml:space="preserve"> </w:t>
      </w:r>
      <w:r w:rsidRPr="006108BC">
        <w:t>over time —appears to be a critical site for political learning and normative re-evaluation.</w:t>
      </w:r>
      <w:r w:rsidR="00ED0F0B">
        <w:t xml:space="preserve"> </w:t>
      </w:r>
    </w:p>
    <w:p w14:paraId="108C7D97" w14:textId="35C74DD2" w:rsidR="006108BC" w:rsidRPr="006108BC" w:rsidRDefault="006108BC" w:rsidP="006108BC">
      <w:r w:rsidRPr="006108BC">
        <w:lastRenderedPageBreak/>
        <w:t xml:space="preserve">Evidence from Chile, a country with entrenched inequality and a market-oriented welfare system, provides a particularly compelling context in which to examine </w:t>
      </w:r>
      <w:r w:rsidR="004E4DC0">
        <w:t>these phenomena</w:t>
      </w:r>
      <w:r w:rsidRPr="006108BC">
        <w:t xml:space="preserve">. The results contribute to a growing body of literature emphasizing the </w:t>
      </w:r>
      <w:r w:rsidR="002E0849">
        <w:t>role of social networks</w:t>
      </w:r>
      <w:r w:rsidRPr="006108BC">
        <w:t xml:space="preserve"> of attitudes toward inequality. They suggest that attention to network composition—and to the diversity of perspectives it enables—may be crucial for understanding how individuals come to accept or reject market-based principles of social organization.</w:t>
      </w:r>
    </w:p>
    <w:p w14:paraId="78BACA97" w14:textId="77777777" w:rsidR="006108BC" w:rsidRPr="006108BC" w:rsidRDefault="006108BC" w:rsidP="006108BC">
      <w:r w:rsidRPr="006108BC">
        <w:t xml:space="preserve">Future research could further explore the temporal and cumulative aspects of diverse social exposure, as well as the conditions under which such exposure is most likely to generate attitudinal change. It also remains to be seen whether certain </w:t>
      </w:r>
      <w:proofErr w:type="gramStart"/>
      <w:r w:rsidRPr="006108BC">
        <w:t>individuals—</w:t>
      </w:r>
      <w:proofErr w:type="gramEnd"/>
      <w:r w:rsidRPr="006108BC">
        <w:t xml:space="preserve">depending on their position within the social </w:t>
      </w:r>
      <w:proofErr w:type="gramStart"/>
      <w:r w:rsidRPr="006108BC">
        <w:t>structure—</w:t>
      </w:r>
      <w:proofErr w:type="gramEnd"/>
      <w:r w:rsidRPr="006108BC">
        <w:t xml:space="preserve">are </w:t>
      </w:r>
      <w:proofErr w:type="gramStart"/>
      <w:r w:rsidRPr="006108BC">
        <w:t>more or less susceptible</w:t>
      </w:r>
      <w:proofErr w:type="gramEnd"/>
      <w:r w:rsidRPr="006108BC">
        <w:t xml:space="preserve"> to the influence of diversity in their networks. Moreover, identifying patterns of network change over time could offer important insights into how social learning processes unfold and consolidate.</w:t>
      </w:r>
    </w:p>
    <w:p w14:paraId="30FB00A9" w14:textId="77777777" w:rsidR="006108BC" w:rsidRPr="006108BC" w:rsidRDefault="006108BC" w:rsidP="006108BC">
      <w:r w:rsidRPr="006108BC">
        <w:t>Finally, these findings raise relevant implications for public policy. If exposure to socioeconomic diversity fosters more critical attitudes toward market-based inequality, then institutional arrangements that promote cross-class contact—such as integrated schooling, urban desegregation, or inclusive civic participation—may contribute to the development of more egalitarian social attitudes. In this regard, the everyday spaces of sociability that shape individuals’ understanding of inequality deserve closer attention—not only as outcomes of stratification, but also as potential instruments for its contestation.</w:t>
      </w:r>
    </w:p>
    <w:p w14:paraId="6F7AEEF4" w14:textId="11494A57" w:rsidR="00BC6369" w:rsidRPr="002C2534" w:rsidRDefault="00BF68E9" w:rsidP="00BC6369">
      <w:pPr>
        <w:pStyle w:val="Heading1"/>
        <w:rPr>
          <w:lang w:val="de-DE"/>
        </w:rPr>
      </w:pPr>
      <w:r w:rsidRPr="002C2534">
        <w:rPr>
          <w:lang w:val="de-DE"/>
        </w:rPr>
        <w:t xml:space="preserve">References </w:t>
      </w:r>
      <w:r w:rsidR="00BC6369" w:rsidRPr="002C2534">
        <w:rPr>
          <w:lang w:val="de-DE"/>
        </w:rPr>
        <w:br/>
      </w:r>
    </w:p>
    <w:p w14:paraId="235117FD" w14:textId="77777777" w:rsidR="008F7032" w:rsidRDefault="00BF68E9" w:rsidP="008F7032">
      <w:pPr>
        <w:pStyle w:val="Bibliography"/>
      </w:pPr>
      <w:r w:rsidRPr="00D84938">
        <w:fldChar w:fldCharType="begin"/>
      </w:r>
      <w:r w:rsidR="008F7032">
        <w:rPr>
          <w:lang w:val="de-DE"/>
        </w:rPr>
        <w:instrText xml:space="preserve"> ADDIN ZOTERO_BIBL {"uncited":[],"omitted":[],"custom":[]} CSL_BIBLIOGRAPHY </w:instrText>
      </w:r>
      <w:r w:rsidRPr="00D84938">
        <w:fldChar w:fldCharType="separate"/>
      </w:r>
      <w:r w:rsidR="008F7032" w:rsidRPr="008F7032">
        <w:rPr>
          <w:lang w:val="de-DE"/>
        </w:rPr>
        <w:t xml:space="preserve">Andreß, H.-J., Golsch, K., &amp; Schmidt, A. W. (2013). </w:t>
      </w:r>
      <w:r w:rsidR="008F7032">
        <w:rPr>
          <w:i/>
          <w:iCs/>
        </w:rPr>
        <w:t>Applied Panel Data Analysis for Economic and Social Surveys</w:t>
      </w:r>
      <w:r w:rsidR="008F7032">
        <w:t>. Berlin, Heidelberg: Springer Berlin Heidelberg.</w:t>
      </w:r>
    </w:p>
    <w:p w14:paraId="7911F89C" w14:textId="77777777" w:rsidR="008F7032" w:rsidRPr="008F7032" w:rsidRDefault="008F7032" w:rsidP="008F7032">
      <w:pPr>
        <w:pStyle w:val="Bibliography"/>
        <w:rPr>
          <w:lang w:val="es-CL"/>
        </w:rPr>
      </w:pPr>
      <w:r>
        <w:t xml:space="preserve">Ares, M. (2020). Changing classes, changing preferences: How social class mobility affects economic preferences. </w:t>
      </w:r>
      <w:r w:rsidRPr="008F7032">
        <w:rPr>
          <w:i/>
          <w:iCs/>
          <w:lang w:val="es-CL"/>
        </w:rPr>
        <w:t>West European Politics</w:t>
      </w:r>
      <w:r w:rsidRPr="008F7032">
        <w:rPr>
          <w:lang w:val="es-CL"/>
        </w:rPr>
        <w:t xml:space="preserve">, </w:t>
      </w:r>
      <w:r w:rsidRPr="008F7032">
        <w:rPr>
          <w:i/>
          <w:iCs/>
          <w:lang w:val="es-CL"/>
        </w:rPr>
        <w:t>43</w:t>
      </w:r>
      <w:r w:rsidRPr="008F7032">
        <w:rPr>
          <w:lang w:val="es-CL"/>
        </w:rPr>
        <w:t>, 1211–1237.</w:t>
      </w:r>
    </w:p>
    <w:p w14:paraId="417B5F40" w14:textId="77777777" w:rsidR="008F7032" w:rsidRPr="008F7032" w:rsidRDefault="008F7032" w:rsidP="008F7032">
      <w:pPr>
        <w:pStyle w:val="Bibliography"/>
        <w:rPr>
          <w:lang w:val="es-CL"/>
        </w:rPr>
      </w:pPr>
      <w:r w:rsidRPr="008F7032">
        <w:rPr>
          <w:lang w:val="es-CL"/>
        </w:rPr>
        <w:t xml:space="preserve">Arrizabalo, X. (1995). </w:t>
      </w:r>
      <w:r w:rsidRPr="008F7032">
        <w:rPr>
          <w:i/>
          <w:iCs/>
          <w:lang w:val="es-CL"/>
        </w:rPr>
        <w:t>Milagro o Quimera. La Economía Chilena Durante La Dictadura</w:t>
      </w:r>
      <w:r w:rsidRPr="008F7032">
        <w:rPr>
          <w:lang w:val="es-CL"/>
        </w:rPr>
        <w:t>. Madrid: Los libros de la catarata.</w:t>
      </w:r>
    </w:p>
    <w:p w14:paraId="3501E75A" w14:textId="77777777" w:rsidR="008F7032" w:rsidRDefault="008F7032" w:rsidP="008F7032">
      <w:pPr>
        <w:pStyle w:val="Bibliography"/>
      </w:pPr>
      <w:r w:rsidRPr="008F7032">
        <w:rPr>
          <w:lang w:val="es-CL"/>
        </w:rPr>
        <w:t xml:space="preserve">Benabou, R., &amp; Ok, E. A. (2001). </w:t>
      </w:r>
      <w:r>
        <w:t xml:space="preserve">Social Mobility and the Demand for Redistribution: The Poum Hypothesis. </w:t>
      </w:r>
      <w:r>
        <w:rPr>
          <w:i/>
          <w:iCs/>
        </w:rPr>
        <w:t>The Quarterly Journal of Economics</w:t>
      </w:r>
      <w:r>
        <w:t xml:space="preserve">, </w:t>
      </w:r>
      <w:r>
        <w:rPr>
          <w:i/>
          <w:iCs/>
        </w:rPr>
        <w:t>116</w:t>
      </w:r>
      <w:r>
        <w:t>, 447–487.</w:t>
      </w:r>
    </w:p>
    <w:p w14:paraId="25153E04" w14:textId="77777777" w:rsidR="008F7032" w:rsidRDefault="008F7032" w:rsidP="008F7032">
      <w:pPr>
        <w:pStyle w:val="Bibliography"/>
      </w:pPr>
      <w:r>
        <w:t xml:space="preserve">Blau, P. (1977). A Macrosociological Theory of Social Structure. </w:t>
      </w:r>
      <w:r>
        <w:rPr>
          <w:i/>
          <w:iCs/>
        </w:rPr>
        <w:t>American Journal of Sociology</w:t>
      </w:r>
      <w:r>
        <w:t xml:space="preserve">, </w:t>
      </w:r>
      <w:r>
        <w:rPr>
          <w:i/>
          <w:iCs/>
        </w:rPr>
        <w:t>83</w:t>
      </w:r>
      <w:r>
        <w:t>, 26–54.</w:t>
      </w:r>
    </w:p>
    <w:p w14:paraId="3AF8DC85" w14:textId="77777777" w:rsidR="008F7032" w:rsidRDefault="008F7032" w:rsidP="008F7032">
      <w:pPr>
        <w:pStyle w:val="Bibliography"/>
      </w:pPr>
      <w:r>
        <w:t xml:space="preserve">Burt, R. S. (2004). Structural Holes and Good Ideas. </w:t>
      </w:r>
      <w:r>
        <w:rPr>
          <w:i/>
          <w:iCs/>
        </w:rPr>
        <w:t>American Journal of Sociology</w:t>
      </w:r>
      <w:r>
        <w:t xml:space="preserve">, </w:t>
      </w:r>
      <w:r>
        <w:rPr>
          <w:i/>
          <w:iCs/>
        </w:rPr>
        <w:t>110</w:t>
      </w:r>
      <w:r>
        <w:t>, 349–399.</w:t>
      </w:r>
    </w:p>
    <w:p w14:paraId="7830B593" w14:textId="77777777" w:rsidR="008F7032" w:rsidRDefault="008F7032" w:rsidP="008F7032">
      <w:pPr>
        <w:pStyle w:val="Bibliography"/>
      </w:pPr>
      <w:r>
        <w:t xml:space="preserve">Busemeyer, M. R., Garritzmann, J. L., &amp; Neimanns, E. (2020). </w:t>
      </w:r>
      <w:r>
        <w:rPr>
          <w:i/>
          <w:iCs/>
        </w:rPr>
        <w:t>A Loud but Noisy Signal?: Public Opinion and Education Reform in Western Europe</w:t>
      </w:r>
      <w:r>
        <w:t>. Cambridge University Press.</w:t>
      </w:r>
    </w:p>
    <w:p w14:paraId="7FB2D1BE" w14:textId="77777777" w:rsidR="008F7032" w:rsidRDefault="008F7032" w:rsidP="008F7032">
      <w:pPr>
        <w:pStyle w:val="Bibliography"/>
      </w:pPr>
      <w:r>
        <w:t xml:space="preserve">Busemeyer, M. R., &amp; Iversen, T. (2020). The Welfare State with Private Alternatives: The Transformation of Popular Support for Social Insurance. </w:t>
      </w:r>
      <w:r>
        <w:rPr>
          <w:i/>
          <w:iCs/>
        </w:rPr>
        <w:t>The Journal of Politics</w:t>
      </w:r>
      <w:r>
        <w:t xml:space="preserve">, </w:t>
      </w:r>
      <w:r>
        <w:rPr>
          <w:i/>
          <w:iCs/>
        </w:rPr>
        <w:t>82</w:t>
      </w:r>
      <w:r>
        <w:t>, 671–686.</w:t>
      </w:r>
    </w:p>
    <w:p w14:paraId="0A256448" w14:textId="77777777" w:rsidR="008F7032" w:rsidRDefault="008F7032" w:rsidP="008F7032">
      <w:pPr>
        <w:pStyle w:val="Bibliography"/>
      </w:pPr>
      <w:r>
        <w:t xml:space="preserve">Castillo, J. C. (2011). Legitimacy of Inequality in a Highly Unequal Context: Evidence from the Chilean Case. </w:t>
      </w:r>
      <w:r>
        <w:rPr>
          <w:i/>
          <w:iCs/>
        </w:rPr>
        <w:t>Social Justice Research</w:t>
      </w:r>
      <w:r>
        <w:t xml:space="preserve">, </w:t>
      </w:r>
      <w:r>
        <w:rPr>
          <w:i/>
          <w:iCs/>
        </w:rPr>
        <w:t>24</w:t>
      </w:r>
      <w:r>
        <w:t>, 314–340.</w:t>
      </w:r>
    </w:p>
    <w:p w14:paraId="5784D42E" w14:textId="77777777" w:rsidR="008F7032" w:rsidRDefault="008F7032" w:rsidP="008F7032">
      <w:pPr>
        <w:pStyle w:val="Bibliography"/>
      </w:pPr>
      <w:r>
        <w:t xml:space="preserve">Castillo, J. C., Bonhomme, M., Miranda, D., &amp; Iturra, J. (2023). Social cohesion and attitudinal changes toward migration: A longitudinal perspective amid the </w:t>
      </w:r>
      <w:r>
        <w:lastRenderedPageBreak/>
        <w:t xml:space="preserve">COVID-19 pandemic. </w:t>
      </w:r>
      <w:r>
        <w:rPr>
          <w:i/>
          <w:iCs/>
        </w:rPr>
        <w:t>Frontiers in Sociology</w:t>
      </w:r>
      <w:r>
        <w:t xml:space="preserve">, </w:t>
      </w:r>
      <w:r>
        <w:rPr>
          <w:i/>
          <w:iCs/>
        </w:rPr>
        <w:t>7</w:t>
      </w:r>
      <w:r>
        <w:t>. https://doi.org/10.3389/fsoc.2022.1009567</w:t>
      </w:r>
    </w:p>
    <w:p w14:paraId="1DCCC121" w14:textId="77777777" w:rsidR="008F7032" w:rsidRPr="008F7032" w:rsidRDefault="008F7032" w:rsidP="008F7032">
      <w:pPr>
        <w:pStyle w:val="Bibliography"/>
        <w:rPr>
          <w:lang w:val="es-CL"/>
        </w:rPr>
      </w:pPr>
      <w:r>
        <w:t xml:space="preserve">Castillo, J. C., Iturra, J., &amp; Carrasco, K. (2025). Changes in the Justification of Educational Inequalities: The Role of Perceptions of Inequality and Meritocracy During the COVID Pandemic. </w:t>
      </w:r>
      <w:r w:rsidRPr="008F7032">
        <w:rPr>
          <w:i/>
          <w:iCs/>
          <w:lang w:val="es-CL"/>
        </w:rPr>
        <w:t>Social Justice Research</w:t>
      </w:r>
      <w:r w:rsidRPr="008F7032">
        <w:rPr>
          <w:lang w:val="es-CL"/>
        </w:rPr>
        <w:t>. https://doi.org/10.1007/s11211-025-00458-0</w:t>
      </w:r>
    </w:p>
    <w:p w14:paraId="5319CF5A" w14:textId="77777777" w:rsidR="008F7032" w:rsidRPr="008F7032" w:rsidRDefault="008F7032" w:rsidP="008F7032">
      <w:pPr>
        <w:pStyle w:val="Bibliography"/>
        <w:rPr>
          <w:lang w:val="es-CL"/>
        </w:rPr>
      </w:pPr>
      <w:r w:rsidRPr="008F7032">
        <w:rPr>
          <w:lang w:val="es-CL"/>
        </w:rPr>
        <w:t xml:space="preserve">Castillo, J. C., Madero-Cabib, I., &amp; Salamovich, A. (2013). Clivajes Partidarios y Cambios en las Preferencias Distributivas en Chile. </w:t>
      </w:r>
      <w:r w:rsidRPr="008F7032">
        <w:rPr>
          <w:i/>
          <w:iCs/>
          <w:lang w:val="es-CL"/>
        </w:rPr>
        <w:t>Revista de Ciencia Política (Santiago)</w:t>
      </w:r>
      <w:r w:rsidRPr="008F7032">
        <w:rPr>
          <w:lang w:val="es-CL"/>
        </w:rPr>
        <w:t xml:space="preserve">, </w:t>
      </w:r>
      <w:r w:rsidRPr="008F7032">
        <w:rPr>
          <w:i/>
          <w:iCs/>
          <w:lang w:val="es-CL"/>
        </w:rPr>
        <w:t>33</w:t>
      </w:r>
      <w:r w:rsidRPr="008F7032">
        <w:rPr>
          <w:lang w:val="es-CL"/>
        </w:rPr>
        <w:t>, 469–488.</w:t>
      </w:r>
    </w:p>
    <w:p w14:paraId="20348AA9" w14:textId="77777777" w:rsidR="008F7032" w:rsidRDefault="008F7032" w:rsidP="008F7032">
      <w:pPr>
        <w:pStyle w:val="Bibliography"/>
      </w:pPr>
      <w:r w:rsidRPr="008F7032">
        <w:rPr>
          <w:lang w:val="es-CL"/>
        </w:rPr>
        <w:t xml:space="preserve">Castillo, J. C., Salgado, M., Carrasco, K., &amp; Laffert, A. (2024). </w:t>
      </w:r>
      <w:r>
        <w:t xml:space="preserve">The Socialization of Meritocracy and Market Justice Preferences at School. </w:t>
      </w:r>
      <w:r>
        <w:rPr>
          <w:i/>
          <w:iCs/>
        </w:rPr>
        <w:t>Societies</w:t>
      </w:r>
      <w:r>
        <w:t xml:space="preserve">, </w:t>
      </w:r>
      <w:r>
        <w:rPr>
          <w:i/>
          <w:iCs/>
        </w:rPr>
        <w:t>14</w:t>
      </w:r>
      <w:r>
        <w:t>, 214.</w:t>
      </w:r>
    </w:p>
    <w:p w14:paraId="1AB83C81" w14:textId="77777777" w:rsidR="008F7032" w:rsidRPr="008F7032" w:rsidRDefault="008F7032" w:rsidP="008F7032">
      <w:pPr>
        <w:pStyle w:val="Bibliography"/>
        <w:rPr>
          <w:lang w:val="es-CL"/>
        </w:rPr>
      </w:pPr>
      <w:r>
        <w:t xml:space="preserve">Christensen, M. E., Dinesen, P. T., &amp; Sønderskov, K. M. (2024). Unequal and Unsupportive: Exposure to Poor People Weakens Support for Redistribution among the Rich. </w:t>
      </w:r>
      <w:r w:rsidRPr="008F7032">
        <w:rPr>
          <w:i/>
          <w:iCs/>
          <w:lang w:val="es-CL"/>
        </w:rPr>
        <w:t>British Journal of Political Science</w:t>
      </w:r>
      <w:r w:rsidRPr="008F7032">
        <w:rPr>
          <w:lang w:val="es-CL"/>
        </w:rPr>
        <w:t xml:space="preserve">, </w:t>
      </w:r>
      <w:r w:rsidRPr="008F7032">
        <w:rPr>
          <w:i/>
          <w:iCs/>
          <w:lang w:val="es-CL"/>
        </w:rPr>
        <w:t>54</w:t>
      </w:r>
      <w:r w:rsidRPr="008F7032">
        <w:rPr>
          <w:lang w:val="es-CL"/>
        </w:rPr>
        <w:t>, 1424–1434.</w:t>
      </w:r>
    </w:p>
    <w:p w14:paraId="28F5E2CD" w14:textId="77777777" w:rsidR="008F7032" w:rsidRPr="008F7032" w:rsidRDefault="008F7032" w:rsidP="008F7032">
      <w:pPr>
        <w:pStyle w:val="Bibliography"/>
        <w:rPr>
          <w:lang w:val="es-CL"/>
        </w:rPr>
      </w:pPr>
      <w:r w:rsidRPr="008F7032">
        <w:rPr>
          <w:lang w:val="es-CL"/>
        </w:rPr>
        <w:t xml:space="preserve">Cobo-Arroyo, P. (2022). </w:t>
      </w:r>
      <w:r w:rsidRPr="008F7032">
        <w:rPr>
          <w:i/>
          <w:iCs/>
          <w:lang w:val="es-CL"/>
        </w:rPr>
        <w:t>Influencia de las redes sobre la percepción subjetiva de la distribución de ingresos en España</w:t>
      </w:r>
      <w:r w:rsidRPr="008F7032">
        <w:rPr>
          <w:lang w:val="es-CL"/>
        </w:rPr>
        <w:t xml:space="preserve"> (Universidade da Coruña). Universidade da Coruña.</w:t>
      </w:r>
    </w:p>
    <w:p w14:paraId="7C0AA650" w14:textId="77777777" w:rsidR="008F7032" w:rsidRDefault="008F7032" w:rsidP="008F7032">
      <w:pPr>
        <w:pStyle w:val="Bibliography"/>
      </w:pPr>
      <w:r w:rsidRPr="008F7032">
        <w:rPr>
          <w:lang w:val="es-CL"/>
        </w:rPr>
        <w:t xml:space="preserve">Contreras, D., Otero, G., Díaz, J. D., &amp; Suárez, N. (2019). </w:t>
      </w:r>
      <w:r>
        <w:t xml:space="preserve">Inequality in social capital in Chile: Assessing the importance of network size and contacts’ occupational prestige on status attainment. </w:t>
      </w:r>
      <w:r>
        <w:rPr>
          <w:i/>
          <w:iCs/>
        </w:rPr>
        <w:t>Social Networks</w:t>
      </w:r>
      <w:r>
        <w:t xml:space="preserve">, </w:t>
      </w:r>
      <w:r>
        <w:rPr>
          <w:i/>
          <w:iCs/>
        </w:rPr>
        <w:t>58</w:t>
      </w:r>
      <w:r>
        <w:t>, 59–77.</w:t>
      </w:r>
    </w:p>
    <w:p w14:paraId="3F9B5515" w14:textId="77777777" w:rsidR="008F7032" w:rsidRDefault="008F7032" w:rsidP="008F7032">
      <w:pPr>
        <w:pStyle w:val="Bibliography"/>
      </w:pPr>
      <w:r>
        <w:t xml:space="preserve">Druckman, J. N., &amp; Lupia, A. (2000). Preference Formation. </w:t>
      </w:r>
      <w:r>
        <w:rPr>
          <w:i/>
          <w:iCs/>
        </w:rPr>
        <w:t>Annual Review of Political Science</w:t>
      </w:r>
      <w:r>
        <w:t xml:space="preserve">, </w:t>
      </w:r>
      <w:r>
        <w:rPr>
          <w:i/>
          <w:iCs/>
        </w:rPr>
        <w:t>3</w:t>
      </w:r>
      <w:r>
        <w:t>, 1–24.</w:t>
      </w:r>
    </w:p>
    <w:p w14:paraId="451BD095" w14:textId="77777777" w:rsidR="008F7032" w:rsidRDefault="008F7032" w:rsidP="008F7032">
      <w:pPr>
        <w:pStyle w:val="Bibliography"/>
      </w:pPr>
      <w:r>
        <w:t xml:space="preserve">ELSOC, S. T. (2022). </w:t>
      </w:r>
      <w:r>
        <w:rPr>
          <w:i/>
          <w:iCs/>
        </w:rPr>
        <w:t>Estudio Longitudinal Social de Chile</w:t>
      </w:r>
      <w:r>
        <w:t xml:space="preserve"> [Data set]. Harvard Dataverse.</w:t>
      </w:r>
    </w:p>
    <w:p w14:paraId="571DC8AE" w14:textId="77777777" w:rsidR="008F7032" w:rsidRPr="008F7032" w:rsidRDefault="008F7032" w:rsidP="008F7032">
      <w:pPr>
        <w:pStyle w:val="Bibliography"/>
        <w:rPr>
          <w:lang w:val="es-CL"/>
        </w:rPr>
      </w:pPr>
      <w:r w:rsidRPr="008F7032">
        <w:rPr>
          <w:lang w:val="es-CL"/>
        </w:rPr>
        <w:t xml:space="preserve">Espinoza, V., &amp; Núñez, J. (2014). Movilidad ocupacional en Chile 2001-2009. ¿Desigualdad de ingresos con igualdad de oportunidades? </w:t>
      </w:r>
      <w:r w:rsidRPr="008F7032">
        <w:rPr>
          <w:i/>
          <w:iCs/>
          <w:lang w:val="es-CL"/>
        </w:rPr>
        <w:t>Revista Internacional de Sociología</w:t>
      </w:r>
      <w:r w:rsidRPr="008F7032">
        <w:rPr>
          <w:lang w:val="es-CL"/>
        </w:rPr>
        <w:t xml:space="preserve">, </w:t>
      </w:r>
      <w:r w:rsidRPr="008F7032">
        <w:rPr>
          <w:i/>
          <w:iCs/>
          <w:lang w:val="es-CL"/>
        </w:rPr>
        <w:t>72</w:t>
      </w:r>
      <w:r w:rsidRPr="008F7032">
        <w:rPr>
          <w:lang w:val="es-CL"/>
        </w:rPr>
        <w:t>, 57–82.</w:t>
      </w:r>
    </w:p>
    <w:p w14:paraId="2CA8B246" w14:textId="77777777" w:rsidR="008F7032" w:rsidRDefault="008F7032" w:rsidP="008F7032">
      <w:pPr>
        <w:pStyle w:val="Bibliography"/>
      </w:pPr>
      <w:r>
        <w:t xml:space="preserve">Feld, S. L. (1981). The Focused Organization of Social Ties. </w:t>
      </w:r>
      <w:r>
        <w:rPr>
          <w:i/>
          <w:iCs/>
        </w:rPr>
        <w:t>American Journal of Sociology</w:t>
      </w:r>
      <w:r>
        <w:t xml:space="preserve">, </w:t>
      </w:r>
      <w:r>
        <w:rPr>
          <w:i/>
          <w:iCs/>
        </w:rPr>
        <w:t>86</w:t>
      </w:r>
      <w:r>
        <w:t>, 1015–1035.</w:t>
      </w:r>
    </w:p>
    <w:p w14:paraId="5ECBF2F5" w14:textId="77777777" w:rsidR="008F7032" w:rsidRDefault="008F7032" w:rsidP="008F7032">
      <w:pPr>
        <w:pStyle w:val="Bibliography"/>
      </w:pPr>
      <w:r>
        <w:t xml:space="preserve">Ferre, J. C. (2023). Welfare regimes in twenty-first-century Latin America. </w:t>
      </w:r>
      <w:r>
        <w:rPr>
          <w:i/>
          <w:iCs/>
        </w:rPr>
        <w:t>Journal of International and Comparative Social Policy</w:t>
      </w:r>
      <w:r>
        <w:t xml:space="preserve">, </w:t>
      </w:r>
      <w:r>
        <w:rPr>
          <w:i/>
          <w:iCs/>
        </w:rPr>
        <w:t>39</w:t>
      </w:r>
      <w:r>
        <w:t>, 101–127.</w:t>
      </w:r>
    </w:p>
    <w:p w14:paraId="51347E70" w14:textId="77777777" w:rsidR="008F7032" w:rsidRDefault="008F7032" w:rsidP="008F7032">
      <w:pPr>
        <w:pStyle w:val="Bibliography"/>
      </w:pPr>
      <w:r>
        <w:t xml:space="preserve">Ganzeboom, H. B. (2010). </w:t>
      </w:r>
      <w:r>
        <w:rPr>
          <w:i/>
          <w:iCs/>
        </w:rPr>
        <w:t>A new international socio-economic index (ISEI) of occupational status for the international standard classification of occupation 2008 (ISCO-08) constructed with data from the ISSP 2002–2007</w:t>
      </w:r>
      <w:r>
        <w:t xml:space="preserve">. </w:t>
      </w:r>
      <w:r>
        <w:rPr>
          <w:i/>
          <w:iCs/>
        </w:rPr>
        <w:t>1</w:t>
      </w:r>
      <w:r>
        <w:t>. Lisbon.</w:t>
      </w:r>
    </w:p>
    <w:p w14:paraId="65E37BEE" w14:textId="77777777" w:rsidR="008F7032" w:rsidRDefault="008F7032" w:rsidP="008F7032">
      <w:pPr>
        <w:pStyle w:val="Bibliography"/>
      </w:pPr>
      <w:r>
        <w:t xml:space="preserve">Garreton, M., Basauri, A., &amp; Valenzuela, L. (2020). Exploring the correlation between city size and residential segregation: Comparing Chilean cities with spatially unbiased indexes. </w:t>
      </w:r>
      <w:r>
        <w:rPr>
          <w:i/>
          <w:iCs/>
        </w:rPr>
        <w:t>Environment and Urbanization</w:t>
      </w:r>
      <w:r>
        <w:t xml:space="preserve">, </w:t>
      </w:r>
      <w:r>
        <w:rPr>
          <w:i/>
          <w:iCs/>
        </w:rPr>
        <w:t>32</w:t>
      </w:r>
      <w:r>
        <w:t>, 569–588.</w:t>
      </w:r>
    </w:p>
    <w:p w14:paraId="63165338" w14:textId="77777777" w:rsidR="008F7032" w:rsidRPr="008F7032" w:rsidRDefault="008F7032" w:rsidP="008F7032">
      <w:pPr>
        <w:pStyle w:val="Bibliography"/>
        <w:rPr>
          <w:lang w:val="de-DE"/>
        </w:rPr>
      </w:pPr>
      <w:r>
        <w:t xml:space="preserve">Harvey, D. (2020). </w:t>
      </w:r>
      <w:r>
        <w:rPr>
          <w:i/>
          <w:iCs/>
        </w:rPr>
        <w:t>A brief history of neoliberalism</w:t>
      </w:r>
      <w:r>
        <w:t xml:space="preserve">. </w:t>
      </w:r>
      <w:r w:rsidRPr="008F7032">
        <w:rPr>
          <w:lang w:val="de-DE"/>
        </w:rPr>
        <w:t>Oxford: Oxford University Press.</w:t>
      </w:r>
    </w:p>
    <w:p w14:paraId="6A836B8D" w14:textId="77777777" w:rsidR="008F7032" w:rsidRDefault="008F7032" w:rsidP="008F7032">
      <w:pPr>
        <w:pStyle w:val="Bibliography"/>
      </w:pPr>
      <w:r w:rsidRPr="008F7032">
        <w:rPr>
          <w:lang w:val="de-DE"/>
        </w:rPr>
        <w:t xml:space="preserve">Häusermann, S., Kurer, T., &amp; Schwander, H. (2015). </w:t>
      </w:r>
      <w:r>
        <w:t xml:space="preserve">High-skilled outsiders? Labor market vulnerability, education and welfare state preferences. </w:t>
      </w:r>
      <w:r>
        <w:rPr>
          <w:i/>
          <w:iCs/>
        </w:rPr>
        <w:t>Socio-Economic Review</w:t>
      </w:r>
      <w:r>
        <w:t xml:space="preserve">, </w:t>
      </w:r>
      <w:r>
        <w:rPr>
          <w:i/>
          <w:iCs/>
        </w:rPr>
        <w:t>13</w:t>
      </w:r>
      <w:r>
        <w:t>, 235–258.</w:t>
      </w:r>
    </w:p>
    <w:p w14:paraId="4EC1E2C1" w14:textId="77777777" w:rsidR="008F7032" w:rsidRDefault="008F7032" w:rsidP="008F7032">
      <w:pPr>
        <w:pStyle w:val="Bibliography"/>
      </w:pPr>
      <w:r>
        <w:t xml:space="preserve">Helgason, A. F., &amp; Rehm, P. (2023). Long-term income trajectories and the evolution of political attitudes. </w:t>
      </w:r>
      <w:r>
        <w:rPr>
          <w:i/>
          <w:iCs/>
        </w:rPr>
        <w:t>European Journal of Political Research</w:t>
      </w:r>
      <w:r>
        <w:t xml:space="preserve">, </w:t>
      </w:r>
      <w:r>
        <w:rPr>
          <w:i/>
          <w:iCs/>
        </w:rPr>
        <w:t>62</w:t>
      </w:r>
      <w:r>
        <w:t>, 264–284.</w:t>
      </w:r>
    </w:p>
    <w:p w14:paraId="7F24DA7B" w14:textId="77777777" w:rsidR="008F7032" w:rsidRDefault="008F7032" w:rsidP="008F7032">
      <w:pPr>
        <w:pStyle w:val="Bibliography"/>
      </w:pPr>
      <w:r>
        <w:t xml:space="preserve">Helgason, A. F., &amp; Rehm, P. (2024). Class experiences and the long-term evolution of economic values. </w:t>
      </w:r>
      <w:r>
        <w:rPr>
          <w:i/>
          <w:iCs/>
        </w:rPr>
        <w:t>Social Forces</w:t>
      </w:r>
      <w:r>
        <w:t>, soae135.</w:t>
      </w:r>
    </w:p>
    <w:p w14:paraId="43DE8EC1" w14:textId="77777777" w:rsidR="008F7032" w:rsidRDefault="008F7032" w:rsidP="008F7032">
      <w:pPr>
        <w:pStyle w:val="Bibliography"/>
      </w:pPr>
      <w:r>
        <w:t xml:space="preserve">Huber, E., &amp; Stephens, J. D. (2012). </w:t>
      </w:r>
      <w:r>
        <w:rPr>
          <w:i/>
          <w:iCs/>
        </w:rPr>
        <w:t>Democracy and the left: Social policy and inequality in Latin America</w:t>
      </w:r>
      <w:r>
        <w:t>. Chicago: University of Chicago Press.</w:t>
      </w:r>
    </w:p>
    <w:p w14:paraId="4C175582" w14:textId="77777777" w:rsidR="008F7032" w:rsidRPr="008F7032" w:rsidRDefault="008F7032" w:rsidP="008F7032">
      <w:pPr>
        <w:pStyle w:val="Bibliography"/>
        <w:rPr>
          <w:lang w:val="es-CL"/>
        </w:rPr>
      </w:pPr>
      <w:r>
        <w:t xml:space="preserve">Immergut, E. M., &amp; Schneider, S. M. (2020). Is it unfair for the affluent to be able to purchase “better” healthcare? Existential standards and institutional norms in healthcare attitudes across 28 countries. </w:t>
      </w:r>
      <w:r w:rsidRPr="008F7032">
        <w:rPr>
          <w:i/>
          <w:iCs/>
          <w:lang w:val="es-CL"/>
        </w:rPr>
        <w:t>Social Science &amp; Medicine</w:t>
      </w:r>
      <w:r w:rsidRPr="008F7032">
        <w:rPr>
          <w:lang w:val="es-CL"/>
        </w:rPr>
        <w:t xml:space="preserve">, </w:t>
      </w:r>
      <w:r w:rsidRPr="008F7032">
        <w:rPr>
          <w:i/>
          <w:iCs/>
          <w:lang w:val="es-CL"/>
        </w:rPr>
        <w:t>267</w:t>
      </w:r>
      <w:r w:rsidRPr="008F7032">
        <w:rPr>
          <w:lang w:val="es-CL"/>
        </w:rPr>
        <w:t>, 113146.</w:t>
      </w:r>
    </w:p>
    <w:p w14:paraId="36383C6F" w14:textId="77777777" w:rsidR="008F7032" w:rsidRDefault="008F7032" w:rsidP="008F7032">
      <w:pPr>
        <w:pStyle w:val="Bibliography"/>
      </w:pPr>
      <w:r w:rsidRPr="008F7032">
        <w:rPr>
          <w:lang w:val="es-CL"/>
        </w:rPr>
        <w:lastRenderedPageBreak/>
        <w:t xml:space="preserve">Jaime-Castillo, A. M., &amp; Marqués-Perales, I. (2019). </w:t>
      </w:r>
      <w:r>
        <w:t xml:space="preserve">Social mobility and demand for redistribution in Europe: A comparative analysis. </w:t>
      </w:r>
      <w:r>
        <w:rPr>
          <w:i/>
          <w:iCs/>
        </w:rPr>
        <w:t>The British Journal of Sociology</w:t>
      </w:r>
      <w:r>
        <w:t xml:space="preserve">, </w:t>
      </w:r>
      <w:r>
        <w:rPr>
          <w:i/>
          <w:iCs/>
        </w:rPr>
        <w:t>70</w:t>
      </w:r>
      <w:r>
        <w:t>, 138–165.</w:t>
      </w:r>
    </w:p>
    <w:p w14:paraId="267350DB" w14:textId="77777777" w:rsidR="008F7032" w:rsidRDefault="008F7032" w:rsidP="008F7032">
      <w:pPr>
        <w:pStyle w:val="Bibliography"/>
      </w:pPr>
      <w:r>
        <w:t xml:space="preserve">Janmaat, J. G. (2013). Subjective inequality: A review of international comparative studies on people’s views about inequality. </w:t>
      </w:r>
      <w:r>
        <w:rPr>
          <w:i/>
          <w:iCs/>
        </w:rPr>
        <w:t>Archives Europeennes de Sociologie</w:t>
      </w:r>
      <w:r>
        <w:t xml:space="preserve">, </w:t>
      </w:r>
      <w:r>
        <w:rPr>
          <w:i/>
          <w:iCs/>
        </w:rPr>
        <w:t>54</w:t>
      </w:r>
      <w:r>
        <w:t>, 357–389.</w:t>
      </w:r>
    </w:p>
    <w:p w14:paraId="30F1B5EE" w14:textId="77777777" w:rsidR="008F7032" w:rsidRDefault="008F7032" w:rsidP="008F7032">
      <w:pPr>
        <w:pStyle w:val="Bibliography"/>
      </w:pPr>
      <w:r>
        <w:t xml:space="preserve">Jasso, G. (1978). On the Justice of Earnings: A New Specification of the Justice Evaluation Function. </w:t>
      </w:r>
      <w:r>
        <w:rPr>
          <w:i/>
          <w:iCs/>
        </w:rPr>
        <w:t>American Journal of Sociology</w:t>
      </w:r>
      <w:r>
        <w:t xml:space="preserve">, </w:t>
      </w:r>
      <w:r>
        <w:rPr>
          <w:i/>
          <w:iCs/>
        </w:rPr>
        <w:t>83</w:t>
      </w:r>
      <w:r>
        <w:t>, 1398–1419.</w:t>
      </w:r>
    </w:p>
    <w:p w14:paraId="43DD332B" w14:textId="77777777" w:rsidR="008F7032" w:rsidRDefault="008F7032" w:rsidP="008F7032">
      <w:pPr>
        <w:pStyle w:val="Bibliography"/>
      </w:pPr>
      <w:r>
        <w:t xml:space="preserve">Kelley, J., &amp; Evans, M. D. R. (1993). The legitimation of inequality: Occupational earnings in nine nations. </w:t>
      </w:r>
      <w:r>
        <w:rPr>
          <w:i/>
          <w:iCs/>
        </w:rPr>
        <w:t>American Journal of Sociology</w:t>
      </w:r>
      <w:r>
        <w:t xml:space="preserve">, </w:t>
      </w:r>
      <w:r>
        <w:rPr>
          <w:i/>
          <w:iCs/>
        </w:rPr>
        <w:t>99</w:t>
      </w:r>
      <w:r>
        <w:t>, 75–125.</w:t>
      </w:r>
    </w:p>
    <w:p w14:paraId="1800CBF2" w14:textId="77777777" w:rsidR="008F7032" w:rsidRDefault="008F7032" w:rsidP="008F7032">
      <w:pPr>
        <w:pStyle w:val="Bibliography"/>
      </w:pPr>
      <w:r>
        <w:t xml:space="preserve">Kluegel, J. R., Mason, D. S., &amp; Wegener, B. (1999). The Legitimation of Capitalism in the Postcommunist Transition Public Opinion about Market Justice, 1991—1996. </w:t>
      </w:r>
      <w:r>
        <w:rPr>
          <w:i/>
          <w:iCs/>
        </w:rPr>
        <w:t>European Sociological Review</w:t>
      </w:r>
      <w:r>
        <w:t xml:space="preserve">, </w:t>
      </w:r>
      <w:r>
        <w:rPr>
          <w:i/>
          <w:iCs/>
        </w:rPr>
        <w:t>15</w:t>
      </w:r>
      <w:r>
        <w:t>, 251–283.</w:t>
      </w:r>
    </w:p>
    <w:p w14:paraId="719CB5CA" w14:textId="77777777" w:rsidR="008F7032" w:rsidRDefault="008F7032" w:rsidP="008F7032">
      <w:pPr>
        <w:pStyle w:val="Bibliography"/>
      </w:pPr>
      <w:r>
        <w:t xml:space="preserve">Kluegel, J. R., &amp; Smith, E. R. (1981). Beliefs About Stratification. </w:t>
      </w:r>
      <w:r>
        <w:rPr>
          <w:i/>
          <w:iCs/>
        </w:rPr>
        <w:t>Annual Review of Sociology</w:t>
      </w:r>
      <w:r>
        <w:t>, 29–56.</w:t>
      </w:r>
    </w:p>
    <w:p w14:paraId="23F6ED09" w14:textId="77777777" w:rsidR="008F7032" w:rsidRDefault="008F7032" w:rsidP="008F7032">
      <w:pPr>
        <w:pStyle w:val="Bibliography"/>
      </w:pPr>
      <w:r>
        <w:t xml:space="preserve">Koopmans, R., &amp; Schaeffer, M. (2015). Relational diversity and neighbourhood cohesion. Unpacking variety, balance and in-group size. </w:t>
      </w:r>
      <w:r>
        <w:rPr>
          <w:i/>
          <w:iCs/>
        </w:rPr>
        <w:t>Social Science Research</w:t>
      </w:r>
      <w:r>
        <w:t xml:space="preserve">, </w:t>
      </w:r>
      <w:r>
        <w:rPr>
          <w:i/>
          <w:iCs/>
        </w:rPr>
        <w:t>53</w:t>
      </w:r>
      <w:r>
        <w:t>, 162–176.</w:t>
      </w:r>
    </w:p>
    <w:p w14:paraId="52F0466A" w14:textId="77777777" w:rsidR="008F7032" w:rsidRDefault="008F7032" w:rsidP="008F7032">
      <w:pPr>
        <w:pStyle w:val="Bibliography"/>
      </w:pPr>
      <w:r>
        <w:t xml:space="preserve">Koos, S., &amp; Sachweh, P. (2019). The moral economies of market societies: Popular attitudes towards market competition, redistribution and reciprocity in comparative perspective. </w:t>
      </w:r>
      <w:r>
        <w:rPr>
          <w:i/>
          <w:iCs/>
        </w:rPr>
        <w:t>Socio-Economic Review</w:t>
      </w:r>
      <w:r>
        <w:t xml:space="preserve">, </w:t>
      </w:r>
      <w:r>
        <w:rPr>
          <w:i/>
          <w:iCs/>
        </w:rPr>
        <w:t>17</w:t>
      </w:r>
      <w:r>
        <w:t>, 793–821.</w:t>
      </w:r>
    </w:p>
    <w:p w14:paraId="66CA29AC" w14:textId="77777777" w:rsidR="008F7032" w:rsidRDefault="008F7032" w:rsidP="008F7032">
      <w:pPr>
        <w:pStyle w:val="Bibliography"/>
      </w:pPr>
      <w:r>
        <w:t xml:space="preserve">Kulin, J., &amp; Svallfors, S. (2013). Class, values, and attitudes towards redistribution: A European comparison. </w:t>
      </w:r>
      <w:r>
        <w:rPr>
          <w:i/>
          <w:iCs/>
        </w:rPr>
        <w:t>European Sociological Review</w:t>
      </w:r>
      <w:r>
        <w:t xml:space="preserve">, </w:t>
      </w:r>
      <w:r>
        <w:rPr>
          <w:i/>
          <w:iCs/>
        </w:rPr>
        <w:t>29</w:t>
      </w:r>
      <w:r>
        <w:t>, 155–167.</w:t>
      </w:r>
    </w:p>
    <w:p w14:paraId="74AD8B2A" w14:textId="77777777" w:rsidR="008F7032" w:rsidRDefault="008F7032" w:rsidP="008F7032">
      <w:pPr>
        <w:pStyle w:val="Bibliography"/>
      </w:pPr>
      <w:r>
        <w:t xml:space="preserve">Lane, R. E. (1986). Market Justice, Political Justice. </w:t>
      </w:r>
      <w:r>
        <w:rPr>
          <w:i/>
          <w:iCs/>
        </w:rPr>
        <w:t>American Political Science Review</w:t>
      </w:r>
      <w:r>
        <w:t xml:space="preserve">, </w:t>
      </w:r>
      <w:r>
        <w:rPr>
          <w:i/>
          <w:iCs/>
        </w:rPr>
        <w:t>80</w:t>
      </w:r>
      <w:r>
        <w:t>, 383–402.</w:t>
      </w:r>
    </w:p>
    <w:p w14:paraId="40C0C8BD" w14:textId="77777777" w:rsidR="008F7032" w:rsidRDefault="008F7032" w:rsidP="008F7032">
      <w:pPr>
        <w:pStyle w:val="Bibliography"/>
      </w:pPr>
      <w:r>
        <w:t xml:space="preserve">Langsæther, P. E., Evans, G., &amp; O’Grady, T. (2022). Explaining the Relationship Between Class Position and Political Preferences: A Long-Term Panel Analysis of Intra-Generational Class Mobility. </w:t>
      </w:r>
      <w:r>
        <w:rPr>
          <w:i/>
          <w:iCs/>
        </w:rPr>
        <w:t>British Journal of Political Science</w:t>
      </w:r>
      <w:r>
        <w:t xml:space="preserve">, </w:t>
      </w:r>
      <w:r>
        <w:rPr>
          <w:i/>
          <w:iCs/>
        </w:rPr>
        <w:t>52</w:t>
      </w:r>
      <w:r>
        <w:t>, 958–967.</w:t>
      </w:r>
    </w:p>
    <w:p w14:paraId="3EE1C584" w14:textId="77777777" w:rsidR="008F7032" w:rsidRDefault="008F7032" w:rsidP="008F7032">
      <w:pPr>
        <w:pStyle w:val="Bibliography"/>
      </w:pPr>
      <w:r>
        <w:t xml:space="preserve">Lee, J.-S., &amp; Stacey, M. (2023). Fairness perceptions of income-based educational inequality: The impact of social class and ideological orientations. </w:t>
      </w:r>
      <w:r>
        <w:rPr>
          <w:i/>
          <w:iCs/>
        </w:rPr>
        <w:t>Australian Journal of Social Issues</w:t>
      </w:r>
      <w:r>
        <w:t xml:space="preserve">, </w:t>
      </w:r>
      <w:r>
        <w:rPr>
          <w:i/>
          <w:iCs/>
        </w:rPr>
        <w:t>00</w:t>
      </w:r>
      <w:r>
        <w:t>, 1–22.</w:t>
      </w:r>
    </w:p>
    <w:p w14:paraId="76631E09" w14:textId="77777777" w:rsidR="008F7032" w:rsidRDefault="008F7032" w:rsidP="008F7032">
      <w:pPr>
        <w:pStyle w:val="Bibliography"/>
      </w:pPr>
      <w:r>
        <w:t xml:space="preserve">Lin, N. (2001). Building a Network Theory of Social Capital. In N. Lin, K. Cook, &amp; R. S. Burt, </w:t>
      </w:r>
      <w:r>
        <w:rPr>
          <w:i/>
          <w:iCs/>
        </w:rPr>
        <w:t>Social Capital</w:t>
      </w:r>
      <w:r>
        <w:t xml:space="preserve"> (1st ed., pp. 3–28). Routledge.</w:t>
      </w:r>
    </w:p>
    <w:p w14:paraId="53842B3E" w14:textId="77777777" w:rsidR="008F7032" w:rsidRDefault="008F7032" w:rsidP="008F7032">
      <w:pPr>
        <w:pStyle w:val="Bibliography"/>
      </w:pPr>
      <w:r>
        <w:t xml:space="preserve">Lindh, A. (2015). Public Opinion against Markets? Attitudes towards Market Distribution of Social Services – A Comparison of 17 Countries. </w:t>
      </w:r>
      <w:r>
        <w:rPr>
          <w:i/>
          <w:iCs/>
        </w:rPr>
        <w:t>Social Policy &amp; Administration</w:t>
      </w:r>
      <w:r>
        <w:t xml:space="preserve">, </w:t>
      </w:r>
      <w:r>
        <w:rPr>
          <w:i/>
          <w:iCs/>
        </w:rPr>
        <w:t>49</w:t>
      </w:r>
      <w:r>
        <w:t>, 887–910.</w:t>
      </w:r>
    </w:p>
    <w:p w14:paraId="107BB9A0" w14:textId="77777777" w:rsidR="008F7032" w:rsidRDefault="008F7032" w:rsidP="008F7032">
      <w:pPr>
        <w:pStyle w:val="Bibliography"/>
      </w:pPr>
      <w:r>
        <w:t xml:space="preserve">Lindh, A., &amp; Andersson, A. B. (2024). Social networks and distributive conflict: The class divide in social ties and attitudes to income inequality across 29 countries. </w:t>
      </w:r>
      <w:r>
        <w:rPr>
          <w:i/>
          <w:iCs/>
        </w:rPr>
        <w:t>European Sociological Review</w:t>
      </w:r>
      <w:r>
        <w:t>, jcae039.</w:t>
      </w:r>
    </w:p>
    <w:p w14:paraId="758CE944" w14:textId="77777777" w:rsidR="008F7032" w:rsidRDefault="008F7032" w:rsidP="008F7032">
      <w:pPr>
        <w:pStyle w:val="Bibliography"/>
      </w:pPr>
      <w:r>
        <w:t xml:space="preserve">Lindh, A., Andersson, A. B., &amp; Völker, B. (2021). The Missing Link: Network Influences on Class Divides in Political Attitudes. </w:t>
      </w:r>
      <w:r>
        <w:rPr>
          <w:i/>
          <w:iCs/>
        </w:rPr>
        <w:t>European Sociological Review</w:t>
      </w:r>
      <w:r>
        <w:t xml:space="preserve">, </w:t>
      </w:r>
      <w:r>
        <w:rPr>
          <w:i/>
          <w:iCs/>
        </w:rPr>
        <w:t>37</w:t>
      </w:r>
      <w:r>
        <w:t>, 695–712.</w:t>
      </w:r>
    </w:p>
    <w:p w14:paraId="39DDD41C" w14:textId="77777777" w:rsidR="008F7032" w:rsidRDefault="008F7032" w:rsidP="008F7032">
      <w:pPr>
        <w:pStyle w:val="Bibliography"/>
      </w:pPr>
      <w:r>
        <w:t xml:space="preserve">Lindh, A., &amp; McCall, L. (2020). Class Position and Political Opinion in Rich Democracies. </w:t>
      </w:r>
      <w:r>
        <w:rPr>
          <w:i/>
          <w:iCs/>
        </w:rPr>
        <w:t>Annual Review of Sociology</w:t>
      </w:r>
      <w:r>
        <w:t xml:space="preserve">, </w:t>
      </w:r>
      <w:r>
        <w:rPr>
          <w:i/>
          <w:iCs/>
        </w:rPr>
        <w:t>46</w:t>
      </w:r>
      <w:r>
        <w:t>, 419–441.</w:t>
      </w:r>
    </w:p>
    <w:p w14:paraId="0E1EFA23" w14:textId="77777777" w:rsidR="008F7032" w:rsidRDefault="008F7032" w:rsidP="008F7032">
      <w:pPr>
        <w:pStyle w:val="Bibliography"/>
      </w:pPr>
      <w:r>
        <w:t xml:space="preserve">Londoño-Vélez, J. (2022). The impact of diversity on perceptions of income distribution and preferences for redistribution. </w:t>
      </w:r>
      <w:r>
        <w:rPr>
          <w:i/>
          <w:iCs/>
        </w:rPr>
        <w:t>Journal of Public Economics</w:t>
      </w:r>
      <w:r>
        <w:t xml:space="preserve">, </w:t>
      </w:r>
      <w:r>
        <w:rPr>
          <w:i/>
          <w:iCs/>
        </w:rPr>
        <w:t>214</w:t>
      </w:r>
      <w:r>
        <w:t>, 104732.</w:t>
      </w:r>
    </w:p>
    <w:p w14:paraId="556EBA86" w14:textId="77777777" w:rsidR="008F7032" w:rsidRDefault="008F7032" w:rsidP="008F7032">
      <w:pPr>
        <w:pStyle w:val="Bibliography"/>
      </w:pPr>
      <w:r>
        <w:t xml:space="preserve">Maldonado, L., Olivos, F., Castillo, J. C., Atria, J., &amp; Azar, A. (2019). Risk Exposure, Humanitarianism and Willingness to Pay for Universal Healthcare: A Cross-National Analysis of 28 Countries. </w:t>
      </w:r>
      <w:r>
        <w:rPr>
          <w:i/>
          <w:iCs/>
        </w:rPr>
        <w:t>Social Justice Research</w:t>
      </w:r>
      <w:r>
        <w:t xml:space="preserve">, </w:t>
      </w:r>
      <w:r>
        <w:rPr>
          <w:i/>
          <w:iCs/>
        </w:rPr>
        <w:t>32</w:t>
      </w:r>
      <w:r>
        <w:t>, 349 283.</w:t>
      </w:r>
    </w:p>
    <w:p w14:paraId="13F68E29" w14:textId="77777777" w:rsidR="008F7032" w:rsidRDefault="008F7032" w:rsidP="008F7032">
      <w:pPr>
        <w:pStyle w:val="Bibliography"/>
      </w:pPr>
      <w:r>
        <w:lastRenderedPageBreak/>
        <w:t xml:space="preserve">McCall, L., Burk, D., Laperrière, M., &amp; Richeson, J. A. (2017). Exposure to Rising Inequality Shapes Americans’ Opportunity Beliefs and Policy Support. </w:t>
      </w:r>
      <w:r>
        <w:rPr>
          <w:i/>
          <w:iCs/>
        </w:rPr>
        <w:t>Proceedings of the National Academy of Sciences</w:t>
      </w:r>
      <w:r>
        <w:t>, 201706253.</w:t>
      </w:r>
    </w:p>
    <w:p w14:paraId="74B86873" w14:textId="77777777" w:rsidR="008F7032" w:rsidRDefault="008F7032" w:rsidP="008F7032">
      <w:pPr>
        <w:pStyle w:val="Bibliography"/>
      </w:pPr>
      <w:r>
        <w:t xml:space="preserve">Mijs, J., &amp; Roe, E. L. (2021). Is America coming apart? Socioeconomic segregation in neighborhoods, schools, workplaces, and social networks, 1970–2020. </w:t>
      </w:r>
      <w:r>
        <w:rPr>
          <w:i/>
          <w:iCs/>
        </w:rPr>
        <w:t>Sociology Compass</w:t>
      </w:r>
      <w:r>
        <w:t xml:space="preserve">, </w:t>
      </w:r>
      <w:r>
        <w:rPr>
          <w:i/>
          <w:iCs/>
        </w:rPr>
        <w:t>15</w:t>
      </w:r>
      <w:r>
        <w:t>, e12884.</w:t>
      </w:r>
    </w:p>
    <w:p w14:paraId="618BEE66" w14:textId="77777777" w:rsidR="008F7032" w:rsidRDefault="008F7032" w:rsidP="008F7032">
      <w:pPr>
        <w:pStyle w:val="Bibliography"/>
      </w:pPr>
      <w:r>
        <w:t xml:space="preserve">Mijs, J., &amp; Usmani, A. (2024). How Segregation Ruins Inference: A Sociological Simulation of the Inequality Equilibrium. </w:t>
      </w:r>
      <w:r>
        <w:rPr>
          <w:i/>
          <w:iCs/>
        </w:rPr>
        <w:t>Social Forces</w:t>
      </w:r>
      <w:r>
        <w:t xml:space="preserve">, </w:t>
      </w:r>
      <w:r>
        <w:rPr>
          <w:i/>
          <w:iCs/>
        </w:rPr>
        <w:t>103</w:t>
      </w:r>
      <w:r>
        <w:t>, 45–65.</w:t>
      </w:r>
    </w:p>
    <w:p w14:paraId="5045AB2D" w14:textId="77777777" w:rsidR="008F7032" w:rsidRDefault="008F7032" w:rsidP="008F7032">
      <w:pPr>
        <w:pStyle w:val="Bibliography"/>
      </w:pPr>
      <w:r>
        <w:t xml:space="preserve">Osberg, L., &amp; Smeeding, T. (2006). “Fair” Inequality? Attitudes toward Pay Differentials: The United States in Comparative Perspective. </w:t>
      </w:r>
      <w:r>
        <w:rPr>
          <w:i/>
          <w:iCs/>
        </w:rPr>
        <w:t>American Sociological Review</w:t>
      </w:r>
      <w:r>
        <w:t xml:space="preserve">, </w:t>
      </w:r>
      <w:r>
        <w:rPr>
          <w:i/>
          <w:iCs/>
        </w:rPr>
        <w:t>71</w:t>
      </w:r>
      <w:r>
        <w:t>, 450–473.</w:t>
      </w:r>
    </w:p>
    <w:p w14:paraId="1BC4BB4F" w14:textId="77777777" w:rsidR="008F7032" w:rsidRDefault="008F7032" w:rsidP="008F7032">
      <w:pPr>
        <w:pStyle w:val="Bibliography"/>
      </w:pPr>
      <w:r>
        <w:t xml:space="preserve">Otero, G., &amp; Mendoza, M. (2023). The Power of Diversity: Class, Networks and Attitudes Towards Inequality. </w:t>
      </w:r>
      <w:r>
        <w:rPr>
          <w:i/>
          <w:iCs/>
        </w:rPr>
        <w:t>Sociology</w:t>
      </w:r>
      <w:r>
        <w:t>, 00380385231217625.</w:t>
      </w:r>
    </w:p>
    <w:p w14:paraId="655296FF" w14:textId="77777777" w:rsidR="008F7032" w:rsidRDefault="008F7032" w:rsidP="008F7032">
      <w:pPr>
        <w:pStyle w:val="Bibliography"/>
      </w:pPr>
      <w:r>
        <w:t xml:space="preserve">Otero, G., Völker, B., &amp; Rözer, J. (2021). Open But Segregated? Class Divisions And the Network Structure of Social Capital in Chile. </w:t>
      </w:r>
      <w:r>
        <w:rPr>
          <w:i/>
          <w:iCs/>
        </w:rPr>
        <w:t>Social Forces</w:t>
      </w:r>
      <w:r>
        <w:t xml:space="preserve">, </w:t>
      </w:r>
      <w:r>
        <w:rPr>
          <w:i/>
          <w:iCs/>
        </w:rPr>
        <w:t>100</w:t>
      </w:r>
      <w:r>
        <w:t>, 649–679.</w:t>
      </w:r>
    </w:p>
    <w:p w14:paraId="2C77918D" w14:textId="77777777" w:rsidR="008F7032" w:rsidRPr="008F7032" w:rsidRDefault="008F7032" w:rsidP="008F7032">
      <w:pPr>
        <w:pStyle w:val="Bibliography"/>
        <w:rPr>
          <w:lang w:val="de-DE"/>
        </w:rPr>
      </w:pPr>
      <w:r>
        <w:t xml:space="preserve">Otero, G., Völker, B., &amp; Rözer, J. (2022). Space and social capital: Social contacts in a segregated city. </w:t>
      </w:r>
      <w:r w:rsidRPr="008F7032">
        <w:rPr>
          <w:i/>
          <w:iCs/>
          <w:lang w:val="de-DE"/>
        </w:rPr>
        <w:t>Urban Geography</w:t>
      </w:r>
      <w:r w:rsidRPr="008F7032">
        <w:rPr>
          <w:lang w:val="de-DE"/>
        </w:rPr>
        <w:t xml:space="preserve">, </w:t>
      </w:r>
      <w:r w:rsidRPr="008F7032">
        <w:rPr>
          <w:i/>
          <w:iCs/>
          <w:lang w:val="de-DE"/>
        </w:rPr>
        <w:t>43</w:t>
      </w:r>
      <w:r w:rsidRPr="008F7032">
        <w:rPr>
          <w:lang w:val="de-DE"/>
        </w:rPr>
        <w:t>, 1638–1661.</w:t>
      </w:r>
    </w:p>
    <w:p w14:paraId="02178AB2" w14:textId="77777777" w:rsidR="008F7032" w:rsidRDefault="008F7032" w:rsidP="008F7032">
      <w:pPr>
        <w:pStyle w:val="Bibliography"/>
      </w:pPr>
      <w:r w:rsidRPr="008F7032">
        <w:rPr>
          <w:lang w:val="de-DE"/>
        </w:rPr>
        <w:t xml:space="preserve">Otero, G., Völker, B., Rözer, J., &amp; Mollenhorst, G. (2022). </w:t>
      </w:r>
      <w:r>
        <w:t xml:space="preserve">The lives of others: Class divisions, network segregation, and attachment to society in Chile. </w:t>
      </w:r>
      <w:r>
        <w:rPr>
          <w:i/>
          <w:iCs/>
        </w:rPr>
        <w:t>The British Journal of Sociology</w:t>
      </w:r>
      <w:r>
        <w:t xml:space="preserve">, </w:t>
      </w:r>
      <w:r>
        <w:rPr>
          <w:i/>
          <w:iCs/>
        </w:rPr>
        <w:t>73</w:t>
      </w:r>
      <w:r>
        <w:t>, 754–785.</w:t>
      </w:r>
    </w:p>
    <w:p w14:paraId="5C30722E" w14:textId="77777777" w:rsidR="008F7032" w:rsidRDefault="008F7032" w:rsidP="008F7032">
      <w:pPr>
        <w:pStyle w:val="Bibliography"/>
      </w:pPr>
      <w:r>
        <w:t xml:space="preserve">Paskov, M., &amp; Weisstanner, D. (2022). Cross-Class Embeddedness through Family Ties and Support for Income Redistribution. </w:t>
      </w:r>
      <w:r>
        <w:rPr>
          <w:i/>
          <w:iCs/>
        </w:rPr>
        <w:t>European Sociological Review</w:t>
      </w:r>
      <w:r>
        <w:t xml:space="preserve">, </w:t>
      </w:r>
      <w:r>
        <w:rPr>
          <w:i/>
          <w:iCs/>
        </w:rPr>
        <w:t>38</w:t>
      </w:r>
      <w:r>
        <w:t>, 286–303.</w:t>
      </w:r>
    </w:p>
    <w:p w14:paraId="49992C4C" w14:textId="77777777" w:rsidR="008F7032" w:rsidRDefault="008F7032" w:rsidP="008F7032">
      <w:pPr>
        <w:pStyle w:val="Bibliography"/>
      </w:pPr>
      <w:r>
        <w:t xml:space="preserve">Reche, E., König, H.-H., &amp; Hajek, A. (2019). Income, Self-Rated Health, and Morbidity. A Systematic Review of Longitudinal Studies. </w:t>
      </w:r>
      <w:r>
        <w:rPr>
          <w:i/>
          <w:iCs/>
        </w:rPr>
        <w:t>International Journal of Environmental Research and Public Health</w:t>
      </w:r>
      <w:r>
        <w:t xml:space="preserve">, </w:t>
      </w:r>
      <w:r>
        <w:rPr>
          <w:i/>
          <w:iCs/>
        </w:rPr>
        <w:t>16</w:t>
      </w:r>
      <w:r>
        <w:t>, 2884.</w:t>
      </w:r>
    </w:p>
    <w:p w14:paraId="14454B6F" w14:textId="77777777" w:rsidR="008F7032" w:rsidRPr="008F7032" w:rsidRDefault="008F7032" w:rsidP="008F7032">
      <w:pPr>
        <w:pStyle w:val="Bibliography"/>
        <w:rPr>
          <w:lang w:val="es-CL"/>
        </w:rPr>
      </w:pPr>
      <w:r w:rsidRPr="008F7032">
        <w:rPr>
          <w:lang w:val="es-CL"/>
        </w:rPr>
        <w:t xml:space="preserve">Rodríguez Weber, J. E. (2017). </w:t>
      </w:r>
      <w:r w:rsidRPr="008F7032">
        <w:rPr>
          <w:i/>
          <w:iCs/>
          <w:lang w:val="es-CL"/>
        </w:rPr>
        <w:t>Desarrollo y desigualdad en Chile (1850-2009): Historia de su economía política</w:t>
      </w:r>
      <w:r w:rsidRPr="008F7032">
        <w:rPr>
          <w:lang w:val="es-CL"/>
        </w:rPr>
        <w:t>.</w:t>
      </w:r>
    </w:p>
    <w:p w14:paraId="416BA369" w14:textId="77777777" w:rsidR="008F7032" w:rsidRDefault="008F7032" w:rsidP="008F7032">
      <w:pPr>
        <w:pStyle w:val="Bibliography"/>
      </w:pPr>
      <w:r>
        <w:t xml:space="preserve">Rueda, D., &amp; Stegmueller, D. (2019). </w:t>
      </w:r>
      <w:r>
        <w:rPr>
          <w:i/>
          <w:iCs/>
        </w:rPr>
        <w:t>Who Wants What?: Redistribution Preferences in Comparative Perspective</w:t>
      </w:r>
      <w:r>
        <w:t xml:space="preserve"> (1st ed.). Cambridge University Press.</w:t>
      </w:r>
    </w:p>
    <w:p w14:paraId="5968D4ED" w14:textId="77777777" w:rsidR="008F7032" w:rsidRDefault="008F7032" w:rsidP="008F7032">
      <w:pPr>
        <w:pStyle w:val="Bibliography"/>
      </w:pPr>
      <w:r>
        <w:t xml:space="preserve">Sachweh, P. (2012). The moral economy of inequality: Popular views on income differentiation, poverty and wealth. </w:t>
      </w:r>
      <w:r>
        <w:rPr>
          <w:i/>
          <w:iCs/>
        </w:rPr>
        <w:t>Socio-Economic Review</w:t>
      </w:r>
      <w:r>
        <w:t xml:space="preserve">, </w:t>
      </w:r>
      <w:r>
        <w:rPr>
          <w:i/>
          <w:iCs/>
        </w:rPr>
        <w:t>10</w:t>
      </w:r>
      <w:r>
        <w:t>, 419–445.</w:t>
      </w:r>
    </w:p>
    <w:p w14:paraId="25BD6383" w14:textId="77777777" w:rsidR="008F7032" w:rsidRDefault="008F7032" w:rsidP="008F7032">
      <w:pPr>
        <w:pStyle w:val="Bibliography"/>
      </w:pPr>
      <w:r>
        <w:t xml:space="preserve">Sapin, M., Joye, D., &amp; Wolf, C. (2020). The ISSP 2017 social networks and social resources module. </w:t>
      </w:r>
      <w:r>
        <w:rPr>
          <w:i/>
          <w:iCs/>
        </w:rPr>
        <w:t>International Journal of Sociology</w:t>
      </w:r>
      <w:r>
        <w:t xml:space="preserve">, </w:t>
      </w:r>
      <w:r>
        <w:rPr>
          <w:i/>
          <w:iCs/>
        </w:rPr>
        <w:t>50</w:t>
      </w:r>
      <w:r>
        <w:t>, 1–25.</w:t>
      </w:r>
    </w:p>
    <w:p w14:paraId="6D9F6324" w14:textId="77777777" w:rsidR="008F7032" w:rsidRDefault="008F7032" w:rsidP="008F7032">
      <w:pPr>
        <w:pStyle w:val="Bibliography"/>
      </w:pPr>
      <w:r>
        <w:t xml:space="preserve">Shepelak, N. J., &amp; Alwin, D. F. (1986). Beliefs about inequality and perceptions of distributive justice. </w:t>
      </w:r>
      <w:r>
        <w:rPr>
          <w:i/>
          <w:iCs/>
        </w:rPr>
        <w:t>American Sociological Review</w:t>
      </w:r>
      <w:r>
        <w:t>, 30–46.</w:t>
      </w:r>
    </w:p>
    <w:p w14:paraId="16AB5205" w14:textId="77777777" w:rsidR="008F7032" w:rsidRDefault="008F7032" w:rsidP="008F7032">
      <w:pPr>
        <w:pStyle w:val="Bibliography"/>
      </w:pPr>
      <w:r>
        <w:t xml:space="preserve">Somma, N. M., Bargsted, M., Disi Pavlic, R., &amp; Medel, R. M. (2021). No water in the oasis: The Chilean Spring of 2019–2020. </w:t>
      </w:r>
      <w:r>
        <w:rPr>
          <w:i/>
          <w:iCs/>
        </w:rPr>
        <w:t>Social Movement Studies</w:t>
      </w:r>
      <w:r>
        <w:t xml:space="preserve">, </w:t>
      </w:r>
      <w:r>
        <w:rPr>
          <w:i/>
          <w:iCs/>
        </w:rPr>
        <w:t>20</w:t>
      </w:r>
      <w:r>
        <w:t>, 495–502.</w:t>
      </w:r>
    </w:p>
    <w:p w14:paraId="457639B2" w14:textId="77777777" w:rsidR="008F7032" w:rsidRDefault="008F7032" w:rsidP="008F7032">
      <w:pPr>
        <w:pStyle w:val="Bibliography"/>
      </w:pPr>
      <w:r>
        <w:t xml:space="preserve">Stegmueller, D. (2013). Modeling Dynamic Preferences: A Bayesian Robust Dynamic Latent Ordered Probit Model. </w:t>
      </w:r>
      <w:r>
        <w:rPr>
          <w:i/>
          <w:iCs/>
        </w:rPr>
        <w:t>Political Analysis</w:t>
      </w:r>
      <w:r>
        <w:t xml:space="preserve">, </w:t>
      </w:r>
      <w:r>
        <w:rPr>
          <w:i/>
          <w:iCs/>
        </w:rPr>
        <w:t>21</w:t>
      </w:r>
      <w:r>
        <w:t>, 314–333.</w:t>
      </w:r>
    </w:p>
    <w:p w14:paraId="63903E20" w14:textId="77777777" w:rsidR="008F7032" w:rsidRDefault="008F7032" w:rsidP="008F7032">
      <w:pPr>
        <w:pStyle w:val="Bibliography"/>
      </w:pPr>
      <w:r>
        <w:t xml:space="preserve">Svallfors, S. (2006). </w:t>
      </w:r>
      <w:r>
        <w:rPr>
          <w:i/>
          <w:iCs/>
        </w:rPr>
        <w:t>The moral economy of class: Class and attitudes in comparative perspective</w:t>
      </w:r>
      <w:r>
        <w:t>. Stanford University Press.</w:t>
      </w:r>
    </w:p>
    <w:p w14:paraId="2FAC3103" w14:textId="77777777" w:rsidR="008F7032" w:rsidRDefault="008F7032" w:rsidP="008F7032">
      <w:pPr>
        <w:pStyle w:val="Bibliography"/>
      </w:pPr>
      <w:r>
        <w:t xml:space="preserve">Svallfors, S. (2007). Class and Attitudes to Market Inequality. In S. Svallfors (Ed.), </w:t>
      </w:r>
      <w:r>
        <w:rPr>
          <w:i/>
          <w:iCs/>
        </w:rPr>
        <w:t>The Political Sociology of the Welfare State</w:t>
      </w:r>
      <w:r>
        <w:t xml:space="preserve"> (pp. 189–222). Stanford University Press.</w:t>
      </w:r>
    </w:p>
    <w:p w14:paraId="7BE0FC54" w14:textId="77777777" w:rsidR="008F7032" w:rsidRDefault="008F7032" w:rsidP="008F7032">
      <w:pPr>
        <w:pStyle w:val="Bibliography"/>
      </w:pPr>
      <w:r>
        <w:t xml:space="preserve">Torche, F. (2005). Unequal But Fluid: Social Mobility in Chile in Comparative Perspective. </w:t>
      </w:r>
      <w:r>
        <w:rPr>
          <w:i/>
          <w:iCs/>
        </w:rPr>
        <w:t>American Sociological Review</w:t>
      </w:r>
      <w:r>
        <w:t xml:space="preserve">, </w:t>
      </w:r>
      <w:r>
        <w:rPr>
          <w:i/>
          <w:iCs/>
        </w:rPr>
        <w:t>70</w:t>
      </w:r>
      <w:r>
        <w:t>, 422–450.</w:t>
      </w:r>
    </w:p>
    <w:p w14:paraId="013D2438" w14:textId="77777777" w:rsidR="008F7032" w:rsidRDefault="008F7032" w:rsidP="008F7032">
      <w:pPr>
        <w:pStyle w:val="Bibliography"/>
      </w:pPr>
      <w:r>
        <w:t xml:space="preserve">Vargas Salfate, S., &amp; Stern, C. (2023). Is contact among social class groups associated with legitimation of inequality? An examination across 28 countries. </w:t>
      </w:r>
      <w:r>
        <w:rPr>
          <w:i/>
          <w:iCs/>
        </w:rPr>
        <w:t>The British Journal of Social Psychology</w:t>
      </w:r>
      <w:r>
        <w:t>. https://doi.org/10.1111/bjso.12692</w:t>
      </w:r>
    </w:p>
    <w:p w14:paraId="21A33C02" w14:textId="77777777" w:rsidR="008F7032" w:rsidRPr="008F7032" w:rsidRDefault="008F7032" w:rsidP="008F7032">
      <w:pPr>
        <w:pStyle w:val="Bibliography"/>
        <w:rPr>
          <w:lang w:val="de-DE"/>
        </w:rPr>
      </w:pPr>
      <w:r>
        <w:lastRenderedPageBreak/>
        <w:t xml:space="preserve">Vedres, B. (2022). Network mechanisms in innovation: Borrowing and sparking ideas around structural holes. In K. Gërxhani, N. De Graaf, &amp; W. Raub (Eds.), </w:t>
      </w:r>
      <w:r>
        <w:rPr>
          <w:i/>
          <w:iCs/>
        </w:rPr>
        <w:t>Handbook of Sociological Science</w:t>
      </w:r>
      <w:r>
        <w:t xml:space="preserve"> (pp. 423–442). </w:t>
      </w:r>
      <w:r w:rsidRPr="008F7032">
        <w:rPr>
          <w:lang w:val="de-DE"/>
        </w:rPr>
        <w:t>Edward Elgar Publishing.</w:t>
      </w:r>
    </w:p>
    <w:p w14:paraId="0E41CD08" w14:textId="77777777" w:rsidR="008F7032" w:rsidRDefault="008F7032" w:rsidP="008F7032">
      <w:pPr>
        <w:pStyle w:val="Bibliography"/>
      </w:pPr>
      <w:r w:rsidRPr="008F7032">
        <w:rPr>
          <w:lang w:val="de-DE"/>
        </w:rPr>
        <w:t xml:space="preserve">von dem Knesebeck, O., Vonneilich, N., &amp; Kim, T. J. (2016). </w:t>
      </w:r>
      <w:r>
        <w:t xml:space="preserve">Are health care inequalities unfair? A study on public attitudes in 23 countries. </w:t>
      </w:r>
      <w:r>
        <w:rPr>
          <w:i/>
          <w:iCs/>
        </w:rPr>
        <w:t>International Journal for Equity in Health</w:t>
      </w:r>
      <w:r>
        <w:t xml:space="preserve">, </w:t>
      </w:r>
      <w:r>
        <w:rPr>
          <w:i/>
          <w:iCs/>
        </w:rPr>
        <w:t>15</w:t>
      </w:r>
      <w:r>
        <w:t>, 61.</w:t>
      </w:r>
    </w:p>
    <w:p w14:paraId="0D6362A5" w14:textId="77777777" w:rsidR="008F7032" w:rsidRDefault="008F7032" w:rsidP="008F7032">
      <w:pPr>
        <w:pStyle w:val="Bibliography"/>
      </w:pPr>
      <w:r>
        <w:t xml:space="preserve">Wegener, B. (1987). The Illusion of Distributive Justice. </w:t>
      </w:r>
      <w:r>
        <w:rPr>
          <w:i/>
          <w:iCs/>
        </w:rPr>
        <w:t>European Sociological Review</w:t>
      </w:r>
      <w:r>
        <w:t xml:space="preserve">, </w:t>
      </w:r>
      <w:r>
        <w:rPr>
          <w:i/>
          <w:iCs/>
        </w:rPr>
        <w:t>3</w:t>
      </w:r>
      <w:r>
        <w:t>, 1–13. JSTOR.</w:t>
      </w:r>
    </w:p>
    <w:p w14:paraId="75E70C6B" w14:textId="075AC911" w:rsidR="00F55CCD" w:rsidRDefault="00BF68E9" w:rsidP="00F55CCD">
      <w:pPr>
        <w:pStyle w:val="Heading1"/>
      </w:pPr>
      <w:r w:rsidRPr="00D84938">
        <w:fldChar w:fldCharType="end"/>
      </w:r>
    </w:p>
    <w:p w14:paraId="6351E878" w14:textId="160472F7" w:rsidR="00955E47" w:rsidRDefault="00F55CCD" w:rsidP="00F55CCD">
      <w:pPr>
        <w:spacing w:line="360" w:lineRule="auto"/>
      </w:pPr>
      <w:r>
        <w:br w:type="page"/>
      </w:r>
    </w:p>
    <w:p w14:paraId="2C12A187" w14:textId="77777777" w:rsidR="00F55CCD" w:rsidRPr="00F55CCD" w:rsidRDefault="00F55CCD" w:rsidP="00F55CCD">
      <w:pPr>
        <w:spacing w:line="360" w:lineRule="auto"/>
        <w:rPr>
          <w:b/>
          <w:sz w:val="30"/>
          <w:szCs w:val="30"/>
        </w:rPr>
      </w:pPr>
    </w:p>
    <w:p w14:paraId="7BDA3DB2" w14:textId="7D6C8697" w:rsidR="00955E47" w:rsidRPr="00955E47" w:rsidRDefault="00955E47" w:rsidP="00955E47">
      <w:pPr>
        <w:pStyle w:val="Heading1"/>
      </w:pPr>
      <w:r>
        <w:t>Supplementary materials</w:t>
      </w:r>
    </w:p>
    <w:p w14:paraId="45A818F4" w14:textId="0EE05261" w:rsidR="00503854" w:rsidRDefault="00503854" w:rsidP="00503854"/>
    <w:p w14:paraId="1CBAFC25" w14:textId="115F5A75" w:rsidR="00503854" w:rsidRDefault="00930B9F" w:rsidP="00503854">
      <w:r>
        <w:rPr>
          <w:noProof/>
        </w:rPr>
        <w:drawing>
          <wp:inline distT="0" distB="0" distL="0" distR="0" wp14:anchorId="121DFED7" wp14:editId="11D916A3">
            <wp:extent cx="5400040" cy="5468620"/>
            <wp:effectExtent l="0" t="0" r="0" b="0"/>
            <wp:docPr id="392637629" name="Picture 1" descr="A screenshot of a tab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637629" name="Picture 1" descr="A screenshot of a table&#10;&#10;AI-generated content may be incorrect."/>
                    <pic:cNvPicPr/>
                  </pic:nvPicPr>
                  <pic:blipFill>
                    <a:blip r:embed="rId17"/>
                    <a:stretch>
                      <a:fillRect/>
                    </a:stretch>
                  </pic:blipFill>
                  <pic:spPr>
                    <a:xfrm>
                      <a:off x="0" y="0"/>
                      <a:ext cx="5400040" cy="5468620"/>
                    </a:xfrm>
                    <a:prstGeom prst="rect">
                      <a:avLst/>
                    </a:prstGeom>
                  </pic:spPr>
                </pic:pic>
              </a:graphicData>
            </a:graphic>
          </wp:inline>
        </w:drawing>
      </w:r>
    </w:p>
    <w:p w14:paraId="20F4BA21" w14:textId="77777777" w:rsidR="00930B9F" w:rsidRDefault="00930B9F" w:rsidP="00503854"/>
    <w:p w14:paraId="2B9BAEEA" w14:textId="77777777" w:rsidR="00930B9F" w:rsidRDefault="00930B9F" w:rsidP="00503854"/>
    <w:p w14:paraId="175C127F" w14:textId="423E5EDD" w:rsidR="00930B9F" w:rsidRDefault="00930B9F">
      <w:pPr>
        <w:spacing w:line="360" w:lineRule="auto"/>
      </w:pPr>
      <w:r>
        <w:br w:type="page"/>
      </w:r>
    </w:p>
    <w:p w14:paraId="6DCA1E1F" w14:textId="023DE338" w:rsidR="00930B9F" w:rsidRDefault="00930B9F" w:rsidP="00503854">
      <w:r>
        <w:rPr>
          <w:noProof/>
        </w:rPr>
        <w:lastRenderedPageBreak/>
        <w:drawing>
          <wp:inline distT="0" distB="0" distL="0" distR="0" wp14:anchorId="1B4279C4" wp14:editId="3E88DB21">
            <wp:extent cx="3627743" cy="5152446"/>
            <wp:effectExtent l="0" t="0" r="0" b="0"/>
            <wp:docPr id="138204054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040545" name="Picture 1" descr="A screenshot of a computer&#10;&#10;AI-generated content may be incorrect."/>
                    <pic:cNvPicPr/>
                  </pic:nvPicPr>
                  <pic:blipFill>
                    <a:blip r:embed="rId18"/>
                    <a:stretch>
                      <a:fillRect/>
                    </a:stretch>
                  </pic:blipFill>
                  <pic:spPr>
                    <a:xfrm>
                      <a:off x="0" y="0"/>
                      <a:ext cx="3629281" cy="5154631"/>
                    </a:xfrm>
                    <a:prstGeom prst="rect">
                      <a:avLst/>
                    </a:prstGeom>
                  </pic:spPr>
                </pic:pic>
              </a:graphicData>
            </a:graphic>
          </wp:inline>
        </w:drawing>
      </w:r>
    </w:p>
    <w:p w14:paraId="1D1366C0" w14:textId="77777777" w:rsidR="00930B9F" w:rsidRDefault="00930B9F" w:rsidP="00503854"/>
    <w:p w14:paraId="63D054C8" w14:textId="4A516050" w:rsidR="00930B9F" w:rsidRDefault="00930B9F">
      <w:pPr>
        <w:spacing w:line="360" w:lineRule="auto"/>
      </w:pPr>
      <w:r>
        <w:br w:type="page"/>
      </w:r>
    </w:p>
    <w:p w14:paraId="2EE8A6DE" w14:textId="40C8DDBB" w:rsidR="00930B9F" w:rsidRDefault="00930B9F" w:rsidP="00503854">
      <w:r>
        <w:rPr>
          <w:noProof/>
        </w:rPr>
        <w:lastRenderedPageBreak/>
        <w:drawing>
          <wp:inline distT="0" distB="0" distL="0" distR="0" wp14:anchorId="74EF2D44" wp14:editId="625BFB04">
            <wp:extent cx="5400040" cy="3465830"/>
            <wp:effectExtent l="0" t="0" r="0" b="1270"/>
            <wp:docPr id="1515886113"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886113" name="Picture 1" descr="A screenshot of a graph&#10;&#10;AI-generated content may be incorrect."/>
                    <pic:cNvPicPr/>
                  </pic:nvPicPr>
                  <pic:blipFill>
                    <a:blip r:embed="rId19"/>
                    <a:stretch>
                      <a:fillRect/>
                    </a:stretch>
                  </pic:blipFill>
                  <pic:spPr>
                    <a:xfrm>
                      <a:off x="0" y="0"/>
                      <a:ext cx="5400040" cy="3465830"/>
                    </a:xfrm>
                    <a:prstGeom prst="rect">
                      <a:avLst/>
                    </a:prstGeom>
                  </pic:spPr>
                </pic:pic>
              </a:graphicData>
            </a:graphic>
          </wp:inline>
        </w:drawing>
      </w:r>
    </w:p>
    <w:p w14:paraId="448FEEAA" w14:textId="4EC4FBB3" w:rsidR="00503854" w:rsidRDefault="00503854" w:rsidP="00503854"/>
    <w:p w14:paraId="461AF58C" w14:textId="75F8DF29" w:rsidR="00545D30" w:rsidRPr="00503854" w:rsidRDefault="00545D30" w:rsidP="00503854"/>
    <w:sectPr w:rsidR="00545D30" w:rsidRPr="00503854" w:rsidSect="004E49A8">
      <w:headerReference w:type="default" r:id="rId20"/>
      <w:footerReference w:type="default" r:id="rId21"/>
      <w:pgSz w:w="11906" w:h="16838" w:code="9"/>
      <w:pgMar w:top="1417" w:right="1701" w:bottom="1417" w:left="1701" w:header="737" w:footer="737" w:gutter="0"/>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0" w:author="Julio César Iturra Sanhueza" w:date="2024-11-13T21:50:00Z" w:initials="JI">
    <w:p w14:paraId="65BA048F" w14:textId="77777777" w:rsidR="00DB0401" w:rsidRPr="00D84938" w:rsidRDefault="00DB0401" w:rsidP="00DB0401">
      <w:pPr>
        <w:pStyle w:val="CommentText"/>
        <w:jc w:val="left"/>
      </w:pPr>
      <w:r w:rsidRPr="00D84938">
        <w:rPr>
          <w:rStyle w:val="CommentReference"/>
        </w:rPr>
        <w:annotationRef/>
      </w:r>
      <w:r w:rsidRPr="00D84938">
        <w:t>[Paragraph 1 cross-sectional evidence]</w:t>
      </w:r>
    </w:p>
  </w:comment>
  <w:comment w:id="35" w:author="Julio César Iturra Sanhueza" w:date="2024-11-11T14:50:00Z" w:initials="JI">
    <w:p w14:paraId="2C4DD2CB" w14:textId="77777777" w:rsidR="00DB0401" w:rsidRPr="00D84938" w:rsidRDefault="00DB0401" w:rsidP="00DB0401">
      <w:pPr>
        <w:pStyle w:val="CommentText"/>
        <w:jc w:val="left"/>
      </w:pPr>
      <w:r w:rsidRPr="00D84938">
        <w:rPr>
          <w:rStyle w:val="CommentReference"/>
        </w:rPr>
        <w:annotationRef/>
      </w:r>
      <w:r w:rsidRPr="00D84938">
        <w:t>"market-based social insurance and social services can be an attractive substitute for public benefits for those with higher incomes because they involve no redistribution" (Busemeyer y Iversen, 2020, p. 673) esto es un muy buen argumento por qué los upper-class prefieren market más que los working-class</w:t>
      </w:r>
    </w:p>
    <w:p w14:paraId="409C7E5A" w14:textId="77777777" w:rsidR="00DB0401" w:rsidRPr="00D84938" w:rsidRDefault="00DB0401" w:rsidP="00DB0401">
      <w:pPr>
        <w:pStyle w:val="CommentText"/>
        <w:jc w:val="left"/>
      </w:pPr>
      <w:r w:rsidRPr="00D84938">
        <w:t>"et such market-based provision provides no insurance against poverty—a fact that shores up support for a supplementary low-cost public scheme." (Busemeyer y Iversen, 2020, p. 673)</w:t>
      </w:r>
    </w:p>
  </w:comment>
  <w:comment w:id="46" w:author="Julio César Iturra Sanhueza" w:date="2024-11-13T21:49:00Z" w:initials="JI">
    <w:p w14:paraId="4EA81CE9" w14:textId="77777777" w:rsidR="00DB0401" w:rsidRPr="00D84938" w:rsidRDefault="00DB0401" w:rsidP="00DB0401">
      <w:pPr>
        <w:pStyle w:val="CommentText"/>
        <w:jc w:val="left"/>
      </w:pPr>
      <w:r w:rsidRPr="00D84938">
        <w:rPr>
          <w:rStyle w:val="CommentReference"/>
        </w:rPr>
        <w:annotationRef/>
      </w:r>
      <w:r w:rsidRPr="00D84938">
        <w:t xml:space="preserve">[Paragraph 2 longitudinal evidence] [Paragraph 2 longitudinal evidence] </w:t>
      </w:r>
    </w:p>
  </w:comment>
  <w:comment w:id="55" w:author="Julio César Iturra Sanhueza" w:date="2024-12-05T11:15:00Z" w:initials="JI">
    <w:p w14:paraId="2269E4CC" w14:textId="77777777" w:rsidR="00DB0401" w:rsidRPr="00D84938" w:rsidRDefault="00DB0401" w:rsidP="00DB0401">
      <w:pPr>
        <w:pStyle w:val="CommentText"/>
        <w:jc w:val="left"/>
      </w:pPr>
      <w:r w:rsidRPr="00D84938">
        <w:rPr>
          <w:rStyle w:val="CommentReference"/>
        </w:rPr>
        <w:annotationRef/>
      </w:r>
      <w:r w:rsidRPr="00D84938">
        <w:t>"literature provides two types of theories that link class experiences to political attitudes, but we have not tested which of these is at work: some theories suggests that “making experiences” in a class socializes/acculturates people toward the values in that class while other theories suggest that “gaining experiences” in a class provides people with information about their long-term socio-economic position, allowing them to align their economic interests and economic values more closely." (Helgason y Rehm, 2024, p. 13)</w:t>
      </w:r>
    </w:p>
    <w:p w14:paraId="537B2AE5" w14:textId="77777777" w:rsidR="00DB0401" w:rsidRPr="00D84938" w:rsidRDefault="00DB0401" w:rsidP="00DB0401">
      <w:pPr>
        <w:pStyle w:val="CommentText"/>
        <w:jc w:val="left"/>
      </w:pPr>
      <w:r w:rsidRPr="00D84938">
        <w:t>"differences in preferences based on social mobility would lend further support for a (re)socialization effect of class" (Ares, 2020, p. 11)</w:t>
      </w:r>
    </w:p>
    <w:p w14:paraId="3729634A" w14:textId="77777777" w:rsidR="00DB0401" w:rsidRPr="00D84938" w:rsidRDefault="00DB0401" w:rsidP="00DB0401">
      <w:pPr>
        <w:pStyle w:val="CommentText"/>
        <w:jc w:val="left"/>
      </w:pPr>
      <w:r w:rsidRPr="00D84938">
        <w:t>"Because of the changes that class mobility entails—such as the economic resources and risk associated with the new class location, the kind of skills at use in the new work sphere, as well as the networks and interactions established around it—I expect mobile respondents to adapt their economic preferences in line with their class of destination (i.e. the one they are entering)" (Ares, 2020, p. 11)</w:t>
      </w:r>
    </w:p>
    <w:p w14:paraId="49D2EE64" w14:textId="77777777" w:rsidR="00DB0401" w:rsidRPr="00D84938" w:rsidRDefault="00DB0401" w:rsidP="00DB0401">
      <w:pPr>
        <w:pStyle w:val="CommentText"/>
        <w:jc w:val="left"/>
      </w:pPr>
      <w:r w:rsidRPr="00D84938">
        <w:t>"Mobile individuals are likely to retain contact and exposure to the networks and culture of their class of origin while, simultaneously, being exposed to the experiences and interactions established in the new class. Hence, networks and values represent a source of stability for preferences (Weakliem, 1992)." (Ares, 2020, p. 12)</w:t>
      </w:r>
    </w:p>
  </w:comment>
  <w:comment w:id="62" w:author="Julio César Iturra Sanhueza" w:date="2024-11-18T10:59:00Z" w:initials="JI">
    <w:p w14:paraId="3C104A5F" w14:textId="77777777" w:rsidR="00DB0401" w:rsidRPr="00D84938" w:rsidRDefault="00DB0401" w:rsidP="00DB0401">
      <w:pPr>
        <w:pStyle w:val="CommentText"/>
        <w:jc w:val="left"/>
      </w:pPr>
      <w:r w:rsidRPr="00D84938">
        <w:rPr>
          <w:rStyle w:val="CommentReference"/>
        </w:rPr>
        <w:annotationRef/>
      </w:r>
      <w:r w:rsidRPr="00D84938">
        <w:t>This is in line with Paskov (Europe) and Lee (US). Also, Edlund (2003)</w:t>
      </w:r>
    </w:p>
  </w:comment>
  <w:comment w:id="96" w:author="Julio César Iturra Sanhueza" w:date="2025-04-03T15:49:00Z" w:initials="JS">
    <w:p w14:paraId="5801E265" w14:textId="77777777" w:rsidR="00DB0401" w:rsidRDefault="00DB0401" w:rsidP="00DB0401">
      <w:pPr>
        <w:pStyle w:val="CommentText"/>
      </w:pPr>
      <w:r>
        <w:rPr>
          <w:rStyle w:val="CommentReference"/>
        </w:rPr>
        <w:annotationRef/>
      </w:r>
      <w:r w:rsidRPr="74BBA86C">
        <w:t>"Undoubtedly referential comparisons are much more constrained by local settings and persons' comparisons of fairness must reside primarily within the organizations and social networks they inhabit" (Shepelak &amp;Ailwin, 1986)</w:t>
      </w:r>
    </w:p>
  </w:comment>
  <w:comment w:id="115" w:author="Iturra, Julio" w:date="2025-03-26T11:39:00Z" w:initials="JI">
    <w:p w14:paraId="5B572C42" w14:textId="77777777" w:rsidR="00DB0401" w:rsidRDefault="00DB0401" w:rsidP="00DB0401">
      <w:pPr>
        <w:pStyle w:val="CommentText"/>
        <w:jc w:val="left"/>
      </w:pPr>
      <w:r>
        <w:rPr>
          <w:rStyle w:val="CommentReference"/>
        </w:rPr>
        <w:annotationRef/>
      </w:r>
      <w:r>
        <w:t>Folliwing (Christensen et al., 2024, p. 1425), being exposed at one moment in time implies comparing an outcome in terms of low or high levels of diversity.  By contrast, being increasingly exposed to diverse social settings implies comparing an outcome over time according to different levels of exposure.</w:t>
      </w:r>
    </w:p>
  </w:comment>
  <w:comment w:id="225" w:author="Julio César Iturra Sanhueza" w:date="2024-10-20T15:14:00Z" w:initials="">
    <w:p w14:paraId="15237464" w14:textId="2EF0CB74" w:rsidR="002632A2" w:rsidRPr="00D84938" w:rsidRDefault="00606669">
      <w:pPr>
        <w:widowControl w:val="0"/>
        <w:pBdr>
          <w:top w:val="nil"/>
          <w:left w:val="nil"/>
          <w:bottom w:val="nil"/>
          <w:right w:val="nil"/>
          <w:between w:val="nil"/>
        </w:pBdr>
        <w:spacing w:before="0" w:after="0"/>
        <w:jc w:val="left"/>
        <w:rPr>
          <w:color w:val="000000"/>
          <w:sz w:val="22"/>
          <w:szCs w:val="22"/>
        </w:rPr>
      </w:pPr>
      <w:r w:rsidRPr="00D84938">
        <w:rPr>
          <w:color w:val="000000"/>
          <w:sz w:val="22"/>
          <w:szCs w:val="22"/>
        </w:rPr>
        <w:t>https://strengejacke.github.io/mixed-models-snippets/random-effects-within-between-effects-model.html</w:t>
      </w:r>
    </w:p>
  </w:comment>
  <w:comment w:id="227" w:author="Iturra, Julio" w:date="2024-11-12T14:22:00Z" w:initials="JI">
    <w:p w14:paraId="1B85231A" w14:textId="77777777" w:rsidR="00CA6EC0" w:rsidRPr="00D84938" w:rsidRDefault="00CA6EC0" w:rsidP="00CA6EC0">
      <w:pPr>
        <w:pStyle w:val="CommentText"/>
        <w:jc w:val="left"/>
      </w:pPr>
      <w:r w:rsidRPr="00D84938">
        <w:rPr>
          <w:rStyle w:val="CommentReference"/>
        </w:rPr>
        <w:annotationRef/>
      </w:r>
      <w:r w:rsidRPr="00D84938">
        <w:t xml:space="preserve">The last wave of the ELSOC will be available in the following months, therefore I expect to be able to use it in the paper. </w:t>
      </w:r>
    </w:p>
  </w:comment>
  <w:comment w:id="233" w:author="Julio César Iturra Sanhueza" w:date="2024-11-25T15:02:00Z" w:initials="JI">
    <w:p w14:paraId="7C28739A" w14:textId="70C013FF" w:rsidR="008D0936" w:rsidRPr="00D84938" w:rsidRDefault="008D0936" w:rsidP="008D0936">
      <w:pPr>
        <w:pStyle w:val="NormalWeb"/>
        <w:rPr>
          <w:lang w:val="en-US"/>
        </w:rPr>
      </w:pPr>
      <w:r w:rsidRPr="00D84938">
        <w:rPr>
          <w:rStyle w:val="CommentReference"/>
          <w:lang w:val="en-US"/>
        </w:rPr>
        <w:annotationRef/>
      </w:r>
      <w:r w:rsidRPr="00D84938">
        <w:rPr>
          <w:rStyle w:val="highlight"/>
          <w:lang w:val="en-US"/>
        </w:rPr>
        <w:t>"Since income is a post-treatment variable – it results from class mobility – we argue that it should not be included in the main specifications."</w:t>
      </w:r>
      <w:r w:rsidRPr="00D84938">
        <w:rPr>
          <w:lang w:val="en-US"/>
        </w:rPr>
        <w:t xml:space="preserve">  </w:t>
      </w:r>
    </w:p>
  </w:comment>
  <w:comment w:id="234" w:author="Iturra, Julio" w:date="2024-11-26T16:46:00Z" w:initials="JI">
    <w:p w14:paraId="60F4DED7" w14:textId="77777777" w:rsidR="00B849BF" w:rsidRPr="00D84938" w:rsidRDefault="00B849BF" w:rsidP="00B849BF">
      <w:pPr>
        <w:pStyle w:val="CommentText"/>
        <w:jc w:val="left"/>
      </w:pPr>
      <w:r w:rsidRPr="00D84938">
        <w:rPr>
          <w:rStyle w:val="CommentReference"/>
        </w:rPr>
        <w:annotationRef/>
      </w:r>
      <w:r w:rsidRPr="00D84938">
        <w:t>“I do not include additional variables as controls to avoid including bad controls (i.e. mediators in the association between class mobility and preferences) (Angrist &amp; Pischke, 2009).” (Ares, 2020, p. 20)</w:t>
      </w:r>
    </w:p>
  </w:comment>
  <w:comment w:id="235" w:author="Julio César Iturra Sanhueza" w:date="2024-12-11T12:06:00Z" w:initials="JI">
    <w:p w14:paraId="10CA498B" w14:textId="77777777" w:rsidR="00E047B8" w:rsidRDefault="00E047B8" w:rsidP="00E047B8">
      <w:pPr>
        <w:pStyle w:val="CommentText"/>
        <w:jc w:val="left"/>
      </w:pPr>
      <w:r w:rsidRPr="00D84938">
        <w:rPr>
          <w:rStyle w:val="CommentReference"/>
        </w:rPr>
        <w:annotationRef/>
      </w:r>
      <w:r w:rsidRPr="00D84938">
        <w:t xml:space="preserve">In appendix, table with ISEI scores (citations) and the factor analysis </w:t>
      </w:r>
    </w:p>
  </w:comment>
  <w:comment w:id="506" w:author="Iturra, Julio" w:date="2025-03-24T11:56:00Z" w:initials="JI">
    <w:p w14:paraId="3E12D579" w14:textId="77777777" w:rsidR="006531B4" w:rsidRDefault="006531B4" w:rsidP="006531B4">
      <w:pPr>
        <w:pStyle w:val="CommentText"/>
        <w:jc w:val="left"/>
      </w:pPr>
      <w:r>
        <w:rPr>
          <w:rStyle w:val="CommentReference"/>
        </w:rPr>
        <w:annotationRef/>
      </w:r>
      <w:r>
        <w:t xml:space="preserve">Explore models by ISEI groups at the cross-sectional level </w:t>
      </w:r>
    </w:p>
  </w:comment>
  <w:comment w:id="507" w:author="Iturra, Julio" w:date="2025-03-24T11:56:00Z" w:initials="JI">
    <w:p w14:paraId="095DDD47" w14:textId="77777777" w:rsidR="00275696" w:rsidRDefault="00275696" w:rsidP="00275696">
      <w:pPr>
        <w:pStyle w:val="CommentText"/>
        <w:jc w:val="left"/>
      </w:pPr>
      <w:r>
        <w:rPr>
          <w:rStyle w:val="CommentReference"/>
        </w:rPr>
        <w:annotationRef/>
      </w:r>
      <w:r>
        <w:t>Sub-samples</w:t>
      </w:r>
    </w:p>
  </w:comment>
  <w:comment w:id="508" w:author="Julio César Iturra Sanhueza" w:date="2025-03-28T17:18:00Z" w:initials="JI">
    <w:p w14:paraId="78E19C81" w14:textId="77777777" w:rsidR="000B7BA4" w:rsidRDefault="000B7BA4" w:rsidP="000B7BA4">
      <w:pPr>
        <w:pStyle w:val="CommentText"/>
        <w:jc w:val="left"/>
      </w:pPr>
      <w:r>
        <w:rPr>
          <w:rStyle w:val="CommentReference"/>
        </w:rPr>
        <w:annotationRef/>
      </w:r>
      <w:r>
        <w:rPr>
          <w:lang w:val="es-CL"/>
        </w:rPr>
        <w:t xml:space="preserve">Not significa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5BA048F" w15:done="0"/>
  <w15:commentEx w15:paraId="409C7E5A" w15:done="0"/>
  <w15:commentEx w15:paraId="4EA81CE9" w15:done="0"/>
  <w15:commentEx w15:paraId="49D2EE64" w15:done="0"/>
  <w15:commentEx w15:paraId="3C104A5F" w15:done="0"/>
  <w15:commentEx w15:paraId="5801E265" w15:done="0"/>
  <w15:commentEx w15:paraId="5B572C42" w15:done="0"/>
  <w15:commentEx w15:paraId="15237464" w15:done="0"/>
  <w15:commentEx w15:paraId="1B85231A" w15:done="1"/>
  <w15:commentEx w15:paraId="7C28739A" w15:done="0"/>
  <w15:commentEx w15:paraId="60F4DED7" w15:paraIdParent="7C28739A" w15:done="0"/>
  <w15:commentEx w15:paraId="10CA498B" w15:done="0"/>
  <w15:commentEx w15:paraId="3E12D579" w15:done="0"/>
  <w15:commentEx w15:paraId="095DDD47" w15:paraIdParent="3E12D579" w15:done="0"/>
  <w15:commentEx w15:paraId="78E19C81" w15:paraIdParent="3E12D5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6CAA603" w16cex:dateUtc="2024-11-13T20:50:00Z"/>
  <w16cex:commentExtensible w16cex:durableId="3401A34D" w16cex:dateUtc="2024-11-11T13:50:00Z"/>
  <w16cex:commentExtensible w16cex:durableId="5EE522BA" w16cex:dateUtc="2024-11-13T20:49:00Z"/>
  <w16cex:commentExtensible w16cex:durableId="201FAA23" w16cex:dateUtc="2024-12-05T10:15:00Z"/>
  <w16cex:commentExtensible w16cex:durableId="0F69BEED" w16cex:dateUtc="2024-11-18T09:59:00Z"/>
  <w16cex:commentExtensible w16cex:durableId="5415F600" w16cex:dateUtc="2025-04-03T13:49:00Z"/>
  <w16cex:commentExtensible w16cex:durableId="30895938" w16cex:dateUtc="2025-03-26T10:39:00Z"/>
  <w16cex:commentExtensible w16cex:durableId="4C0E579B" w16cex:dateUtc="2024-11-12T13:22:00Z"/>
  <w16cex:commentExtensible w16cex:durableId="235348BC" w16cex:dateUtc="2024-11-25T14:02:00Z"/>
  <w16cex:commentExtensible w16cex:durableId="311BFFF7" w16cex:dateUtc="2024-11-26T15:46:00Z"/>
  <w16cex:commentExtensible w16cex:durableId="09161C91" w16cex:dateUtc="2024-12-11T11:06:00Z"/>
  <w16cex:commentExtensible w16cex:durableId="5559F6EA" w16cex:dateUtc="2025-03-24T10:56:00Z"/>
  <w16cex:commentExtensible w16cex:durableId="6FC05737" w16cex:dateUtc="2025-03-24T10:56:00Z"/>
  <w16cex:commentExtensible w16cex:durableId="26AA9FBF" w16cex:dateUtc="2025-03-28T16: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5BA048F" w16cid:durableId="16CAA603"/>
  <w16cid:commentId w16cid:paraId="409C7E5A" w16cid:durableId="3401A34D"/>
  <w16cid:commentId w16cid:paraId="4EA81CE9" w16cid:durableId="5EE522BA"/>
  <w16cid:commentId w16cid:paraId="49D2EE64" w16cid:durableId="201FAA23"/>
  <w16cid:commentId w16cid:paraId="3C104A5F" w16cid:durableId="0F69BEED"/>
  <w16cid:commentId w16cid:paraId="5801E265" w16cid:durableId="5415F600"/>
  <w16cid:commentId w16cid:paraId="5B572C42" w16cid:durableId="30895938"/>
  <w16cid:commentId w16cid:paraId="15237464" w16cid:durableId="3276702B"/>
  <w16cid:commentId w16cid:paraId="1B85231A" w16cid:durableId="4C0E579B"/>
  <w16cid:commentId w16cid:paraId="7C28739A" w16cid:durableId="235348BC"/>
  <w16cid:commentId w16cid:paraId="60F4DED7" w16cid:durableId="311BFFF7"/>
  <w16cid:commentId w16cid:paraId="10CA498B" w16cid:durableId="09161C91"/>
  <w16cid:commentId w16cid:paraId="3E12D579" w16cid:durableId="5559F6EA"/>
  <w16cid:commentId w16cid:paraId="095DDD47" w16cid:durableId="6FC05737"/>
  <w16cid:commentId w16cid:paraId="78E19C81" w16cid:durableId="26AA9F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6CC998" w14:textId="77777777" w:rsidR="00883FC7" w:rsidRPr="00D84938" w:rsidRDefault="00883FC7" w:rsidP="0099255D">
      <w:pPr>
        <w:spacing w:before="0" w:after="0"/>
      </w:pPr>
      <w:r w:rsidRPr="00D84938">
        <w:separator/>
      </w:r>
    </w:p>
  </w:endnote>
  <w:endnote w:type="continuationSeparator" w:id="0">
    <w:p w14:paraId="5489EA0A" w14:textId="77777777" w:rsidR="00883FC7" w:rsidRPr="00D84938" w:rsidRDefault="00883FC7" w:rsidP="0099255D">
      <w:pPr>
        <w:spacing w:before="0" w:after="0"/>
      </w:pPr>
      <w:r w:rsidRPr="00D84938">
        <w:continuationSeparator/>
      </w:r>
    </w:p>
  </w:endnote>
  <w:endnote w:type="continuationNotice" w:id="1">
    <w:p w14:paraId="5B5642F1" w14:textId="77777777" w:rsidR="00883FC7" w:rsidRPr="00D84938" w:rsidRDefault="00883FC7">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74674451"/>
      <w:docPartObj>
        <w:docPartGallery w:val="Page Numbers (Bottom of Page)"/>
        <w:docPartUnique/>
      </w:docPartObj>
    </w:sdtPr>
    <w:sdtEndPr/>
    <w:sdtContent>
      <w:p w14:paraId="50561842" w14:textId="0508AF87" w:rsidR="0099255D" w:rsidRPr="00D84938" w:rsidRDefault="0099255D">
        <w:pPr>
          <w:pStyle w:val="Footer"/>
          <w:jc w:val="center"/>
        </w:pPr>
        <w:r w:rsidRPr="00D84938">
          <w:fldChar w:fldCharType="begin"/>
        </w:r>
        <w:r w:rsidRPr="00D84938">
          <w:instrText xml:space="preserve"> PAGE   \* MERGEFORMAT </w:instrText>
        </w:r>
        <w:r w:rsidRPr="00D84938">
          <w:fldChar w:fldCharType="separate"/>
        </w:r>
        <w:r w:rsidR="00334957">
          <w:rPr>
            <w:noProof/>
          </w:rPr>
          <w:t>16</w:t>
        </w:r>
        <w:r w:rsidRPr="00D84938">
          <w:fldChar w:fldCharType="end"/>
        </w:r>
      </w:p>
    </w:sdtContent>
  </w:sdt>
  <w:p w14:paraId="5CE9E6E1" w14:textId="77777777" w:rsidR="0099255D" w:rsidRPr="00D84938" w:rsidRDefault="009925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A39974F" w14:textId="77777777" w:rsidR="00883FC7" w:rsidRPr="00D84938" w:rsidRDefault="00883FC7" w:rsidP="0099255D">
      <w:pPr>
        <w:spacing w:before="0" w:after="0"/>
      </w:pPr>
      <w:r w:rsidRPr="00D84938">
        <w:separator/>
      </w:r>
    </w:p>
  </w:footnote>
  <w:footnote w:type="continuationSeparator" w:id="0">
    <w:p w14:paraId="34F13C04" w14:textId="77777777" w:rsidR="00883FC7" w:rsidRPr="00D84938" w:rsidRDefault="00883FC7" w:rsidP="0099255D">
      <w:pPr>
        <w:spacing w:before="0" w:after="0"/>
      </w:pPr>
      <w:r w:rsidRPr="00D84938">
        <w:continuationSeparator/>
      </w:r>
    </w:p>
  </w:footnote>
  <w:footnote w:type="continuationNotice" w:id="1">
    <w:p w14:paraId="5D480BD7" w14:textId="77777777" w:rsidR="00883FC7" w:rsidRPr="00D84938" w:rsidRDefault="00883FC7">
      <w:pPr>
        <w:spacing w:before="0" w:after="0"/>
      </w:pPr>
    </w:p>
  </w:footnote>
  <w:footnote w:id="2">
    <w:p w14:paraId="62BAA83B" w14:textId="090599FF" w:rsidR="005B178D" w:rsidRDefault="005B178D" w:rsidP="005B178D">
      <w:r>
        <w:rPr>
          <w:rStyle w:val="FootnoteReference"/>
        </w:rPr>
        <w:footnoteRef/>
      </w:r>
      <w:r w:rsidR="007F75F6" w:rsidRPr="00A07D20">
        <w:rPr>
          <w:sz w:val="20"/>
          <w:szCs w:val="20"/>
        </w:rPr>
        <w:t>The formula is depicted as</w:t>
      </w:r>
      <w:r w:rsidRPr="00A07D20">
        <w:rPr>
          <w:sz w:val="20"/>
          <w:szCs w:val="20"/>
        </w:rPr>
        <w:t xml:space="preserve"> </w:t>
      </w:r>
      <m:oMath>
        <m:r>
          <w:rPr>
            <w:rFonts w:ascii="Cambria Math" w:hAnsi="Cambria Math" w:cs="Times New Roman"/>
            <w:sz w:val="20"/>
            <w:szCs w:val="20"/>
          </w:rPr>
          <m:t>H= -</m:t>
        </m:r>
        <m:nary>
          <m:naryPr>
            <m:chr m:val="∑"/>
            <m:limLoc m:val="subSup"/>
            <m:ctrlPr>
              <w:rPr>
                <w:rFonts w:ascii="Cambria Math" w:hAnsi="Cambria Math" w:cs="Times New Roman"/>
                <w:i/>
                <w:sz w:val="20"/>
                <w:szCs w:val="20"/>
              </w:rPr>
            </m:ctrlPr>
          </m:naryPr>
          <m:sub>
            <m:r>
              <w:rPr>
                <w:rFonts w:ascii="Cambria Math" w:hAnsi="Cambria Math" w:cs="Times New Roman"/>
                <w:sz w:val="20"/>
                <w:szCs w:val="20"/>
              </w:rPr>
              <m:t>j=1</m:t>
            </m:r>
          </m:sub>
          <m:sup>
            <m:r>
              <w:rPr>
                <w:rFonts w:ascii="Cambria Math" w:hAnsi="Cambria Math" w:cs="Times New Roman"/>
                <w:sz w:val="20"/>
                <w:szCs w:val="20"/>
              </w:rPr>
              <m:t>13</m:t>
            </m:r>
          </m:sup>
          <m:e>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j</m:t>
                </m:r>
              </m:sub>
            </m:sSub>
            <m:func>
              <m:funcPr>
                <m:ctrlPr>
                  <w:rPr>
                    <w:rFonts w:ascii="Cambria Math" w:hAnsi="Cambria Math" w:cs="Times New Roman"/>
                    <w:i/>
                    <w:sz w:val="20"/>
                    <w:szCs w:val="20"/>
                  </w:rPr>
                </m:ctrlPr>
              </m:funcPr>
              <m:fName>
                <m:r>
                  <m:rPr>
                    <m:sty m:val="p"/>
                  </m:rPr>
                  <w:rPr>
                    <w:rFonts w:ascii="Cambria Math" w:hAnsi="Cambria Math" w:cs="Times New Roman"/>
                    <w:sz w:val="20"/>
                    <w:szCs w:val="20"/>
                  </w:rPr>
                  <m:t>log</m:t>
                </m:r>
              </m:fName>
              <m:e>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j</m:t>
                    </m:r>
                  </m:sub>
                </m:sSub>
                <m:r>
                  <w:rPr>
                    <w:rFonts w:ascii="Cambria Math" w:hAnsi="Cambria Math" w:cs="Times New Roman"/>
                    <w:sz w:val="20"/>
                    <w:szCs w:val="20"/>
                  </w:rPr>
                  <m:t>)</m:t>
                </m:r>
              </m:e>
            </m:func>
          </m:e>
        </m:nary>
      </m:oMath>
      <w:r w:rsidR="00BB6CEF" w:rsidRPr="00A07D20">
        <w:rPr>
          <w:sz w:val="20"/>
          <w:szCs w:val="20"/>
        </w:rPr>
        <w:t xml:space="preserve">, where </w:t>
      </w:r>
      <w:r w:rsidR="00BB6CEF" w:rsidRPr="00A07D20">
        <w:rPr>
          <w:rStyle w:val="katex-mathml"/>
          <w:sz w:val="20"/>
          <w:szCs w:val="20"/>
        </w:rPr>
        <w:t>p</w:t>
      </w:r>
      <w:r w:rsidR="00BB6CEF" w:rsidRPr="00A07D20">
        <w:rPr>
          <w:rStyle w:val="katex-mathml"/>
          <w:sz w:val="20"/>
          <w:szCs w:val="20"/>
          <w:vertAlign w:val="subscript"/>
        </w:rPr>
        <w:t>j</w:t>
      </w:r>
      <w:r w:rsidR="00BB6CEF" w:rsidRPr="00A07D20">
        <w:rPr>
          <w:rStyle w:val="vlist-s"/>
          <w:sz w:val="20"/>
          <w:szCs w:val="20"/>
        </w:rPr>
        <w:t>​</w:t>
      </w:r>
      <w:r w:rsidR="00BB6CEF" w:rsidRPr="00A07D20">
        <w:rPr>
          <w:sz w:val="20"/>
          <w:szCs w:val="20"/>
        </w:rPr>
        <w:t xml:space="preserve"> is the </w:t>
      </w:r>
      <w:r w:rsidR="00BB6CEF" w:rsidRPr="00A07D20">
        <w:rPr>
          <w:rStyle w:val="Strong"/>
          <w:b w:val="0"/>
          <w:bCs w:val="0"/>
          <w:sz w:val="20"/>
          <w:szCs w:val="20"/>
        </w:rPr>
        <w:t>proportion</w:t>
      </w:r>
      <w:r w:rsidR="00BB6CEF" w:rsidRPr="00A07D20">
        <w:rPr>
          <w:sz w:val="20"/>
          <w:szCs w:val="20"/>
        </w:rPr>
        <w:t xml:space="preserve"> of ties in category </w:t>
      </w:r>
      <w:r w:rsidR="00BB6CEF" w:rsidRPr="00A07D20">
        <w:rPr>
          <w:rStyle w:val="katex-mathml"/>
          <w:i/>
          <w:iCs/>
          <w:sz w:val="20"/>
          <w:szCs w:val="20"/>
        </w:rPr>
        <w:t xml:space="preserve">j </w:t>
      </w:r>
      <w:r w:rsidR="00BB6CEF" w:rsidRPr="00A07D20">
        <w:rPr>
          <w:sz w:val="20"/>
          <w:szCs w:val="20"/>
        </w:rPr>
        <w:t xml:space="preserve">(e.g., the proportion of social ties that belong to occupation </w:t>
      </w:r>
      <w:r w:rsidR="00BB6CEF" w:rsidRPr="00A07D20">
        <w:rPr>
          <w:rStyle w:val="katex-mathml"/>
          <w:i/>
          <w:iCs/>
          <w:sz w:val="20"/>
          <w:szCs w:val="20"/>
        </w:rPr>
        <w:t>j</w:t>
      </w:r>
      <w:r w:rsidR="00BB6CEF" w:rsidRPr="00A07D20">
        <w:rPr>
          <w:sz w:val="20"/>
          <w:szCs w:val="20"/>
        </w:rPr>
        <w:t>).</w:t>
      </w:r>
      <w:r w:rsidR="00A42BD5">
        <w:rPr>
          <w:sz w:val="20"/>
          <w:szCs w:val="20"/>
        </w:rPr>
        <w:t xml:space="preserve"> This </w:t>
      </w:r>
      <w:r w:rsidR="00C1041F">
        <w:rPr>
          <w:sz w:val="20"/>
          <w:szCs w:val="20"/>
        </w:rPr>
        <w:t>excludes</w:t>
      </w:r>
      <w:r w:rsidR="00A42BD5">
        <w:rPr>
          <w:sz w:val="20"/>
          <w:szCs w:val="20"/>
        </w:rPr>
        <w:t xml:space="preserve"> observations with no network ties (which </w:t>
      </w:r>
      <w:r w:rsidR="00C1041F">
        <w:rPr>
          <w:sz w:val="20"/>
          <w:szCs w:val="20"/>
        </w:rPr>
        <w:t>represent</w:t>
      </w:r>
      <w:r w:rsidR="00A42BD5">
        <w:rPr>
          <w:sz w:val="20"/>
          <w:szCs w:val="20"/>
        </w:rPr>
        <w:t xml:space="preserve"> around 3% of the total sample).</w:t>
      </w:r>
    </w:p>
    <w:p w14:paraId="321CFEA7" w14:textId="2DD4D0F4" w:rsidR="005B178D" w:rsidRPr="005B178D" w:rsidRDefault="005B178D">
      <w:pPr>
        <w:pStyle w:val="FootnoteText"/>
      </w:pPr>
    </w:p>
  </w:footnote>
  <w:footnote w:id="3">
    <w:p w14:paraId="6358FD4B" w14:textId="1E0037B8" w:rsidR="00545D30" w:rsidRDefault="002A761F" w:rsidP="002A761F">
      <w:pPr>
        <w:pStyle w:val="FootnoteText"/>
      </w:pPr>
      <w:r>
        <w:rPr>
          <w:rStyle w:val="FootnoteReference"/>
        </w:rPr>
        <w:footnoteRef/>
      </w:r>
      <w:r>
        <w:t xml:space="preserve"> </w:t>
      </w:r>
      <w:r w:rsidRPr="00503854">
        <w:t xml:space="preserve">In an alternative approach, I </w:t>
      </w:r>
      <w:r w:rsidR="00A3011E">
        <w:t>constructed</w:t>
      </w:r>
      <w:r w:rsidRPr="00503854">
        <w:t xml:space="preserve"> six </w:t>
      </w:r>
      <w:r w:rsidR="0070511A">
        <w:t xml:space="preserve">intragenerational </w:t>
      </w:r>
      <w:r w:rsidRPr="00503854">
        <w:t xml:space="preserve">mobility profiles, categorizing individuals into downward, upward, and stable groups based on low, intermediate, and high occupational status. The results </w:t>
      </w:r>
      <w:r w:rsidR="00545D30">
        <w:t xml:space="preserve">in Table S2 </w:t>
      </w:r>
      <w:r w:rsidRPr="00503854">
        <w:t xml:space="preserve">indicate that experiencing </w:t>
      </w:r>
      <w:r w:rsidR="00545D30">
        <w:t xml:space="preserve">upward and downward mobility </w:t>
      </w:r>
      <w:r w:rsidR="00930B9F">
        <w:t>does not increase</w:t>
      </w:r>
      <w:r w:rsidR="00545D30">
        <w:t xml:space="preserve"> support for market justice when compared to those stable in a low-status occupation. In addition, Table S3 shows the relationship between network diversity and market justice preferences by mobility profile. The results indicate that </w:t>
      </w:r>
      <w:r w:rsidR="00360540">
        <w:t>rising network diversity affects those who have experienced upward or downward mobility</w:t>
      </w:r>
      <w:r w:rsidR="00545D30">
        <w:t>.</w:t>
      </w:r>
      <w:r w:rsidR="00360540">
        <w:t xml:space="preserve"> For those in stable positions, there are no significant changes in market justice when network diversity rises.</w:t>
      </w:r>
    </w:p>
    <w:p w14:paraId="2C5159BA" w14:textId="77777777" w:rsidR="00545D30" w:rsidRDefault="00545D30" w:rsidP="002A761F">
      <w:pPr>
        <w:pStyle w:val="FootnoteText"/>
      </w:pPr>
    </w:p>
    <w:p w14:paraId="42AF2BEF" w14:textId="68749556" w:rsidR="002A761F" w:rsidRPr="0038124C" w:rsidRDefault="002A761F" w:rsidP="002A761F">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C49768" w14:textId="24E2BA13" w:rsidR="0099255D" w:rsidRPr="00D84938" w:rsidRDefault="003854A5">
    <w:pPr>
      <w:pStyle w:val="Header"/>
    </w:pPr>
    <w:r w:rsidRPr="00D84938">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D4B4D7"/>
    <w:multiLevelType w:val="hybridMultilevel"/>
    <w:tmpl w:val="66347700"/>
    <w:lvl w:ilvl="0" w:tplc="C76C0FE0">
      <w:start w:val="1"/>
      <w:numFmt w:val="bullet"/>
      <w:lvlText w:val=""/>
      <w:lvlJc w:val="left"/>
      <w:pPr>
        <w:ind w:left="720" w:hanging="360"/>
      </w:pPr>
      <w:rPr>
        <w:rFonts w:ascii="Symbol" w:hAnsi="Symbol" w:hint="default"/>
      </w:rPr>
    </w:lvl>
    <w:lvl w:ilvl="1" w:tplc="52C0E23C">
      <w:start w:val="1"/>
      <w:numFmt w:val="bullet"/>
      <w:lvlText w:val="o"/>
      <w:lvlJc w:val="left"/>
      <w:pPr>
        <w:ind w:left="1440" w:hanging="360"/>
      </w:pPr>
      <w:rPr>
        <w:rFonts w:ascii="Courier New" w:hAnsi="Courier New" w:hint="default"/>
      </w:rPr>
    </w:lvl>
    <w:lvl w:ilvl="2" w:tplc="BBBEDF64">
      <w:start w:val="1"/>
      <w:numFmt w:val="bullet"/>
      <w:lvlText w:val=""/>
      <w:lvlJc w:val="left"/>
      <w:pPr>
        <w:ind w:left="2160" w:hanging="360"/>
      </w:pPr>
      <w:rPr>
        <w:rFonts w:ascii="Wingdings" w:hAnsi="Wingdings" w:hint="default"/>
      </w:rPr>
    </w:lvl>
    <w:lvl w:ilvl="3" w:tplc="AA74A824">
      <w:start w:val="1"/>
      <w:numFmt w:val="bullet"/>
      <w:lvlText w:val=""/>
      <w:lvlJc w:val="left"/>
      <w:pPr>
        <w:ind w:left="2880" w:hanging="360"/>
      </w:pPr>
      <w:rPr>
        <w:rFonts w:ascii="Symbol" w:hAnsi="Symbol" w:hint="default"/>
      </w:rPr>
    </w:lvl>
    <w:lvl w:ilvl="4" w:tplc="E0B6688E">
      <w:start w:val="1"/>
      <w:numFmt w:val="bullet"/>
      <w:lvlText w:val="o"/>
      <w:lvlJc w:val="left"/>
      <w:pPr>
        <w:ind w:left="3600" w:hanging="360"/>
      </w:pPr>
      <w:rPr>
        <w:rFonts w:ascii="Courier New" w:hAnsi="Courier New" w:hint="default"/>
      </w:rPr>
    </w:lvl>
    <w:lvl w:ilvl="5" w:tplc="76ECA7AA">
      <w:start w:val="1"/>
      <w:numFmt w:val="bullet"/>
      <w:lvlText w:val=""/>
      <w:lvlJc w:val="left"/>
      <w:pPr>
        <w:ind w:left="4320" w:hanging="360"/>
      </w:pPr>
      <w:rPr>
        <w:rFonts w:ascii="Wingdings" w:hAnsi="Wingdings" w:hint="default"/>
      </w:rPr>
    </w:lvl>
    <w:lvl w:ilvl="6" w:tplc="A228708A">
      <w:start w:val="1"/>
      <w:numFmt w:val="bullet"/>
      <w:lvlText w:val=""/>
      <w:lvlJc w:val="left"/>
      <w:pPr>
        <w:ind w:left="5040" w:hanging="360"/>
      </w:pPr>
      <w:rPr>
        <w:rFonts w:ascii="Symbol" w:hAnsi="Symbol" w:hint="default"/>
      </w:rPr>
    </w:lvl>
    <w:lvl w:ilvl="7" w:tplc="B8D658B2">
      <w:start w:val="1"/>
      <w:numFmt w:val="bullet"/>
      <w:lvlText w:val="o"/>
      <w:lvlJc w:val="left"/>
      <w:pPr>
        <w:ind w:left="5760" w:hanging="360"/>
      </w:pPr>
      <w:rPr>
        <w:rFonts w:ascii="Courier New" w:hAnsi="Courier New" w:hint="default"/>
      </w:rPr>
    </w:lvl>
    <w:lvl w:ilvl="8" w:tplc="3E2CAEE4">
      <w:start w:val="1"/>
      <w:numFmt w:val="bullet"/>
      <w:lvlText w:val=""/>
      <w:lvlJc w:val="left"/>
      <w:pPr>
        <w:ind w:left="6480" w:hanging="360"/>
      </w:pPr>
      <w:rPr>
        <w:rFonts w:ascii="Wingdings" w:hAnsi="Wingdings" w:hint="default"/>
      </w:rPr>
    </w:lvl>
  </w:abstractNum>
  <w:abstractNum w:abstractNumId="1" w15:restartNumberingAfterBreak="0">
    <w:nsid w:val="06AB26D5"/>
    <w:multiLevelType w:val="hybridMultilevel"/>
    <w:tmpl w:val="1584F194"/>
    <w:lvl w:ilvl="0" w:tplc="58E268FA">
      <w:start w:val="1"/>
      <w:numFmt w:val="bullet"/>
      <w:lvlText w:val=""/>
      <w:lvlJc w:val="left"/>
      <w:pPr>
        <w:ind w:left="720" w:hanging="360"/>
      </w:pPr>
      <w:rPr>
        <w:rFonts w:ascii="Symbol" w:hAnsi="Symbol" w:hint="default"/>
      </w:rPr>
    </w:lvl>
    <w:lvl w:ilvl="1" w:tplc="DE5C08FE">
      <w:start w:val="1"/>
      <w:numFmt w:val="bullet"/>
      <w:lvlText w:val="o"/>
      <w:lvlJc w:val="left"/>
      <w:pPr>
        <w:ind w:left="1440" w:hanging="360"/>
      </w:pPr>
      <w:rPr>
        <w:rFonts w:ascii="Courier New" w:hAnsi="Courier New" w:hint="default"/>
      </w:rPr>
    </w:lvl>
    <w:lvl w:ilvl="2" w:tplc="3F0E7496">
      <w:start w:val="1"/>
      <w:numFmt w:val="bullet"/>
      <w:lvlText w:val=""/>
      <w:lvlJc w:val="left"/>
      <w:pPr>
        <w:ind w:left="2160" w:hanging="360"/>
      </w:pPr>
      <w:rPr>
        <w:rFonts w:ascii="Wingdings" w:hAnsi="Wingdings" w:hint="default"/>
      </w:rPr>
    </w:lvl>
    <w:lvl w:ilvl="3" w:tplc="04186432">
      <w:start w:val="1"/>
      <w:numFmt w:val="bullet"/>
      <w:lvlText w:val=""/>
      <w:lvlJc w:val="left"/>
      <w:pPr>
        <w:ind w:left="2880" w:hanging="360"/>
      </w:pPr>
      <w:rPr>
        <w:rFonts w:ascii="Symbol" w:hAnsi="Symbol" w:hint="default"/>
      </w:rPr>
    </w:lvl>
    <w:lvl w:ilvl="4" w:tplc="599E9500">
      <w:start w:val="1"/>
      <w:numFmt w:val="bullet"/>
      <w:lvlText w:val="o"/>
      <w:lvlJc w:val="left"/>
      <w:pPr>
        <w:ind w:left="3600" w:hanging="360"/>
      </w:pPr>
      <w:rPr>
        <w:rFonts w:ascii="Courier New" w:hAnsi="Courier New" w:hint="default"/>
      </w:rPr>
    </w:lvl>
    <w:lvl w:ilvl="5" w:tplc="96FA5C20">
      <w:start w:val="1"/>
      <w:numFmt w:val="bullet"/>
      <w:lvlText w:val=""/>
      <w:lvlJc w:val="left"/>
      <w:pPr>
        <w:ind w:left="4320" w:hanging="360"/>
      </w:pPr>
      <w:rPr>
        <w:rFonts w:ascii="Wingdings" w:hAnsi="Wingdings" w:hint="default"/>
      </w:rPr>
    </w:lvl>
    <w:lvl w:ilvl="6" w:tplc="9F12067E">
      <w:start w:val="1"/>
      <w:numFmt w:val="bullet"/>
      <w:lvlText w:val=""/>
      <w:lvlJc w:val="left"/>
      <w:pPr>
        <w:ind w:left="5040" w:hanging="360"/>
      </w:pPr>
      <w:rPr>
        <w:rFonts w:ascii="Symbol" w:hAnsi="Symbol" w:hint="default"/>
      </w:rPr>
    </w:lvl>
    <w:lvl w:ilvl="7" w:tplc="83D4FB2E">
      <w:start w:val="1"/>
      <w:numFmt w:val="bullet"/>
      <w:lvlText w:val="o"/>
      <w:lvlJc w:val="left"/>
      <w:pPr>
        <w:ind w:left="5760" w:hanging="360"/>
      </w:pPr>
      <w:rPr>
        <w:rFonts w:ascii="Courier New" w:hAnsi="Courier New" w:hint="default"/>
      </w:rPr>
    </w:lvl>
    <w:lvl w:ilvl="8" w:tplc="BB76440E">
      <w:start w:val="1"/>
      <w:numFmt w:val="bullet"/>
      <w:lvlText w:val=""/>
      <w:lvlJc w:val="left"/>
      <w:pPr>
        <w:ind w:left="6480" w:hanging="360"/>
      </w:pPr>
      <w:rPr>
        <w:rFonts w:ascii="Wingdings" w:hAnsi="Wingdings" w:hint="default"/>
      </w:rPr>
    </w:lvl>
  </w:abstractNum>
  <w:abstractNum w:abstractNumId="2" w15:restartNumberingAfterBreak="0">
    <w:nsid w:val="39F93A1F"/>
    <w:multiLevelType w:val="hybridMultilevel"/>
    <w:tmpl w:val="7A6E4142"/>
    <w:lvl w:ilvl="0" w:tplc="466618E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55437104">
    <w:abstractNumId w:val="1"/>
  </w:num>
  <w:num w:numId="2" w16cid:durableId="1178930160">
    <w:abstractNumId w:val="0"/>
  </w:num>
  <w:num w:numId="3" w16cid:durableId="34683234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ulio César Iturra Sanhueza">
    <w15:presenceInfo w15:providerId="AD" w15:userId="S::jciturra@uc.cl::e2de3052-3501-452a-9806-eb4e3c41687c"/>
  </w15:person>
  <w15:person w15:author="Iturra, Julio">
    <w15:presenceInfo w15:providerId="AD" w15:userId="S::juiturra@constructor.university::1e32fb54-b3a6-4f6a-9acb-bd9611b4f02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displayBackgroundShape/>
  <w:proofState w:spelling="clean" w:grammar="clean"/>
  <w:stylePaneFormatFilter w:val="5424" w:allStyles="0" w:customStyles="0" w:latentStyles="1" w:stylesInUse="0" w:headingStyles="1" w:numberingStyles="0" w:tableStyles="0" w:directFormattingOnRuns="0" w:directFormattingOnParagraphs="0" w:directFormattingOnNumbering="1" w:directFormattingOnTables="0" w:clearFormatting="1" w:top3HeadingStyles="0" w:visibleStyles="1" w:alternateStyleNames="0"/>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zU3NjYxNjcxMTU0MzZS0lEKTi0uzszPAykwMqkFAOP6OAMtAAAA"/>
  </w:docVars>
  <w:rsids>
    <w:rsidRoot w:val="002632A2"/>
    <w:rsid w:val="00002025"/>
    <w:rsid w:val="00002155"/>
    <w:rsid w:val="00002708"/>
    <w:rsid w:val="000033D9"/>
    <w:rsid w:val="000039F8"/>
    <w:rsid w:val="000045B2"/>
    <w:rsid w:val="000046DC"/>
    <w:rsid w:val="00006784"/>
    <w:rsid w:val="00006927"/>
    <w:rsid w:val="000076F5"/>
    <w:rsid w:val="0001028D"/>
    <w:rsid w:val="00010690"/>
    <w:rsid w:val="0001177C"/>
    <w:rsid w:val="00011AE4"/>
    <w:rsid w:val="00011CFC"/>
    <w:rsid w:val="00012681"/>
    <w:rsid w:val="000134E6"/>
    <w:rsid w:val="00013C34"/>
    <w:rsid w:val="000142D1"/>
    <w:rsid w:val="0001471D"/>
    <w:rsid w:val="00014B45"/>
    <w:rsid w:val="00015626"/>
    <w:rsid w:val="00016138"/>
    <w:rsid w:val="00017BC6"/>
    <w:rsid w:val="0002048D"/>
    <w:rsid w:val="00022702"/>
    <w:rsid w:val="00022A68"/>
    <w:rsid w:val="00022BDF"/>
    <w:rsid w:val="00023F2B"/>
    <w:rsid w:val="00024A62"/>
    <w:rsid w:val="00025EF3"/>
    <w:rsid w:val="00027E6A"/>
    <w:rsid w:val="00027ECD"/>
    <w:rsid w:val="000312A7"/>
    <w:rsid w:val="00031718"/>
    <w:rsid w:val="0003177A"/>
    <w:rsid w:val="00032B3B"/>
    <w:rsid w:val="00033C9B"/>
    <w:rsid w:val="00034289"/>
    <w:rsid w:val="00034330"/>
    <w:rsid w:val="00035F55"/>
    <w:rsid w:val="000364C0"/>
    <w:rsid w:val="00036797"/>
    <w:rsid w:val="00040EC1"/>
    <w:rsid w:val="000410D8"/>
    <w:rsid w:val="00042BB2"/>
    <w:rsid w:val="000432F5"/>
    <w:rsid w:val="00045106"/>
    <w:rsid w:val="00045616"/>
    <w:rsid w:val="0004572F"/>
    <w:rsid w:val="00045836"/>
    <w:rsid w:val="00046F0D"/>
    <w:rsid w:val="000470BA"/>
    <w:rsid w:val="000509CE"/>
    <w:rsid w:val="00051B57"/>
    <w:rsid w:val="00053110"/>
    <w:rsid w:val="0005391E"/>
    <w:rsid w:val="00053954"/>
    <w:rsid w:val="000545C9"/>
    <w:rsid w:val="00054D85"/>
    <w:rsid w:val="00054D93"/>
    <w:rsid w:val="00056F12"/>
    <w:rsid w:val="00057303"/>
    <w:rsid w:val="00057AB0"/>
    <w:rsid w:val="00057D8F"/>
    <w:rsid w:val="00060503"/>
    <w:rsid w:val="000609B4"/>
    <w:rsid w:val="00061268"/>
    <w:rsid w:val="000619F9"/>
    <w:rsid w:val="00062721"/>
    <w:rsid w:val="00063910"/>
    <w:rsid w:val="00063F5B"/>
    <w:rsid w:val="0006500B"/>
    <w:rsid w:val="0006570C"/>
    <w:rsid w:val="00065F26"/>
    <w:rsid w:val="000661F3"/>
    <w:rsid w:val="00070703"/>
    <w:rsid w:val="00070FAC"/>
    <w:rsid w:val="00071221"/>
    <w:rsid w:val="00072371"/>
    <w:rsid w:val="0007330F"/>
    <w:rsid w:val="00073BBB"/>
    <w:rsid w:val="000753D2"/>
    <w:rsid w:val="000753D8"/>
    <w:rsid w:val="0007624A"/>
    <w:rsid w:val="0007654B"/>
    <w:rsid w:val="00076619"/>
    <w:rsid w:val="000767D8"/>
    <w:rsid w:val="000806C7"/>
    <w:rsid w:val="00080C46"/>
    <w:rsid w:val="00082852"/>
    <w:rsid w:val="00082B6F"/>
    <w:rsid w:val="00082D58"/>
    <w:rsid w:val="00082EF1"/>
    <w:rsid w:val="00083147"/>
    <w:rsid w:val="00083AFB"/>
    <w:rsid w:val="00084941"/>
    <w:rsid w:val="000849CF"/>
    <w:rsid w:val="000851C9"/>
    <w:rsid w:val="00085D89"/>
    <w:rsid w:val="00085F00"/>
    <w:rsid w:val="000870DF"/>
    <w:rsid w:val="000908CF"/>
    <w:rsid w:val="00092924"/>
    <w:rsid w:val="00092A51"/>
    <w:rsid w:val="00092A7F"/>
    <w:rsid w:val="0009328D"/>
    <w:rsid w:val="00095374"/>
    <w:rsid w:val="00095572"/>
    <w:rsid w:val="000958CD"/>
    <w:rsid w:val="000966C2"/>
    <w:rsid w:val="000A2608"/>
    <w:rsid w:val="000A26CD"/>
    <w:rsid w:val="000A2856"/>
    <w:rsid w:val="000A2AB2"/>
    <w:rsid w:val="000A2C7D"/>
    <w:rsid w:val="000A38BA"/>
    <w:rsid w:val="000A44EE"/>
    <w:rsid w:val="000A46B7"/>
    <w:rsid w:val="000A5981"/>
    <w:rsid w:val="000A5AAC"/>
    <w:rsid w:val="000A6AB3"/>
    <w:rsid w:val="000A7A63"/>
    <w:rsid w:val="000A7FB1"/>
    <w:rsid w:val="000B0982"/>
    <w:rsid w:val="000B1D98"/>
    <w:rsid w:val="000B2522"/>
    <w:rsid w:val="000B28BB"/>
    <w:rsid w:val="000B4D34"/>
    <w:rsid w:val="000B5C03"/>
    <w:rsid w:val="000B6870"/>
    <w:rsid w:val="000B6BB8"/>
    <w:rsid w:val="000B7BA4"/>
    <w:rsid w:val="000C031F"/>
    <w:rsid w:val="000C0571"/>
    <w:rsid w:val="000C1112"/>
    <w:rsid w:val="000C16F0"/>
    <w:rsid w:val="000C2419"/>
    <w:rsid w:val="000C2742"/>
    <w:rsid w:val="000C2E13"/>
    <w:rsid w:val="000C2EC9"/>
    <w:rsid w:val="000C3B43"/>
    <w:rsid w:val="000C3E8F"/>
    <w:rsid w:val="000C5317"/>
    <w:rsid w:val="000C5B50"/>
    <w:rsid w:val="000C5CD3"/>
    <w:rsid w:val="000C6CFE"/>
    <w:rsid w:val="000C76EB"/>
    <w:rsid w:val="000C7950"/>
    <w:rsid w:val="000D0B44"/>
    <w:rsid w:val="000D0BBB"/>
    <w:rsid w:val="000D0D5B"/>
    <w:rsid w:val="000D1773"/>
    <w:rsid w:val="000D1F51"/>
    <w:rsid w:val="000D2A64"/>
    <w:rsid w:val="000D398C"/>
    <w:rsid w:val="000D3C39"/>
    <w:rsid w:val="000D53E0"/>
    <w:rsid w:val="000D605F"/>
    <w:rsid w:val="000D70A9"/>
    <w:rsid w:val="000D7F32"/>
    <w:rsid w:val="000E1186"/>
    <w:rsid w:val="000E2052"/>
    <w:rsid w:val="000E26A4"/>
    <w:rsid w:val="000E2739"/>
    <w:rsid w:val="000E2D9D"/>
    <w:rsid w:val="000E302E"/>
    <w:rsid w:val="000E363E"/>
    <w:rsid w:val="000E5CA0"/>
    <w:rsid w:val="000E632E"/>
    <w:rsid w:val="000E68EF"/>
    <w:rsid w:val="000F09F5"/>
    <w:rsid w:val="000F0F25"/>
    <w:rsid w:val="000F129F"/>
    <w:rsid w:val="000F1752"/>
    <w:rsid w:val="000F3899"/>
    <w:rsid w:val="000F3B58"/>
    <w:rsid w:val="000F4EE5"/>
    <w:rsid w:val="000F658C"/>
    <w:rsid w:val="000F6711"/>
    <w:rsid w:val="000F6BF4"/>
    <w:rsid w:val="000F77AF"/>
    <w:rsid w:val="000F7FC6"/>
    <w:rsid w:val="00100128"/>
    <w:rsid w:val="00101132"/>
    <w:rsid w:val="00101AEC"/>
    <w:rsid w:val="00103676"/>
    <w:rsid w:val="00103E5D"/>
    <w:rsid w:val="001051EF"/>
    <w:rsid w:val="001053BC"/>
    <w:rsid w:val="00106B73"/>
    <w:rsid w:val="00106D4F"/>
    <w:rsid w:val="00107A5A"/>
    <w:rsid w:val="00107D33"/>
    <w:rsid w:val="00107EAB"/>
    <w:rsid w:val="00110F94"/>
    <w:rsid w:val="00110FD2"/>
    <w:rsid w:val="00111F28"/>
    <w:rsid w:val="0011236B"/>
    <w:rsid w:val="001135AA"/>
    <w:rsid w:val="001138B5"/>
    <w:rsid w:val="00117B84"/>
    <w:rsid w:val="00120619"/>
    <w:rsid w:val="00120D40"/>
    <w:rsid w:val="001214EE"/>
    <w:rsid w:val="00121A9A"/>
    <w:rsid w:val="00121DF8"/>
    <w:rsid w:val="00121EFB"/>
    <w:rsid w:val="001220B5"/>
    <w:rsid w:val="001220F1"/>
    <w:rsid w:val="001226BC"/>
    <w:rsid w:val="00122714"/>
    <w:rsid w:val="00123AE4"/>
    <w:rsid w:val="0013362A"/>
    <w:rsid w:val="00134481"/>
    <w:rsid w:val="00135153"/>
    <w:rsid w:val="001354E0"/>
    <w:rsid w:val="00135954"/>
    <w:rsid w:val="0013633D"/>
    <w:rsid w:val="00136E77"/>
    <w:rsid w:val="001379FE"/>
    <w:rsid w:val="0014009D"/>
    <w:rsid w:val="0014080A"/>
    <w:rsid w:val="00140B3C"/>
    <w:rsid w:val="00141B55"/>
    <w:rsid w:val="001422B6"/>
    <w:rsid w:val="00142311"/>
    <w:rsid w:val="001424D7"/>
    <w:rsid w:val="001427C0"/>
    <w:rsid w:val="00143729"/>
    <w:rsid w:val="0014648C"/>
    <w:rsid w:val="001467F4"/>
    <w:rsid w:val="00147FCE"/>
    <w:rsid w:val="00150EE4"/>
    <w:rsid w:val="00151589"/>
    <w:rsid w:val="00151B0B"/>
    <w:rsid w:val="00151D75"/>
    <w:rsid w:val="00153285"/>
    <w:rsid w:val="001544D2"/>
    <w:rsid w:val="001546BC"/>
    <w:rsid w:val="0015471D"/>
    <w:rsid w:val="00155FD6"/>
    <w:rsid w:val="0015640C"/>
    <w:rsid w:val="00157312"/>
    <w:rsid w:val="001601E8"/>
    <w:rsid w:val="00160356"/>
    <w:rsid w:val="0016064F"/>
    <w:rsid w:val="001614F3"/>
    <w:rsid w:val="00161C3B"/>
    <w:rsid w:val="001634CD"/>
    <w:rsid w:val="00164119"/>
    <w:rsid w:val="00164C98"/>
    <w:rsid w:val="00164EB2"/>
    <w:rsid w:val="00165B04"/>
    <w:rsid w:val="00166258"/>
    <w:rsid w:val="0016626A"/>
    <w:rsid w:val="00166330"/>
    <w:rsid w:val="0016720D"/>
    <w:rsid w:val="001676FE"/>
    <w:rsid w:val="00167C6A"/>
    <w:rsid w:val="00167F16"/>
    <w:rsid w:val="001708AD"/>
    <w:rsid w:val="00170D53"/>
    <w:rsid w:val="001744CB"/>
    <w:rsid w:val="0017459F"/>
    <w:rsid w:val="0017553B"/>
    <w:rsid w:val="001755FE"/>
    <w:rsid w:val="00175644"/>
    <w:rsid w:val="001762E0"/>
    <w:rsid w:val="00177AC4"/>
    <w:rsid w:val="00177E79"/>
    <w:rsid w:val="00180CDF"/>
    <w:rsid w:val="001813BE"/>
    <w:rsid w:val="00181FD2"/>
    <w:rsid w:val="0018466C"/>
    <w:rsid w:val="00184CF1"/>
    <w:rsid w:val="00185357"/>
    <w:rsid w:val="00185B3E"/>
    <w:rsid w:val="00186220"/>
    <w:rsid w:val="001864A2"/>
    <w:rsid w:val="00186CD4"/>
    <w:rsid w:val="00187AC5"/>
    <w:rsid w:val="00187E5D"/>
    <w:rsid w:val="00190010"/>
    <w:rsid w:val="001906AA"/>
    <w:rsid w:val="00191248"/>
    <w:rsid w:val="001918B1"/>
    <w:rsid w:val="0019191C"/>
    <w:rsid w:val="00191AA8"/>
    <w:rsid w:val="00191D70"/>
    <w:rsid w:val="001931A9"/>
    <w:rsid w:val="00193872"/>
    <w:rsid w:val="00193B0F"/>
    <w:rsid w:val="00193BE0"/>
    <w:rsid w:val="00194A2C"/>
    <w:rsid w:val="001962B8"/>
    <w:rsid w:val="001A0013"/>
    <w:rsid w:val="001A07AE"/>
    <w:rsid w:val="001A0A34"/>
    <w:rsid w:val="001A1733"/>
    <w:rsid w:val="001A1F72"/>
    <w:rsid w:val="001A31D8"/>
    <w:rsid w:val="001A324B"/>
    <w:rsid w:val="001A3DB2"/>
    <w:rsid w:val="001A3DF2"/>
    <w:rsid w:val="001A3EA8"/>
    <w:rsid w:val="001A5045"/>
    <w:rsid w:val="001A5417"/>
    <w:rsid w:val="001A572B"/>
    <w:rsid w:val="001A5DBC"/>
    <w:rsid w:val="001A69D9"/>
    <w:rsid w:val="001B05E5"/>
    <w:rsid w:val="001B06BE"/>
    <w:rsid w:val="001B11AB"/>
    <w:rsid w:val="001B1A85"/>
    <w:rsid w:val="001B2BB8"/>
    <w:rsid w:val="001B37EE"/>
    <w:rsid w:val="001B4032"/>
    <w:rsid w:val="001B50C3"/>
    <w:rsid w:val="001B5CA7"/>
    <w:rsid w:val="001B5D9A"/>
    <w:rsid w:val="001B6495"/>
    <w:rsid w:val="001B6667"/>
    <w:rsid w:val="001B6907"/>
    <w:rsid w:val="001B6F17"/>
    <w:rsid w:val="001C03AB"/>
    <w:rsid w:val="001C05D3"/>
    <w:rsid w:val="001C1A8D"/>
    <w:rsid w:val="001C1A95"/>
    <w:rsid w:val="001C1F60"/>
    <w:rsid w:val="001C22F5"/>
    <w:rsid w:val="001C3FB7"/>
    <w:rsid w:val="001C57E5"/>
    <w:rsid w:val="001C6581"/>
    <w:rsid w:val="001C73DC"/>
    <w:rsid w:val="001C7F61"/>
    <w:rsid w:val="001D2517"/>
    <w:rsid w:val="001D3B99"/>
    <w:rsid w:val="001D3C4C"/>
    <w:rsid w:val="001D3CA5"/>
    <w:rsid w:val="001D468F"/>
    <w:rsid w:val="001D5F82"/>
    <w:rsid w:val="001D6E2C"/>
    <w:rsid w:val="001D7085"/>
    <w:rsid w:val="001E0C2C"/>
    <w:rsid w:val="001E0D58"/>
    <w:rsid w:val="001E1FBC"/>
    <w:rsid w:val="001E41A0"/>
    <w:rsid w:val="001E496E"/>
    <w:rsid w:val="001E4B1D"/>
    <w:rsid w:val="001E5802"/>
    <w:rsid w:val="001F070D"/>
    <w:rsid w:val="001F0F28"/>
    <w:rsid w:val="001F24B5"/>
    <w:rsid w:val="001F279D"/>
    <w:rsid w:val="001F444F"/>
    <w:rsid w:val="001F47FA"/>
    <w:rsid w:val="001F5545"/>
    <w:rsid w:val="001F591D"/>
    <w:rsid w:val="001F5A63"/>
    <w:rsid w:val="001F6497"/>
    <w:rsid w:val="001F65C8"/>
    <w:rsid w:val="001F6F32"/>
    <w:rsid w:val="001F7391"/>
    <w:rsid w:val="001F740E"/>
    <w:rsid w:val="002000EB"/>
    <w:rsid w:val="00200B85"/>
    <w:rsid w:val="002016D8"/>
    <w:rsid w:val="00201B09"/>
    <w:rsid w:val="00201F16"/>
    <w:rsid w:val="002026A2"/>
    <w:rsid w:val="0020327A"/>
    <w:rsid w:val="0020342B"/>
    <w:rsid w:val="0020395C"/>
    <w:rsid w:val="00203C63"/>
    <w:rsid w:val="0020419F"/>
    <w:rsid w:val="00204BF1"/>
    <w:rsid w:val="00204C70"/>
    <w:rsid w:val="00205877"/>
    <w:rsid w:val="00206959"/>
    <w:rsid w:val="00207795"/>
    <w:rsid w:val="00207D22"/>
    <w:rsid w:val="00211AC1"/>
    <w:rsid w:val="002125F7"/>
    <w:rsid w:val="00212987"/>
    <w:rsid w:val="00213E22"/>
    <w:rsid w:val="00214080"/>
    <w:rsid w:val="002145D8"/>
    <w:rsid w:val="002158EE"/>
    <w:rsid w:val="00217676"/>
    <w:rsid w:val="002201CA"/>
    <w:rsid w:val="00220F57"/>
    <w:rsid w:val="00221939"/>
    <w:rsid w:val="00221BE7"/>
    <w:rsid w:val="00222C36"/>
    <w:rsid w:val="00223E5B"/>
    <w:rsid w:val="0022455E"/>
    <w:rsid w:val="002245F2"/>
    <w:rsid w:val="00224919"/>
    <w:rsid w:val="00224DC1"/>
    <w:rsid w:val="00227DD4"/>
    <w:rsid w:val="00227DFC"/>
    <w:rsid w:val="002339E3"/>
    <w:rsid w:val="002352D8"/>
    <w:rsid w:val="002358BA"/>
    <w:rsid w:val="00236885"/>
    <w:rsid w:val="00236F4E"/>
    <w:rsid w:val="0023746E"/>
    <w:rsid w:val="0024062D"/>
    <w:rsid w:val="00240E26"/>
    <w:rsid w:val="0024116F"/>
    <w:rsid w:val="00243687"/>
    <w:rsid w:val="00244B49"/>
    <w:rsid w:val="00245232"/>
    <w:rsid w:val="00246BAB"/>
    <w:rsid w:val="00246C16"/>
    <w:rsid w:val="00246DB3"/>
    <w:rsid w:val="0024758E"/>
    <w:rsid w:val="00247DEF"/>
    <w:rsid w:val="002505AA"/>
    <w:rsid w:val="00250FFD"/>
    <w:rsid w:val="00251673"/>
    <w:rsid w:val="0025183D"/>
    <w:rsid w:val="002518A5"/>
    <w:rsid w:val="00252A89"/>
    <w:rsid w:val="00253046"/>
    <w:rsid w:val="0025383D"/>
    <w:rsid w:val="00253E68"/>
    <w:rsid w:val="00254E01"/>
    <w:rsid w:val="002559D2"/>
    <w:rsid w:val="00257226"/>
    <w:rsid w:val="0025731B"/>
    <w:rsid w:val="002619CC"/>
    <w:rsid w:val="00261A75"/>
    <w:rsid w:val="00261C16"/>
    <w:rsid w:val="0026309A"/>
    <w:rsid w:val="002632A2"/>
    <w:rsid w:val="0026341A"/>
    <w:rsid w:val="00264833"/>
    <w:rsid w:val="002666CB"/>
    <w:rsid w:val="00266A5F"/>
    <w:rsid w:val="00266AFA"/>
    <w:rsid w:val="00266FE2"/>
    <w:rsid w:val="002700E1"/>
    <w:rsid w:val="002700F0"/>
    <w:rsid w:val="00270A28"/>
    <w:rsid w:val="0027113E"/>
    <w:rsid w:val="002721C9"/>
    <w:rsid w:val="002721FC"/>
    <w:rsid w:val="00272B34"/>
    <w:rsid w:val="00273ECB"/>
    <w:rsid w:val="002740CE"/>
    <w:rsid w:val="00274280"/>
    <w:rsid w:val="00274926"/>
    <w:rsid w:val="00274F95"/>
    <w:rsid w:val="00275696"/>
    <w:rsid w:val="002779FE"/>
    <w:rsid w:val="002807F9"/>
    <w:rsid w:val="0028083E"/>
    <w:rsid w:val="00280C44"/>
    <w:rsid w:val="00280FD4"/>
    <w:rsid w:val="00284241"/>
    <w:rsid w:val="00284743"/>
    <w:rsid w:val="00285D85"/>
    <w:rsid w:val="00286E98"/>
    <w:rsid w:val="00287106"/>
    <w:rsid w:val="00287AE0"/>
    <w:rsid w:val="00291420"/>
    <w:rsid w:val="00291A23"/>
    <w:rsid w:val="00292751"/>
    <w:rsid w:val="002932D5"/>
    <w:rsid w:val="002934E0"/>
    <w:rsid w:val="00295260"/>
    <w:rsid w:val="00295573"/>
    <w:rsid w:val="002963C0"/>
    <w:rsid w:val="002A06DF"/>
    <w:rsid w:val="002A096E"/>
    <w:rsid w:val="002A2903"/>
    <w:rsid w:val="002A3E1E"/>
    <w:rsid w:val="002A3E32"/>
    <w:rsid w:val="002A48E0"/>
    <w:rsid w:val="002A4E81"/>
    <w:rsid w:val="002A4EC3"/>
    <w:rsid w:val="002A5822"/>
    <w:rsid w:val="002A590B"/>
    <w:rsid w:val="002A6713"/>
    <w:rsid w:val="002A68C2"/>
    <w:rsid w:val="002A69F1"/>
    <w:rsid w:val="002A739C"/>
    <w:rsid w:val="002A761F"/>
    <w:rsid w:val="002A7B29"/>
    <w:rsid w:val="002A7EB0"/>
    <w:rsid w:val="002B0184"/>
    <w:rsid w:val="002B07A9"/>
    <w:rsid w:val="002B07C2"/>
    <w:rsid w:val="002B0878"/>
    <w:rsid w:val="002B0FDA"/>
    <w:rsid w:val="002B2207"/>
    <w:rsid w:val="002B2BAA"/>
    <w:rsid w:val="002B2CA5"/>
    <w:rsid w:val="002B369E"/>
    <w:rsid w:val="002B4D7C"/>
    <w:rsid w:val="002B5316"/>
    <w:rsid w:val="002B557F"/>
    <w:rsid w:val="002B6562"/>
    <w:rsid w:val="002B659A"/>
    <w:rsid w:val="002B7EDA"/>
    <w:rsid w:val="002C064A"/>
    <w:rsid w:val="002C0C40"/>
    <w:rsid w:val="002C18B0"/>
    <w:rsid w:val="002C1AEF"/>
    <w:rsid w:val="002C1EA9"/>
    <w:rsid w:val="002C1EDA"/>
    <w:rsid w:val="002C2120"/>
    <w:rsid w:val="002C241F"/>
    <w:rsid w:val="002C2534"/>
    <w:rsid w:val="002C2F35"/>
    <w:rsid w:val="002C4A02"/>
    <w:rsid w:val="002C76C5"/>
    <w:rsid w:val="002D0320"/>
    <w:rsid w:val="002D098E"/>
    <w:rsid w:val="002D0AFB"/>
    <w:rsid w:val="002D0DCB"/>
    <w:rsid w:val="002D38E8"/>
    <w:rsid w:val="002D3EAE"/>
    <w:rsid w:val="002D47FF"/>
    <w:rsid w:val="002D6E8D"/>
    <w:rsid w:val="002E0688"/>
    <w:rsid w:val="002E0849"/>
    <w:rsid w:val="002E0CF9"/>
    <w:rsid w:val="002E10E8"/>
    <w:rsid w:val="002E1622"/>
    <w:rsid w:val="002E1873"/>
    <w:rsid w:val="002E2EDF"/>
    <w:rsid w:val="002E340F"/>
    <w:rsid w:val="002E3BD6"/>
    <w:rsid w:val="002E4128"/>
    <w:rsid w:val="002E4565"/>
    <w:rsid w:val="002E49F1"/>
    <w:rsid w:val="002E5688"/>
    <w:rsid w:val="002E649D"/>
    <w:rsid w:val="002E71B3"/>
    <w:rsid w:val="002F0B08"/>
    <w:rsid w:val="002F18AD"/>
    <w:rsid w:val="002F242E"/>
    <w:rsid w:val="002F2D95"/>
    <w:rsid w:val="002F37CE"/>
    <w:rsid w:val="002F585A"/>
    <w:rsid w:val="002F69D9"/>
    <w:rsid w:val="002F779E"/>
    <w:rsid w:val="00300C95"/>
    <w:rsid w:val="00300FC8"/>
    <w:rsid w:val="0030195D"/>
    <w:rsid w:val="00301D88"/>
    <w:rsid w:val="003027A4"/>
    <w:rsid w:val="00302CDB"/>
    <w:rsid w:val="00303215"/>
    <w:rsid w:val="00305F2D"/>
    <w:rsid w:val="00306060"/>
    <w:rsid w:val="00306593"/>
    <w:rsid w:val="00306B5F"/>
    <w:rsid w:val="003071AA"/>
    <w:rsid w:val="0030755B"/>
    <w:rsid w:val="003127EE"/>
    <w:rsid w:val="00313EC9"/>
    <w:rsid w:val="00314BB4"/>
    <w:rsid w:val="003155CF"/>
    <w:rsid w:val="00315A23"/>
    <w:rsid w:val="0031613F"/>
    <w:rsid w:val="0031737C"/>
    <w:rsid w:val="00317D0A"/>
    <w:rsid w:val="00317F89"/>
    <w:rsid w:val="00320785"/>
    <w:rsid w:val="003213A8"/>
    <w:rsid w:val="00321AA4"/>
    <w:rsid w:val="003223F7"/>
    <w:rsid w:val="00322C20"/>
    <w:rsid w:val="00323711"/>
    <w:rsid w:val="003253F3"/>
    <w:rsid w:val="00325E41"/>
    <w:rsid w:val="003263CA"/>
    <w:rsid w:val="00326E51"/>
    <w:rsid w:val="0032720F"/>
    <w:rsid w:val="003276C1"/>
    <w:rsid w:val="00327DA6"/>
    <w:rsid w:val="00327DCB"/>
    <w:rsid w:val="00327F0E"/>
    <w:rsid w:val="0033010E"/>
    <w:rsid w:val="003305C6"/>
    <w:rsid w:val="00330933"/>
    <w:rsid w:val="003310A1"/>
    <w:rsid w:val="0033112C"/>
    <w:rsid w:val="00332FFF"/>
    <w:rsid w:val="003339E4"/>
    <w:rsid w:val="003345A5"/>
    <w:rsid w:val="003348F5"/>
    <w:rsid w:val="00334957"/>
    <w:rsid w:val="00334CE3"/>
    <w:rsid w:val="00335456"/>
    <w:rsid w:val="003361F0"/>
    <w:rsid w:val="00336594"/>
    <w:rsid w:val="00336B15"/>
    <w:rsid w:val="00337691"/>
    <w:rsid w:val="003404C9"/>
    <w:rsid w:val="00340EBD"/>
    <w:rsid w:val="00341309"/>
    <w:rsid w:val="00341504"/>
    <w:rsid w:val="003424CE"/>
    <w:rsid w:val="003437CF"/>
    <w:rsid w:val="0034395E"/>
    <w:rsid w:val="00344519"/>
    <w:rsid w:val="0034481D"/>
    <w:rsid w:val="003451A9"/>
    <w:rsid w:val="00346BAA"/>
    <w:rsid w:val="00346D99"/>
    <w:rsid w:val="00347470"/>
    <w:rsid w:val="003501AD"/>
    <w:rsid w:val="003509D7"/>
    <w:rsid w:val="00351642"/>
    <w:rsid w:val="003518B4"/>
    <w:rsid w:val="003526BA"/>
    <w:rsid w:val="00353582"/>
    <w:rsid w:val="00353859"/>
    <w:rsid w:val="00354A9E"/>
    <w:rsid w:val="003557EE"/>
    <w:rsid w:val="003559F6"/>
    <w:rsid w:val="003567FD"/>
    <w:rsid w:val="003568C6"/>
    <w:rsid w:val="00360540"/>
    <w:rsid w:val="00362244"/>
    <w:rsid w:val="00362779"/>
    <w:rsid w:val="00363356"/>
    <w:rsid w:val="00363590"/>
    <w:rsid w:val="00364D3F"/>
    <w:rsid w:val="00365CAB"/>
    <w:rsid w:val="00365D34"/>
    <w:rsid w:val="00366314"/>
    <w:rsid w:val="0036633A"/>
    <w:rsid w:val="0036643D"/>
    <w:rsid w:val="00366656"/>
    <w:rsid w:val="003676B6"/>
    <w:rsid w:val="00367DDB"/>
    <w:rsid w:val="00370234"/>
    <w:rsid w:val="003712F1"/>
    <w:rsid w:val="00371A01"/>
    <w:rsid w:val="00371F03"/>
    <w:rsid w:val="003723F2"/>
    <w:rsid w:val="003728CC"/>
    <w:rsid w:val="00372DA3"/>
    <w:rsid w:val="00373ACA"/>
    <w:rsid w:val="00375090"/>
    <w:rsid w:val="00375712"/>
    <w:rsid w:val="00375F93"/>
    <w:rsid w:val="00376286"/>
    <w:rsid w:val="00376E4B"/>
    <w:rsid w:val="0038124C"/>
    <w:rsid w:val="0038143D"/>
    <w:rsid w:val="003822D3"/>
    <w:rsid w:val="0038353C"/>
    <w:rsid w:val="00384975"/>
    <w:rsid w:val="003852AB"/>
    <w:rsid w:val="003854A5"/>
    <w:rsid w:val="00386200"/>
    <w:rsid w:val="00386A7C"/>
    <w:rsid w:val="00386B85"/>
    <w:rsid w:val="00390455"/>
    <w:rsid w:val="00390EE6"/>
    <w:rsid w:val="003915A2"/>
    <w:rsid w:val="00391C38"/>
    <w:rsid w:val="00391CD9"/>
    <w:rsid w:val="003924EF"/>
    <w:rsid w:val="00393698"/>
    <w:rsid w:val="003943BE"/>
    <w:rsid w:val="003949C3"/>
    <w:rsid w:val="0039705A"/>
    <w:rsid w:val="003977E4"/>
    <w:rsid w:val="00397A15"/>
    <w:rsid w:val="00397CBE"/>
    <w:rsid w:val="003A11C9"/>
    <w:rsid w:val="003A1457"/>
    <w:rsid w:val="003A19CF"/>
    <w:rsid w:val="003A1DB9"/>
    <w:rsid w:val="003A3458"/>
    <w:rsid w:val="003A45A7"/>
    <w:rsid w:val="003A509A"/>
    <w:rsid w:val="003A5114"/>
    <w:rsid w:val="003A65E6"/>
    <w:rsid w:val="003A66DF"/>
    <w:rsid w:val="003A71D5"/>
    <w:rsid w:val="003A7859"/>
    <w:rsid w:val="003A7DFC"/>
    <w:rsid w:val="003A7F35"/>
    <w:rsid w:val="003B0832"/>
    <w:rsid w:val="003B09A0"/>
    <w:rsid w:val="003B0CF7"/>
    <w:rsid w:val="003B102D"/>
    <w:rsid w:val="003B115C"/>
    <w:rsid w:val="003B22D1"/>
    <w:rsid w:val="003B2667"/>
    <w:rsid w:val="003B3773"/>
    <w:rsid w:val="003B3CE1"/>
    <w:rsid w:val="003B3E6A"/>
    <w:rsid w:val="003B4BB5"/>
    <w:rsid w:val="003B5A25"/>
    <w:rsid w:val="003B68A1"/>
    <w:rsid w:val="003C07E9"/>
    <w:rsid w:val="003C087A"/>
    <w:rsid w:val="003C0B9F"/>
    <w:rsid w:val="003C1A2D"/>
    <w:rsid w:val="003C1D6E"/>
    <w:rsid w:val="003C2918"/>
    <w:rsid w:val="003C29C3"/>
    <w:rsid w:val="003C2A63"/>
    <w:rsid w:val="003C3792"/>
    <w:rsid w:val="003C3B7C"/>
    <w:rsid w:val="003C45E0"/>
    <w:rsid w:val="003C5934"/>
    <w:rsid w:val="003C5F3D"/>
    <w:rsid w:val="003C7355"/>
    <w:rsid w:val="003D01CB"/>
    <w:rsid w:val="003D075A"/>
    <w:rsid w:val="003D18C2"/>
    <w:rsid w:val="003D1A97"/>
    <w:rsid w:val="003D1E13"/>
    <w:rsid w:val="003D24DD"/>
    <w:rsid w:val="003D24E5"/>
    <w:rsid w:val="003D25CC"/>
    <w:rsid w:val="003D2DC8"/>
    <w:rsid w:val="003D3B28"/>
    <w:rsid w:val="003D584B"/>
    <w:rsid w:val="003D6890"/>
    <w:rsid w:val="003D716A"/>
    <w:rsid w:val="003D759C"/>
    <w:rsid w:val="003E03A8"/>
    <w:rsid w:val="003E15C0"/>
    <w:rsid w:val="003E2147"/>
    <w:rsid w:val="003E2DCE"/>
    <w:rsid w:val="003E3189"/>
    <w:rsid w:val="003E454C"/>
    <w:rsid w:val="003E5F39"/>
    <w:rsid w:val="003E645B"/>
    <w:rsid w:val="003E7231"/>
    <w:rsid w:val="003E79E3"/>
    <w:rsid w:val="003E7D37"/>
    <w:rsid w:val="003F031F"/>
    <w:rsid w:val="003F075F"/>
    <w:rsid w:val="003F0EDB"/>
    <w:rsid w:val="003F0F0E"/>
    <w:rsid w:val="003F3773"/>
    <w:rsid w:val="003F4B27"/>
    <w:rsid w:val="003F5300"/>
    <w:rsid w:val="003F77EF"/>
    <w:rsid w:val="004002F0"/>
    <w:rsid w:val="00400506"/>
    <w:rsid w:val="00402382"/>
    <w:rsid w:val="004024EF"/>
    <w:rsid w:val="004049F2"/>
    <w:rsid w:val="00406B80"/>
    <w:rsid w:val="00410049"/>
    <w:rsid w:val="00410289"/>
    <w:rsid w:val="00410BEC"/>
    <w:rsid w:val="004110B4"/>
    <w:rsid w:val="00411594"/>
    <w:rsid w:val="00411B79"/>
    <w:rsid w:val="0041263D"/>
    <w:rsid w:val="004127E4"/>
    <w:rsid w:val="00413ABC"/>
    <w:rsid w:val="00414A8E"/>
    <w:rsid w:val="00414E1A"/>
    <w:rsid w:val="0041536C"/>
    <w:rsid w:val="0041587E"/>
    <w:rsid w:val="00415C88"/>
    <w:rsid w:val="004169B7"/>
    <w:rsid w:val="00416BAD"/>
    <w:rsid w:val="004175C4"/>
    <w:rsid w:val="00421154"/>
    <w:rsid w:val="0042297E"/>
    <w:rsid w:val="0042307C"/>
    <w:rsid w:val="004240AC"/>
    <w:rsid w:val="00424633"/>
    <w:rsid w:val="0042499D"/>
    <w:rsid w:val="004251D2"/>
    <w:rsid w:val="00425BFA"/>
    <w:rsid w:val="0042695C"/>
    <w:rsid w:val="00427045"/>
    <w:rsid w:val="004279B7"/>
    <w:rsid w:val="0043055F"/>
    <w:rsid w:val="00431421"/>
    <w:rsid w:val="00433323"/>
    <w:rsid w:val="00433AB2"/>
    <w:rsid w:val="004350E0"/>
    <w:rsid w:val="00435862"/>
    <w:rsid w:val="00436CA0"/>
    <w:rsid w:val="00437A2A"/>
    <w:rsid w:val="00441775"/>
    <w:rsid w:val="00441DA2"/>
    <w:rsid w:val="00442249"/>
    <w:rsid w:val="004435F5"/>
    <w:rsid w:val="00443C42"/>
    <w:rsid w:val="00443FF3"/>
    <w:rsid w:val="00446671"/>
    <w:rsid w:val="00446760"/>
    <w:rsid w:val="00446DE9"/>
    <w:rsid w:val="00450A59"/>
    <w:rsid w:val="004514A6"/>
    <w:rsid w:val="00455138"/>
    <w:rsid w:val="004556AB"/>
    <w:rsid w:val="004559A3"/>
    <w:rsid w:val="00457380"/>
    <w:rsid w:val="004603AC"/>
    <w:rsid w:val="00460988"/>
    <w:rsid w:val="004615E8"/>
    <w:rsid w:val="00461FF3"/>
    <w:rsid w:val="00462255"/>
    <w:rsid w:val="00463A20"/>
    <w:rsid w:val="0046584D"/>
    <w:rsid w:val="00465EE4"/>
    <w:rsid w:val="00470084"/>
    <w:rsid w:val="004702EE"/>
    <w:rsid w:val="00470B49"/>
    <w:rsid w:val="00471CAD"/>
    <w:rsid w:val="00471F1F"/>
    <w:rsid w:val="00472EB1"/>
    <w:rsid w:val="00473059"/>
    <w:rsid w:val="00473AC9"/>
    <w:rsid w:val="00474866"/>
    <w:rsid w:val="00475066"/>
    <w:rsid w:val="0047590A"/>
    <w:rsid w:val="00475D96"/>
    <w:rsid w:val="00476592"/>
    <w:rsid w:val="0047666C"/>
    <w:rsid w:val="00480BC4"/>
    <w:rsid w:val="0048205D"/>
    <w:rsid w:val="00482103"/>
    <w:rsid w:val="004833AD"/>
    <w:rsid w:val="0048346B"/>
    <w:rsid w:val="00483C3C"/>
    <w:rsid w:val="00483C85"/>
    <w:rsid w:val="0048432A"/>
    <w:rsid w:val="004865CE"/>
    <w:rsid w:val="00487BEB"/>
    <w:rsid w:val="00490BE0"/>
    <w:rsid w:val="004912CA"/>
    <w:rsid w:val="00493094"/>
    <w:rsid w:val="00493F5B"/>
    <w:rsid w:val="004941D0"/>
    <w:rsid w:val="00495609"/>
    <w:rsid w:val="00496477"/>
    <w:rsid w:val="00496DA0"/>
    <w:rsid w:val="00497F46"/>
    <w:rsid w:val="004A0B82"/>
    <w:rsid w:val="004A1367"/>
    <w:rsid w:val="004A2A61"/>
    <w:rsid w:val="004A352D"/>
    <w:rsid w:val="004A3962"/>
    <w:rsid w:val="004A3A14"/>
    <w:rsid w:val="004A3DF0"/>
    <w:rsid w:val="004A517F"/>
    <w:rsid w:val="004A56EB"/>
    <w:rsid w:val="004A590A"/>
    <w:rsid w:val="004B05BA"/>
    <w:rsid w:val="004B24C4"/>
    <w:rsid w:val="004B27FC"/>
    <w:rsid w:val="004B2962"/>
    <w:rsid w:val="004B3904"/>
    <w:rsid w:val="004B3A32"/>
    <w:rsid w:val="004B5460"/>
    <w:rsid w:val="004B6B95"/>
    <w:rsid w:val="004C0336"/>
    <w:rsid w:val="004C0506"/>
    <w:rsid w:val="004C0D53"/>
    <w:rsid w:val="004C16CD"/>
    <w:rsid w:val="004C1D69"/>
    <w:rsid w:val="004C3CEC"/>
    <w:rsid w:val="004C3FC9"/>
    <w:rsid w:val="004C4AAD"/>
    <w:rsid w:val="004C54DD"/>
    <w:rsid w:val="004C7039"/>
    <w:rsid w:val="004D0682"/>
    <w:rsid w:val="004D08BC"/>
    <w:rsid w:val="004D1FDD"/>
    <w:rsid w:val="004D205F"/>
    <w:rsid w:val="004D3D84"/>
    <w:rsid w:val="004D4208"/>
    <w:rsid w:val="004D47C3"/>
    <w:rsid w:val="004D4B34"/>
    <w:rsid w:val="004D5394"/>
    <w:rsid w:val="004D60D6"/>
    <w:rsid w:val="004D649B"/>
    <w:rsid w:val="004D67A6"/>
    <w:rsid w:val="004D6CDB"/>
    <w:rsid w:val="004D7A18"/>
    <w:rsid w:val="004E0726"/>
    <w:rsid w:val="004E07E5"/>
    <w:rsid w:val="004E0DD6"/>
    <w:rsid w:val="004E1845"/>
    <w:rsid w:val="004E2A73"/>
    <w:rsid w:val="004E3070"/>
    <w:rsid w:val="004E34E4"/>
    <w:rsid w:val="004E3B64"/>
    <w:rsid w:val="004E4311"/>
    <w:rsid w:val="004E49A8"/>
    <w:rsid w:val="004E4A72"/>
    <w:rsid w:val="004E4DC0"/>
    <w:rsid w:val="004E64EA"/>
    <w:rsid w:val="004E687A"/>
    <w:rsid w:val="004E732E"/>
    <w:rsid w:val="004E752B"/>
    <w:rsid w:val="004F2680"/>
    <w:rsid w:val="004F337B"/>
    <w:rsid w:val="004F53AF"/>
    <w:rsid w:val="004F6F0E"/>
    <w:rsid w:val="004F764F"/>
    <w:rsid w:val="004F79DE"/>
    <w:rsid w:val="00500FB3"/>
    <w:rsid w:val="00502457"/>
    <w:rsid w:val="00502AA9"/>
    <w:rsid w:val="00502CDC"/>
    <w:rsid w:val="00503854"/>
    <w:rsid w:val="00505BE4"/>
    <w:rsid w:val="00506938"/>
    <w:rsid w:val="00506A7C"/>
    <w:rsid w:val="00506CF5"/>
    <w:rsid w:val="005072C8"/>
    <w:rsid w:val="0050740A"/>
    <w:rsid w:val="005077CE"/>
    <w:rsid w:val="00507FF3"/>
    <w:rsid w:val="00511003"/>
    <w:rsid w:val="00512B8E"/>
    <w:rsid w:val="00514AB8"/>
    <w:rsid w:val="00514ADB"/>
    <w:rsid w:val="00516227"/>
    <w:rsid w:val="00517673"/>
    <w:rsid w:val="00517730"/>
    <w:rsid w:val="005177C8"/>
    <w:rsid w:val="00520880"/>
    <w:rsid w:val="00520E20"/>
    <w:rsid w:val="00520FF4"/>
    <w:rsid w:val="00522C9A"/>
    <w:rsid w:val="00522E88"/>
    <w:rsid w:val="00524D8A"/>
    <w:rsid w:val="0052502F"/>
    <w:rsid w:val="005254E1"/>
    <w:rsid w:val="00525938"/>
    <w:rsid w:val="00525B22"/>
    <w:rsid w:val="00525D84"/>
    <w:rsid w:val="0053045E"/>
    <w:rsid w:val="0053106F"/>
    <w:rsid w:val="00531227"/>
    <w:rsid w:val="00531F7F"/>
    <w:rsid w:val="005321FE"/>
    <w:rsid w:val="00533095"/>
    <w:rsid w:val="005332D8"/>
    <w:rsid w:val="00533D1A"/>
    <w:rsid w:val="00533E9B"/>
    <w:rsid w:val="00534975"/>
    <w:rsid w:val="00535E4E"/>
    <w:rsid w:val="00536107"/>
    <w:rsid w:val="00537205"/>
    <w:rsid w:val="005374A1"/>
    <w:rsid w:val="005425D8"/>
    <w:rsid w:val="005438DE"/>
    <w:rsid w:val="00543C73"/>
    <w:rsid w:val="005446F6"/>
    <w:rsid w:val="005457B9"/>
    <w:rsid w:val="00545D30"/>
    <w:rsid w:val="00550BFC"/>
    <w:rsid w:val="0055155C"/>
    <w:rsid w:val="00551E94"/>
    <w:rsid w:val="00551FE8"/>
    <w:rsid w:val="00552236"/>
    <w:rsid w:val="005524C4"/>
    <w:rsid w:val="00554215"/>
    <w:rsid w:val="00555961"/>
    <w:rsid w:val="00555F03"/>
    <w:rsid w:val="0055648C"/>
    <w:rsid w:val="005574E6"/>
    <w:rsid w:val="0055757F"/>
    <w:rsid w:val="00557D9F"/>
    <w:rsid w:val="005603FA"/>
    <w:rsid w:val="00560479"/>
    <w:rsid w:val="00560E40"/>
    <w:rsid w:val="00560F2E"/>
    <w:rsid w:val="0056101C"/>
    <w:rsid w:val="0056191B"/>
    <w:rsid w:val="00562152"/>
    <w:rsid w:val="005622FC"/>
    <w:rsid w:val="0056312B"/>
    <w:rsid w:val="0056350C"/>
    <w:rsid w:val="005635D4"/>
    <w:rsid w:val="00563B02"/>
    <w:rsid w:val="00563D19"/>
    <w:rsid w:val="00565076"/>
    <w:rsid w:val="00566090"/>
    <w:rsid w:val="00566711"/>
    <w:rsid w:val="005667FA"/>
    <w:rsid w:val="005679DD"/>
    <w:rsid w:val="00570963"/>
    <w:rsid w:val="0057107B"/>
    <w:rsid w:val="00572F8D"/>
    <w:rsid w:val="0057352E"/>
    <w:rsid w:val="00573954"/>
    <w:rsid w:val="0057476B"/>
    <w:rsid w:val="00574B90"/>
    <w:rsid w:val="00574E57"/>
    <w:rsid w:val="00575A9F"/>
    <w:rsid w:val="00576920"/>
    <w:rsid w:val="00576EF6"/>
    <w:rsid w:val="00577137"/>
    <w:rsid w:val="005776B7"/>
    <w:rsid w:val="00577EB8"/>
    <w:rsid w:val="00581BC7"/>
    <w:rsid w:val="00582807"/>
    <w:rsid w:val="005831CA"/>
    <w:rsid w:val="005846DE"/>
    <w:rsid w:val="00585377"/>
    <w:rsid w:val="00585AE0"/>
    <w:rsid w:val="00585EA4"/>
    <w:rsid w:val="00590309"/>
    <w:rsid w:val="005903C6"/>
    <w:rsid w:val="00590703"/>
    <w:rsid w:val="00590B1D"/>
    <w:rsid w:val="005915AF"/>
    <w:rsid w:val="005931C4"/>
    <w:rsid w:val="005933A0"/>
    <w:rsid w:val="005935DE"/>
    <w:rsid w:val="00593D98"/>
    <w:rsid w:val="005978C9"/>
    <w:rsid w:val="00597DA2"/>
    <w:rsid w:val="005A022A"/>
    <w:rsid w:val="005A24B6"/>
    <w:rsid w:val="005A5150"/>
    <w:rsid w:val="005A51D7"/>
    <w:rsid w:val="005A62F5"/>
    <w:rsid w:val="005A6CBA"/>
    <w:rsid w:val="005A7B8F"/>
    <w:rsid w:val="005B00B0"/>
    <w:rsid w:val="005B1606"/>
    <w:rsid w:val="005B178D"/>
    <w:rsid w:val="005B1A9B"/>
    <w:rsid w:val="005B3290"/>
    <w:rsid w:val="005B35DA"/>
    <w:rsid w:val="005B3B93"/>
    <w:rsid w:val="005B509E"/>
    <w:rsid w:val="005B57E4"/>
    <w:rsid w:val="005B6427"/>
    <w:rsid w:val="005B719E"/>
    <w:rsid w:val="005B7FBB"/>
    <w:rsid w:val="005C0006"/>
    <w:rsid w:val="005C00D1"/>
    <w:rsid w:val="005C162A"/>
    <w:rsid w:val="005C1A78"/>
    <w:rsid w:val="005C1ACB"/>
    <w:rsid w:val="005C2088"/>
    <w:rsid w:val="005C23DC"/>
    <w:rsid w:val="005C30EC"/>
    <w:rsid w:val="005C333F"/>
    <w:rsid w:val="005C34EA"/>
    <w:rsid w:val="005C4EED"/>
    <w:rsid w:val="005C5A68"/>
    <w:rsid w:val="005C5C04"/>
    <w:rsid w:val="005C6314"/>
    <w:rsid w:val="005C6C48"/>
    <w:rsid w:val="005C6DEF"/>
    <w:rsid w:val="005C7D04"/>
    <w:rsid w:val="005D07B2"/>
    <w:rsid w:val="005D0FAE"/>
    <w:rsid w:val="005D1666"/>
    <w:rsid w:val="005D272B"/>
    <w:rsid w:val="005D289A"/>
    <w:rsid w:val="005D323D"/>
    <w:rsid w:val="005D3587"/>
    <w:rsid w:val="005D50FA"/>
    <w:rsid w:val="005D55EB"/>
    <w:rsid w:val="005D6B6B"/>
    <w:rsid w:val="005D7B3D"/>
    <w:rsid w:val="005E0FCC"/>
    <w:rsid w:val="005E1061"/>
    <w:rsid w:val="005E1716"/>
    <w:rsid w:val="005E1971"/>
    <w:rsid w:val="005E1D03"/>
    <w:rsid w:val="005E27A1"/>
    <w:rsid w:val="005E320B"/>
    <w:rsid w:val="005E4D36"/>
    <w:rsid w:val="005E57DA"/>
    <w:rsid w:val="005E7418"/>
    <w:rsid w:val="005F22A5"/>
    <w:rsid w:val="005F2736"/>
    <w:rsid w:val="005F2C4E"/>
    <w:rsid w:val="005F2D8E"/>
    <w:rsid w:val="005F4170"/>
    <w:rsid w:val="005F446E"/>
    <w:rsid w:val="005F44FA"/>
    <w:rsid w:val="005F48AA"/>
    <w:rsid w:val="005F4EDF"/>
    <w:rsid w:val="005F5145"/>
    <w:rsid w:val="005F6074"/>
    <w:rsid w:val="005F76ED"/>
    <w:rsid w:val="00600FA4"/>
    <w:rsid w:val="0060128E"/>
    <w:rsid w:val="00601ABC"/>
    <w:rsid w:val="006028B5"/>
    <w:rsid w:val="00602ACC"/>
    <w:rsid w:val="006031ED"/>
    <w:rsid w:val="006039D0"/>
    <w:rsid w:val="006042CE"/>
    <w:rsid w:val="006049D0"/>
    <w:rsid w:val="00604D23"/>
    <w:rsid w:val="006051B4"/>
    <w:rsid w:val="00606669"/>
    <w:rsid w:val="00610688"/>
    <w:rsid w:val="006108BC"/>
    <w:rsid w:val="006112FA"/>
    <w:rsid w:val="00611310"/>
    <w:rsid w:val="006113BD"/>
    <w:rsid w:val="00611B43"/>
    <w:rsid w:val="006129B2"/>
    <w:rsid w:val="00613157"/>
    <w:rsid w:val="00613F91"/>
    <w:rsid w:val="006156B4"/>
    <w:rsid w:val="00615745"/>
    <w:rsid w:val="00616349"/>
    <w:rsid w:val="0061671B"/>
    <w:rsid w:val="006210D0"/>
    <w:rsid w:val="00621999"/>
    <w:rsid w:val="00621A51"/>
    <w:rsid w:val="00621FF0"/>
    <w:rsid w:val="006222CF"/>
    <w:rsid w:val="00622B0F"/>
    <w:rsid w:val="00623262"/>
    <w:rsid w:val="00624A93"/>
    <w:rsid w:val="006250E8"/>
    <w:rsid w:val="0062535F"/>
    <w:rsid w:val="00626C5B"/>
    <w:rsid w:val="00626DD4"/>
    <w:rsid w:val="00630254"/>
    <w:rsid w:val="00631ACE"/>
    <w:rsid w:val="006322B1"/>
    <w:rsid w:val="00632BC8"/>
    <w:rsid w:val="006348F1"/>
    <w:rsid w:val="00635116"/>
    <w:rsid w:val="0063617F"/>
    <w:rsid w:val="006366B4"/>
    <w:rsid w:val="00636793"/>
    <w:rsid w:val="006369A3"/>
    <w:rsid w:val="00636F02"/>
    <w:rsid w:val="0063718D"/>
    <w:rsid w:val="00637850"/>
    <w:rsid w:val="006379BB"/>
    <w:rsid w:val="00637E20"/>
    <w:rsid w:val="006409A6"/>
    <w:rsid w:val="00641610"/>
    <w:rsid w:val="00641A8F"/>
    <w:rsid w:val="00642988"/>
    <w:rsid w:val="00642C42"/>
    <w:rsid w:val="006446B6"/>
    <w:rsid w:val="006446FD"/>
    <w:rsid w:val="00644FC4"/>
    <w:rsid w:val="00645EB8"/>
    <w:rsid w:val="006468C2"/>
    <w:rsid w:val="006473B3"/>
    <w:rsid w:val="006500E8"/>
    <w:rsid w:val="00650640"/>
    <w:rsid w:val="0065069A"/>
    <w:rsid w:val="00651215"/>
    <w:rsid w:val="00651C87"/>
    <w:rsid w:val="0065255C"/>
    <w:rsid w:val="00652602"/>
    <w:rsid w:val="006531B4"/>
    <w:rsid w:val="00653405"/>
    <w:rsid w:val="00654D89"/>
    <w:rsid w:val="00654E11"/>
    <w:rsid w:val="00654F78"/>
    <w:rsid w:val="0065579F"/>
    <w:rsid w:val="00656E18"/>
    <w:rsid w:val="00657501"/>
    <w:rsid w:val="006601B4"/>
    <w:rsid w:val="00661B33"/>
    <w:rsid w:val="006621E1"/>
    <w:rsid w:val="00662320"/>
    <w:rsid w:val="00663483"/>
    <w:rsid w:val="0066449C"/>
    <w:rsid w:val="00665AFD"/>
    <w:rsid w:val="00665F2C"/>
    <w:rsid w:val="00666847"/>
    <w:rsid w:val="00666CD2"/>
    <w:rsid w:val="00666D41"/>
    <w:rsid w:val="00670D04"/>
    <w:rsid w:val="0067236D"/>
    <w:rsid w:val="00672740"/>
    <w:rsid w:val="006737DB"/>
    <w:rsid w:val="00673F9A"/>
    <w:rsid w:val="0067552B"/>
    <w:rsid w:val="00675FC9"/>
    <w:rsid w:val="006761BA"/>
    <w:rsid w:val="006765DD"/>
    <w:rsid w:val="00676BA9"/>
    <w:rsid w:val="00680036"/>
    <w:rsid w:val="00680163"/>
    <w:rsid w:val="00680363"/>
    <w:rsid w:val="0068063F"/>
    <w:rsid w:val="006826BF"/>
    <w:rsid w:val="00682C44"/>
    <w:rsid w:val="00683841"/>
    <w:rsid w:val="006841A2"/>
    <w:rsid w:val="0068693F"/>
    <w:rsid w:val="006869E4"/>
    <w:rsid w:val="0068707B"/>
    <w:rsid w:val="006905E0"/>
    <w:rsid w:val="00690F7D"/>
    <w:rsid w:val="00694E60"/>
    <w:rsid w:val="00696434"/>
    <w:rsid w:val="006966FD"/>
    <w:rsid w:val="00697768"/>
    <w:rsid w:val="00697BFD"/>
    <w:rsid w:val="006A56E0"/>
    <w:rsid w:val="006A5A94"/>
    <w:rsid w:val="006A6555"/>
    <w:rsid w:val="006A725F"/>
    <w:rsid w:val="006B0D4C"/>
    <w:rsid w:val="006B1371"/>
    <w:rsid w:val="006B1809"/>
    <w:rsid w:val="006B1A9B"/>
    <w:rsid w:val="006B2492"/>
    <w:rsid w:val="006B250A"/>
    <w:rsid w:val="006B3324"/>
    <w:rsid w:val="006B3D52"/>
    <w:rsid w:val="006B45A0"/>
    <w:rsid w:val="006B5D8D"/>
    <w:rsid w:val="006B5F56"/>
    <w:rsid w:val="006B6B52"/>
    <w:rsid w:val="006B6DFF"/>
    <w:rsid w:val="006B739F"/>
    <w:rsid w:val="006B7D7E"/>
    <w:rsid w:val="006B7EDC"/>
    <w:rsid w:val="006C18AA"/>
    <w:rsid w:val="006C18F8"/>
    <w:rsid w:val="006C274D"/>
    <w:rsid w:val="006C28A6"/>
    <w:rsid w:val="006C2A3E"/>
    <w:rsid w:val="006C2F9C"/>
    <w:rsid w:val="006C340A"/>
    <w:rsid w:val="006C35D8"/>
    <w:rsid w:val="006C3ECE"/>
    <w:rsid w:val="006C5B7D"/>
    <w:rsid w:val="006C5C2D"/>
    <w:rsid w:val="006C5E25"/>
    <w:rsid w:val="006C6919"/>
    <w:rsid w:val="006C7659"/>
    <w:rsid w:val="006D0190"/>
    <w:rsid w:val="006D039A"/>
    <w:rsid w:val="006D0F3B"/>
    <w:rsid w:val="006D1222"/>
    <w:rsid w:val="006D13D0"/>
    <w:rsid w:val="006D1CF5"/>
    <w:rsid w:val="006D2A4C"/>
    <w:rsid w:val="006D36BF"/>
    <w:rsid w:val="006D3D3C"/>
    <w:rsid w:val="006D453E"/>
    <w:rsid w:val="006D6A1D"/>
    <w:rsid w:val="006D6A3B"/>
    <w:rsid w:val="006D7477"/>
    <w:rsid w:val="006D772D"/>
    <w:rsid w:val="006E0D73"/>
    <w:rsid w:val="006E1A44"/>
    <w:rsid w:val="006E2702"/>
    <w:rsid w:val="006E272A"/>
    <w:rsid w:val="006E2DCB"/>
    <w:rsid w:val="006E30EA"/>
    <w:rsid w:val="006E32B1"/>
    <w:rsid w:val="006E3F3C"/>
    <w:rsid w:val="006E49AB"/>
    <w:rsid w:val="006E4AE6"/>
    <w:rsid w:val="006E6BEC"/>
    <w:rsid w:val="006E6C6A"/>
    <w:rsid w:val="006E6E63"/>
    <w:rsid w:val="006E703F"/>
    <w:rsid w:val="006E72B8"/>
    <w:rsid w:val="006F1073"/>
    <w:rsid w:val="006F2266"/>
    <w:rsid w:val="006F33C8"/>
    <w:rsid w:val="006F3639"/>
    <w:rsid w:val="006F4584"/>
    <w:rsid w:val="006F49E7"/>
    <w:rsid w:val="006F6642"/>
    <w:rsid w:val="006F69AF"/>
    <w:rsid w:val="006F6B2E"/>
    <w:rsid w:val="006F7BFA"/>
    <w:rsid w:val="00700518"/>
    <w:rsid w:val="007014A2"/>
    <w:rsid w:val="007033D3"/>
    <w:rsid w:val="0070511A"/>
    <w:rsid w:val="00705F1C"/>
    <w:rsid w:val="0070766E"/>
    <w:rsid w:val="0071014D"/>
    <w:rsid w:val="00711441"/>
    <w:rsid w:val="00711ED1"/>
    <w:rsid w:val="00712F4C"/>
    <w:rsid w:val="00713647"/>
    <w:rsid w:val="00714A1B"/>
    <w:rsid w:val="0071576B"/>
    <w:rsid w:val="0071585F"/>
    <w:rsid w:val="007228D8"/>
    <w:rsid w:val="00722ED1"/>
    <w:rsid w:val="0072330B"/>
    <w:rsid w:val="00723BBB"/>
    <w:rsid w:val="00724489"/>
    <w:rsid w:val="00724B0F"/>
    <w:rsid w:val="00725187"/>
    <w:rsid w:val="00727E54"/>
    <w:rsid w:val="0073010A"/>
    <w:rsid w:val="007305D1"/>
    <w:rsid w:val="007305F0"/>
    <w:rsid w:val="00730AF4"/>
    <w:rsid w:val="00730FD9"/>
    <w:rsid w:val="00731FA7"/>
    <w:rsid w:val="007333E2"/>
    <w:rsid w:val="00733667"/>
    <w:rsid w:val="00733B49"/>
    <w:rsid w:val="00733CCB"/>
    <w:rsid w:val="00734193"/>
    <w:rsid w:val="00734590"/>
    <w:rsid w:val="00734B54"/>
    <w:rsid w:val="0074057E"/>
    <w:rsid w:val="007410C5"/>
    <w:rsid w:val="007412FD"/>
    <w:rsid w:val="00741975"/>
    <w:rsid w:val="00743731"/>
    <w:rsid w:val="00745002"/>
    <w:rsid w:val="0074512A"/>
    <w:rsid w:val="0074568F"/>
    <w:rsid w:val="0074615B"/>
    <w:rsid w:val="00746948"/>
    <w:rsid w:val="0074783F"/>
    <w:rsid w:val="0074784C"/>
    <w:rsid w:val="00747A62"/>
    <w:rsid w:val="00752077"/>
    <w:rsid w:val="00752085"/>
    <w:rsid w:val="0075355D"/>
    <w:rsid w:val="0075477A"/>
    <w:rsid w:val="007550B3"/>
    <w:rsid w:val="007552BE"/>
    <w:rsid w:val="007558DB"/>
    <w:rsid w:val="007568F9"/>
    <w:rsid w:val="00757F92"/>
    <w:rsid w:val="00760116"/>
    <w:rsid w:val="00760572"/>
    <w:rsid w:val="0076170A"/>
    <w:rsid w:val="0076192F"/>
    <w:rsid w:val="00761BBB"/>
    <w:rsid w:val="00762441"/>
    <w:rsid w:val="007638C6"/>
    <w:rsid w:val="00763C73"/>
    <w:rsid w:val="007640AE"/>
    <w:rsid w:val="00764B75"/>
    <w:rsid w:val="0076568C"/>
    <w:rsid w:val="00766933"/>
    <w:rsid w:val="00770474"/>
    <w:rsid w:val="007704D5"/>
    <w:rsid w:val="007708AE"/>
    <w:rsid w:val="00771DA4"/>
    <w:rsid w:val="00772728"/>
    <w:rsid w:val="007738D7"/>
    <w:rsid w:val="00773B00"/>
    <w:rsid w:val="00773F59"/>
    <w:rsid w:val="007741A7"/>
    <w:rsid w:val="007742D3"/>
    <w:rsid w:val="007747F1"/>
    <w:rsid w:val="00774FA2"/>
    <w:rsid w:val="00775CD2"/>
    <w:rsid w:val="007766D0"/>
    <w:rsid w:val="007802D1"/>
    <w:rsid w:val="007808A7"/>
    <w:rsid w:val="0078125B"/>
    <w:rsid w:val="00781BF9"/>
    <w:rsid w:val="00782E82"/>
    <w:rsid w:val="00783476"/>
    <w:rsid w:val="0078401F"/>
    <w:rsid w:val="00784878"/>
    <w:rsid w:val="00784889"/>
    <w:rsid w:val="00785166"/>
    <w:rsid w:val="007859D6"/>
    <w:rsid w:val="00786661"/>
    <w:rsid w:val="00786CC8"/>
    <w:rsid w:val="00787689"/>
    <w:rsid w:val="007908F5"/>
    <w:rsid w:val="007919CB"/>
    <w:rsid w:val="00792754"/>
    <w:rsid w:val="007927C5"/>
    <w:rsid w:val="00792D0E"/>
    <w:rsid w:val="00793771"/>
    <w:rsid w:val="00796333"/>
    <w:rsid w:val="00797188"/>
    <w:rsid w:val="007A00AE"/>
    <w:rsid w:val="007A134D"/>
    <w:rsid w:val="007A1604"/>
    <w:rsid w:val="007A1A6B"/>
    <w:rsid w:val="007A2005"/>
    <w:rsid w:val="007A2080"/>
    <w:rsid w:val="007A307F"/>
    <w:rsid w:val="007A38FF"/>
    <w:rsid w:val="007A4B30"/>
    <w:rsid w:val="007A517C"/>
    <w:rsid w:val="007A5692"/>
    <w:rsid w:val="007A78A8"/>
    <w:rsid w:val="007B02EC"/>
    <w:rsid w:val="007B0EC6"/>
    <w:rsid w:val="007B1CAE"/>
    <w:rsid w:val="007B29EC"/>
    <w:rsid w:val="007B37D4"/>
    <w:rsid w:val="007B383D"/>
    <w:rsid w:val="007B4260"/>
    <w:rsid w:val="007B4542"/>
    <w:rsid w:val="007B4F8D"/>
    <w:rsid w:val="007B64E4"/>
    <w:rsid w:val="007B67C5"/>
    <w:rsid w:val="007B72DB"/>
    <w:rsid w:val="007B75C7"/>
    <w:rsid w:val="007BCCB8"/>
    <w:rsid w:val="007C096E"/>
    <w:rsid w:val="007C0F1D"/>
    <w:rsid w:val="007C1310"/>
    <w:rsid w:val="007C2985"/>
    <w:rsid w:val="007C3302"/>
    <w:rsid w:val="007C4408"/>
    <w:rsid w:val="007C44E4"/>
    <w:rsid w:val="007C4685"/>
    <w:rsid w:val="007C4845"/>
    <w:rsid w:val="007C4FC1"/>
    <w:rsid w:val="007C61D2"/>
    <w:rsid w:val="007C667C"/>
    <w:rsid w:val="007C6DEE"/>
    <w:rsid w:val="007C7317"/>
    <w:rsid w:val="007C74F6"/>
    <w:rsid w:val="007C7A9B"/>
    <w:rsid w:val="007C7D91"/>
    <w:rsid w:val="007D01C4"/>
    <w:rsid w:val="007D02AE"/>
    <w:rsid w:val="007D11BD"/>
    <w:rsid w:val="007D1E7E"/>
    <w:rsid w:val="007D29BA"/>
    <w:rsid w:val="007D4542"/>
    <w:rsid w:val="007D4EB8"/>
    <w:rsid w:val="007D5354"/>
    <w:rsid w:val="007D5628"/>
    <w:rsid w:val="007D643D"/>
    <w:rsid w:val="007D67B4"/>
    <w:rsid w:val="007E0E73"/>
    <w:rsid w:val="007E2849"/>
    <w:rsid w:val="007E320C"/>
    <w:rsid w:val="007E3371"/>
    <w:rsid w:val="007E3925"/>
    <w:rsid w:val="007E6DE7"/>
    <w:rsid w:val="007E784C"/>
    <w:rsid w:val="007F08D8"/>
    <w:rsid w:val="007F0E0B"/>
    <w:rsid w:val="007F287E"/>
    <w:rsid w:val="007F2D7B"/>
    <w:rsid w:val="007F35E4"/>
    <w:rsid w:val="007F3643"/>
    <w:rsid w:val="007F3D8C"/>
    <w:rsid w:val="007F50CD"/>
    <w:rsid w:val="007F53F5"/>
    <w:rsid w:val="007F64F3"/>
    <w:rsid w:val="007F65BC"/>
    <w:rsid w:val="007F65F2"/>
    <w:rsid w:val="007F75F6"/>
    <w:rsid w:val="00800A12"/>
    <w:rsid w:val="008015F5"/>
    <w:rsid w:val="0080279D"/>
    <w:rsid w:val="008030CD"/>
    <w:rsid w:val="008034E7"/>
    <w:rsid w:val="008041C0"/>
    <w:rsid w:val="00804E26"/>
    <w:rsid w:val="0080572E"/>
    <w:rsid w:val="00806E4C"/>
    <w:rsid w:val="008073F0"/>
    <w:rsid w:val="00807A5E"/>
    <w:rsid w:val="00807A81"/>
    <w:rsid w:val="00810453"/>
    <w:rsid w:val="008109A8"/>
    <w:rsid w:val="0081126B"/>
    <w:rsid w:val="00811641"/>
    <w:rsid w:val="00811EC9"/>
    <w:rsid w:val="0081272D"/>
    <w:rsid w:val="00812F97"/>
    <w:rsid w:val="00813299"/>
    <w:rsid w:val="00813AA1"/>
    <w:rsid w:val="00814558"/>
    <w:rsid w:val="0081477B"/>
    <w:rsid w:val="00814CAE"/>
    <w:rsid w:val="00815609"/>
    <w:rsid w:val="00815871"/>
    <w:rsid w:val="00815FDC"/>
    <w:rsid w:val="00816583"/>
    <w:rsid w:val="00816CA4"/>
    <w:rsid w:val="008218FB"/>
    <w:rsid w:val="0082215A"/>
    <w:rsid w:val="0082351F"/>
    <w:rsid w:val="00825DF9"/>
    <w:rsid w:val="00826036"/>
    <w:rsid w:val="00826B61"/>
    <w:rsid w:val="00827904"/>
    <w:rsid w:val="00830188"/>
    <w:rsid w:val="008301A5"/>
    <w:rsid w:val="00831B83"/>
    <w:rsid w:val="00832338"/>
    <w:rsid w:val="00832B2C"/>
    <w:rsid w:val="0083356F"/>
    <w:rsid w:val="00834780"/>
    <w:rsid w:val="00836A4E"/>
    <w:rsid w:val="00836B34"/>
    <w:rsid w:val="00837949"/>
    <w:rsid w:val="008401D3"/>
    <w:rsid w:val="0084031D"/>
    <w:rsid w:val="00840944"/>
    <w:rsid w:val="00840BC0"/>
    <w:rsid w:val="00840D9E"/>
    <w:rsid w:val="0084193E"/>
    <w:rsid w:val="00842A13"/>
    <w:rsid w:val="00845614"/>
    <w:rsid w:val="00851BE0"/>
    <w:rsid w:val="00852D57"/>
    <w:rsid w:val="00852DA7"/>
    <w:rsid w:val="00852E06"/>
    <w:rsid w:val="008548E3"/>
    <w:rsid w:val="00855BFB"/>
    <w:rsid w:val="00855DAA"/>
    <w:rsid w:val="008562C7"/>
    <w:rsid w:val="008578EB"/>
    <w:rsid w:val="00860647"/>
    <w:rsid w:val="008621A8"/>
    <w:rsid w:val="00863133"/>
    <w:rsid w:val="00863367"/>
    <w:rsid w:val="00863974"/>
    <w:rsid w:val="00863E93"/>
    <w:rsid w:val="00865215"/>
    <w:rsid w:val="008653A2"/>
    <w:rsid w:val="00865A21"/>
    <w:rsid w:val="00866048"/>
    <w:rsid w:val="008665BC"/>
    <w:rsid w:val="0086681C"/>
    <w:rsid w:val="0087170F"/>
    <w:rsid w:val="00871A4A"/>
    <w:rsid w:val="00871BB2"/>
    <w:rsid w:val="00872170"/>
    <w:rsid w:val="008722D9"/>
    <w:rsid w:val="00872C99"/>
    <w:rsid w:val="00872EF5"/>
    <w:rsid w:val="00873006"/>
    <w:rsid w:val="008748D2"/>
    <w:rsid w:val="00874EC8"/>
    <w:rsid w:val="00875E72"/>
    <w:rsid w:val="008808E0"/>
    <w:rsid w:val="00881E3E"/>
    <w:rsid w:val="0088316B"/>
    <w:rsid w:val="00883FC7"/>
    <w:rsid w:val="00884BBF"/>
    <w:rsid w:val="008858A8"/>
    <w:rsid w:val="0088593A"/>
    <w:rsid w:val="00885A55"/>
    <w:rsid w:val="00885ADA"/>
    <w:rsid w:val="008867D2"/>
    <w:rsid w:val="00887014"/>
    <w:rsid w:val="00887144"/>
    <w:rsid w:val="008879F7"/>
    <w:rsid w:val="00890421"/>
    <w:rsid w:val="008908EE"/>
    <w:rsid w:val="00891DFA"/>
    <w:rsid w:val="008921CE"/>
    <w:rsid w:val="008930DA"/>
    <w:rsid w:val="008939EA"/>
    <w:rsid w:val="00893BE0"/>
    <w:rsid w:val="0089404D"/>
    <w:rsid w:val="00896D9B"/>
    <w:rsid w:val="00897618"/>
    <w:rsid w:val="008A07BB"/>
    <w:rsid w:val="008A118B"/>
    <w:rsid w:val="008A26D6"/>
    <w:rsid w:val="008A3C62"/>
    <w:rsid w:val="008A5509"/>
    <w:rsid w:val="008A55CB"/>
    <w:rsid w:val="008B0268"/>
    <w:rsid w:val="008B0730"/>
    <w:rsid w:val="008B121E"/>
    <w:rsid w:val="008B1CFA"/>
    <w:rsid w:val="008B1F0B"/>
    <w:rsid w:val="008B20F6"/>
    <w:rsid w:val="008B2227"/>
    <w:rsid w:val="008B2E20"/>
    <w:rsid w:val="008B3046"/>
    <w:rsid w:val="008B3A9D"/>
    <w:rsid w:val="008B401B"/>
    <w:rsid w:val="008B5423"/>
    <w:rsid w:val="008B60E0"/>
    <w:rsid w:val="008B698E"/>
    <w:rsid w:val="008B7722"/>
    <w:rsid w:val="008C0289"/>
    <w:rsid w:val="008C0CAD"/>
    <w:rsid w:val="008C174E"/>
    <w:rsid w:val="008C1DCD"/>
    <w:rsid w:val="008C23E3"/>
    <w:rsid w:val="008C2747"/>
    <w:rsid w:val="008C4C3C"/>
    <w:rsid w:val="008C5292"/>
    <w:rsid w:val="008C612B"/>
    <w:rsid w:val="008C666A"/>
    <w:rsid w:val="008C6DA8"/>
    <w:rsid w:val="008C7E1C"/>
    <w:rsid w:val="008C7E2D"/>
    <w:rsid w:val="008D0936"/>
    <w:rsid w:val="008D29E1"/>
    <w:rsid w:val="008D3248"/>
    <w:rsid w:val="008D349E"/>
    <w:rsid w:val="008D511E"/>
    <w:rsid w:val="008D67A4"/>
    <w:rsid w:val="008D69D7"/>
    <w:rsid w:val="008E0A81"/>
    <w:rsid w:val="008E1F6D"/>
    <w:rsid w:val="008E2E6A"/>
    <w:rsid w:val="008E4C46"/>
    <w:rsid w:val="008E5135"/>
    <w:rsid w:val="008F0C3E"/>
    <w:rsid w:val="008F0C41"/>
    <w:rsid w:val="008F0D8F"/>
    <w:rsid w:val="008F101D"/>
    <w:rsid w:val="008F1335"/>
    <w:rsid w:val="008F1F86"/>
    <w:rsid w:val="008F24AC"/>
    <w:rsid w:val="008F3DA4"/>
    <w:rsid w:val="008F5176"/>
    <w:rsid w:val="008F55B4"/>
    <w:rsid w:val="008F55E7"/>
    <w:rsid w:val="008F578B"/>
    <w:rsid w:val="008F5818"/>
    <w:rsid w:val="008F5A22"/>
    <w:rsid w:val="008F7032"/>
    <w:rsid w:val="008F7944"/>
    <w:rsid w:val="00900D4C"/>
    <w:rsid w:val="00901F45"/>
    <w:rsid w:val="009022D6"/>
    <w:rsid w:val="00902BA8"/>
    <w:rsid w:val="00905735"/>
    <w:rsid w:val="00906D6C"/>
    <w:rsid w:val="00910413"/>
    <w:rsid w:val="00911003"/>
    <w:rsid w:val="00912E2D"/>
    <w:rsid w:val="00913BD2"/>
    <w:rsid w:val="00914016"/>
    <w:rsid w:val="0091431F"/>
    <w:rsid w:val="00914585"/>
    <w:rsid w:val="00916583"/>
    <w:rsid w:val="0091679A"/>
    <w:rsid w:val="00916B81"/>
    <w:rsid w:val="0091767C"/>
    <w:rsid w:val="009209B3"/>
    <w:rsid w:val="009211CB"/>
    <w:rsid w:val="00921BE6"/>
    <w:rsid w:val="00922360"/>
    <w:rsid w:val="00924418"/>
    <w:rsid w:val="00925227"/>
    <w:rsid w:val="00925269"/>
    <w:rsid w:val="0092539F"/>
    <w:rsid w:val="009255A4"/>
    <w:rsid w:val="009256C2"/>
    <w:rsid w:val="00925A7E"/>
    <w:rsid w:val="009265D9"/>
    <w:rsid w:val="00927B63"/>
    <w:rsid w:val="00927DB9"/>
    <w:rsid w:val="009308AF"/>
    <w:rsid w:val="00930A6C"/>
    <w:rsid w:val="00930B9F"/>
    <w:rsid w:val="00930FBD"/>
    <w:rsid w:val="0093196E"/>
    <w:rsid w:val="0093236B"/>
    <w:rsid w:val="00932459"/>
    <w:rsid w:val="009324CD"/>
    <w:rsid w:val="0093262C"/>
    <w:rsid w:val="00932FC8"/>
    <w:rsid w:val="009333DF"/>
    <w:rsid w:val="0093381D"/>
    <w:rsid w:val="00934974"/>
    <w:rsid w:val="009349E2"/>
    <w:rsid w:val="00934B20"/>
    <w:rsid w:val="009353C2"/>
    <w:rsid w:val="00935804"/>
    <w:rsid w:val="00935C90"/>
    <w:rsid w:val="009374EA"/>
    <w:rsid w:val="00937DC5"/>
    <w:rsid w:val="00940377"/>
    <w:rsid w:val="0094083E"/>
    <w:rsid w:val="009416D3"/>
    <w:rsid w:val="00941CE9"/>
    <w:rsid w:val="009421C1"/>
    <w:rsid w:val="00942767"/>
    <w:rsid w:val="00942833"/>
    <w:rsid w:val="00944232"/>
    <w:rsid w:val="009450C7"/>
    <w:rsid w:val="00945661"/>
    <w:rsid w:val="0094655B"/>
    <w:rsid w:val="00946DCB"/>
    <w:rsid w:val="009475A7"/>
    <w:rsid w:val="00947862"/>
    <w:rsid w:val="00950089"/>
    <w:rsid w:val="009508DA"/>
    <w:rsid w:val="00950AA5"/>
    <w:rsid w:val="00950EA4"/>
    <w:rsid w:val="009510B7"/>
    <w:rsid w:val="00951187"/>
    <w:rsid w:val="009513E2"/>
    <w:rsid w:val="009517C5"/>
    <w:rsid w:val="00953534"/>
    <w:rsid w:val="009543FB"/>
    <w:rsid w:val="009545C7"/>
    <w:rsid w:val="0095493F"/>
    <w:rsid w:val="0095547D"/>
    <w:rsid w:val="00955908"/>
    <w:rsid w:val="00955C51"/>
    <w:rsid w:val="00955C59"/>
    <w:rsid w:val="00955E47"/>
    <w:rsid w:val="00955FCC"/>
    <w:rsid w:val="0095640D"/>
    <w:rsid w:val="009568C5"/>
    <w:rsid w:val="00956CDD"/>
    <w:rsid w:val="009570C9"/>
    <w:rsid w:val="0095756B"/>
    <w:rsid w:val="0096072B"/>
    <w:rsid w:val="00961067"/>
    <w:rsid w:val="00961F94"/>
    <w:rsid w:val="0096236D"/>
    <w:rsid w:val="00962735"/>
    <w:rsid w:val="00962DBB"/>
    <w:rsid w:val="00963D5F"/>
    <w:rsid w:val="00965CB2"/>
    <w:rsid w:val="00965CFE"/>
    <w:rsid w:val="00965E25"/>
    <w:rsid w:val="00965E4F"/>
    <w:rsid w:val="00966576"/>
    <w:rsid w:val="0096674E"/>
    <w:rsid w:val="00966A80"/>
    <w:rsid w:val="009677F3"/>
    <w:rsid w:val="00967C3E"/>
    <w:rsid w:val="00967CE2"/>
    <w:rsid w:val="00967E63"/>
    <w:rsid w:val="00970027"/>
    <w:rsid w:val="00970644"/>
    <w:rsid w:val="00971BE9"/>
    <w:rsid w:val="00971D2F"/>
    <w:rsid w:val="009725A2"/>
    <w:rsid w:val="0097274D"/>
    <w:rsid w:val="00972879"/>
    <w:rsid w:val="00972E6C"/>
    <w:rsid w:val="0097338E"/>
    <w:rsid w:val="00975052"/>
    <w:rsid w:val="00976108"/>
    <w:rsid w:val="0097724E"/>
    <w:rsid w:val="0097743D"/>
    <w:rsid w:val="00977998"/>
    <w:rsid w:val="00980EBB"/>
    <w:rsid w:val="00984CFD"/>
    <w:rsid w:val="00986F59"/>
    <w:rsid w:val="0098745A"/>
    <w:rsid w:val="00987D9E"/>
    <w:rsid w:val="0099029B"/>
    <w:rsid w:val="00990A9F"/>
    <w:rsid w:val="00990BE6"/>
    <w:rsid w:val="00991518"/>
    <w:rsid w:val="00991B6D"/>
    <w:rsid w:val="0099255D"/>
    <w:rsid w:val="00992B74"/>
    <w:rsid w:val="0099360E"/>
    <w:rsid w:val="00993A02"/>
    <w:rsid w:val="00993FD4"/>
    <w:rsid w:val="009945C0"/>
    <w:rsid w:val="009956C7"/>
    <w:rsid w:val="00995A1F"/>
    <w:rsid w:val="00996C03"/>
    <w:rsid w:val="00996F46"/>
    <w:rsid w:val="00997161"/>
    <w:rsid w:val="0099743E"/>
    <w:rsid w:val="00997657"/>
    <w:rsid w:val="00997982"/>
    <w:rsid w:val="009A146F"/>
    <w:rsid w:val="009A37AB"/>
    <w:rsid w:val="009A3F8D"/>
    <w:rsid w:val="009A454E"/>
    <w:rsid w:val="009A5585"/>
    <w:rsid w:val="009A76A7"/>
    <w:rsid w:val="009A7F70"/>
    <w:rsid w:val="009B00A3"/>
    <w:rsid w:val="009B0B02"/>
    <w:rsid w:val="009B1DAE"/>
    <w:rsid w:val="009B1E9B"/>
    <w:rsid w:val="009B2FC7"/>
    <w:rsid w:val="009B4035"/>
    <w:rsid w:val="009B4064"/>
    <w:rsid w:val="009B5AD9"/>
    <w:rsid w:val="009B5FDA"/>
    <w:rsid w:val="009B622C"/>
    <w:rsid w:val="009C00E8"/>
    <w:rsid w:val="009C2178"/>
    <w:rsid w:val="009C2BB4"/>
    <w:rsid w:val="009C2CD1"/>
    <w:rsid w:val="009C3D27"/>
    <w:rsid w:val="009C52AC"/>
    <w:rsid w:val="009C5501"/>
    <w:rsid w:val="009D0C10"/>
    <w:rsid w:val="009D1B2A"/>
    <w:rsid w:val="009D25C4"/>
    <w:rsid w:val="009D2626"/>
    <w:rsid w:val="009D38D5"/>
    <w:rsid w:val="009D4281"/>
    <w:rsid w:val="009D4534"/>
    <w:rsid w:val="009D4561"/>
    <w:rsid w:val="009D4DDD"/>
    <w:rsid w:val="009D58B8"/>
    <w:rsid w:val="009D5D1C"/>
    <w:rsid w:val="009D7ACF"/>
    <w:rsid w:val="009D7DC7"/>
    <w:rsid w:val="009E077F"/>
    <w:rsid w:val="009E0B1F"/>
    <w:rsid w:val="009E1083"/>
    <w:rsid w:val="009E13F7"/>
    <w:rsid w:val="009E1D38"/>
    <w:rsid w:val="009E24E8"/>
    <w:rsid w:val="009E3AB0"/>
    <w:rsid w:val="009E3BA6"/>
    <w:rsid w:val="009E495D"/>
    <w:rsid w:val="009E511E"/>
    <w:rsid w:val="009E5C69"/>
    <w:rsid w:val="009E5E0D"/>
    <w:rsid w:val="009E6B25"/>
    <w:rsid w:val="009E7221"/>
    <w:rsid w:val="009E777A"/>
    <w:rsid w:val="009F176D"/>
    <w:rsid w:val="009F34FA"/>
    <w:rsid w:val="009F3A09"/>
    <w:rsid w:val="009F42C3"/>
    <w:rsid w:val="009F44A7"/>
    <w:rsid w:val="009F461E"/>
    <w:rsid w:val="00A00051"/>
    <w:rsid w:val="00A00DAD"/>
    <w:rsid w:val="00A02265"/>
    <w:rsid w:val="00A037C9"/>
    <w:rsid w:val="00A03E17"/>
    <w:rsid w:val="00A0497C"/>
    <w:rsid w:val="00A04E1D"/>
    <w:rsid w:val="00A0511E"/>
    <w:rsid w:val="00A0530C"/>
    <w:rsid w:val="00A053AA"/>
    <w:rsid w:val="00A0551A"/>
    <w:rsid w:val="00A055A4"/>
    <w:rsid w:val="00A07D20"/>
    <w:rsid w:val="00A07E05"/>
    <w:rsid w:val="00A10B88"/>
    <w:rsid w:val="00A11150"/>
    <w:rsid w:val="00A11579"/>
    <w:rsid w:val="00A15C51"/>
    <w:rsid w:val="00A17337"/>
    <w:rsid w:val="00A2021C"/>
    <w:rsid w:val="00A217DC"/>
    <w:rsid w:val="00A21F42"/>
    <w:rsid w:val="00A2405E"/>
    <w:rsid w:val="00A251D2"/>
    <w:rsid w:val="00A261FC"/>
    <w:rsid w:val="00A26B14"/>
    <w:rsid w:val="00A274B3"/>
    <w:rsid w:val="00A3011E"/>
    <w:rsid w:val="00A30985"/>
    <w:rsid w:val="00A330AB"/>
    <w:rsid w:val="00A33A91"/>
    <w:rsid w:val="00A345C1"/>
    <w:rsid w:val="00A34C99"/>
    <w:rsid w:val="00A34E51"/>
    <w:rsid w:val="00A35B6B"/>
    <w:rsid w:val="00A3725F"/>
    <w:rsid w:val="00A37F9A"/>
    <w:rsid w:val="00A40116"/>
    <w:rsid w:val="00A406C7"/>
    <w:rsid w:val="00A415AE"/>
    <w:rsid w:val="00A4292A"/>
    <w:rsid w:val="00A42BD5"/>
    <w:rsid w:val="00A43F0D"/>
    <w:rsid w:val="00A43FC8"/>
    <w:rsid w:val="00A4556E"/>
    <w:rsid w:val="00A45A2E"/>
    <w:rsid w:val="00A50DFE"/>
    <w:rsid w:val="00A520DE"/>
    <w:rsid w:val="00A529B5"/>
    <w:rsid w:val="00A52E71"/>
    <w:rsid w:val="00A550B6"/>
    <w:rsid w:val="00A5537B"/>
    <w:rsid w:val="00A55431"/>
    <w:rsid w:val="00A55437"/>
    <w:rsid w:val="00A55F2D"/>
    <w:rsid w:val="00A5613E"/>
    <w:rsid w:val="00A56D76"/>
    <w:rsid w:val="00A56FF2"/>
    <w:rsid w:val="00A576F9"/>
    <w:rsid w:val="00A6014D"/>
    <w:rsid w:val="00A615F5"/>
    <w:rsid w:val="00A61B00"/>
    <w:rsid w:val="00A61F8A"/>
    <w:rsid w:val="00A62B33"/>
    <w:rsid w:val="00A63339"/>
    <w:rsid w:val="00A63CAC"/>
    <w:rsid w:val="00A65B68"/>
    <w:rsid w:val="00A66B5D"/>
    <w:rsid w:val="00A70F0D"/>
    <w:rsid w:val="00A71243"/>
    <w:rsid w:val="00A7309D"/>
    <w:rsid w:val="00A73777"/>
    <w:rsid w:val="00A746CA"/>
    <w:rsid w:val="00A7525F"/>
    <w:rsid w:val="00A7648A"/>
    <w:rsid w:val="00A764F8"/>
    <w:rsid w:val="00A77C4B"/>
    <w:rsid w:val="00A80221"/>
    <w:rsid w:val="00A80333"/>
    <w:rsid w:val="00A803B5"/>
    <w:rsid w:val="00A81009"/>
    <w:rsid w:val="00A81A19"/>
    <w:rsid w:val="00A83873"/>
    <w:rsid w:val="00A84426"/>
    <w:rsid w:val="00A86BE1"/>
    <w:rsid w:val="00A87C3A"/>
    <w:rsid w:val="00A902DF"/>
    <w:rsid w:val="00A90936"/>
    <w:rsid w:val="00A9095B"/>
    <w:rsid w:val="00A912A6"/>
    <w:rsid w:val="00A91303"/>
    <w:rsid w:val="00A9147D"/>
    <w:rsid w:val="00A9149A"/>
    <w:rsid w:val="00A91AB4"/>
    <w:rsid w:val="00A93C32"/>
    <w:rsid w:val="00A93C70"/>
    <w:rsid w:val="00A93F61"/>
    <w:rsid w:val="00A94FD0"/>
    <w:rsid w:val="00A95AFD"/>
    <w:rsid w:val="00A96A3D"/>
    <w:rsid w:val="00A96DEC"/>
    <w:rsid w:val="00A97EC1"/>
    <w:rsid w:val="00AA0935"/>
    <w:rsid w:val="00AA0B94"/>
    <w:rsid w:val="00AA1B24"/>
    <w:rsid w:val="00AA20E1"/>
    <w:rsid w:val="00AA2E31"/>
    <w:rsid w:val="00AA3E91"/>
    <w:rsid w:val="00AA4AD3"/>
    <w:rsid w:val="00AA4FE4"/>
    <w:rsid w:val="00AA5522"/>
    <w:rsid w:val="00AA5F4E"/>
    <w:rsid w:val="00AA6282"/>
    <w:rsid w:val="00AA7629"/>
    <w:rsid w:val="00AA7A7E"/>
    <w:rsid w:val="00AB08B6"/>
    <w:rsid w:val="00AB2163"/>
    <w:rsid w:val="00AB467A"/>
    <w:rsid w:val="00AB4F0F"/>
    <w:rsid w:val="00AB5299"/>
    <w:rsid w:val="00AB72FA"/>
    <w:rsid w:val="00AB7869"/>
    <w:rsid w:val="00AB7E68"/>
    <w:rsid w:val="00AC0EC7"/>
    <w:rsid w:val="00AC1409"/>
    <w:rsid w:val="00AC1877"/>
    <w:rsid w:val="00AC2A58"/>
    <w:rsid w:val="00AC2EF3"/>
    <w:rsid w:val="00AC34B8"/>
    <w:rsid w:val="00AC3792"/>
    <w:rsid w:val="00AC39F0"/>
    <w:rsid w:val="00AC3D8E"/>
    <w:rsid w:val="00AC4C5F"/>
    <w:rsid w:val="00AC51ED"/>
    <w:rsid w:val="00AC5320"/>
    <w:rsid w:val="00AC7577"/>
    <w:rsid w:val="00AC7FBF"/>
    <w:rsid w:val="00AD06FC"/>
    <w:rsid w:val="00AD12FE"/>
    <w:rsid w:val="00AD234A"/>
    <w:rsid w:val="00AD24DF"/>
    <w:rsid w:val="00AD2624"/>
    <w:rsid w:val="00AD2803"/>
    <w:rsid w:val="00AD2811"/>
    <w:rsid w:val="00AD2F94"/>
    <w:rsid w:val="00AD30D0"/>
    <w:rsid w:val="00AD3613"/>
    <w:rsid w:val="00AD3C17"/>
    <w:rsid w:val="00AD3E33"/>
    <w:rsid w:val="00AD4C2B"/>
    <w:rsid w:val="00AD5EC8"/>
    <w:rsid w:val="00AD68DA"/>
    <w:rsid w:val="00AD6A94"/>
    <w:rsid w:val="00AD6D71"/>
    <w:rsid w:val="00AD6E0E"/>
    <w:rsid w:val="00AD70E1"/>
    <w:rsid w:val="00AE0199"/>
    <w:rsid w:val="00AE08EF"/>
    <w:rsid w:val="00AE1A27"/>
    <w:rsid w:val="00AE1EFF"/>
    <w:rsid w:val="00AE23F3"/>
    <w:rsid w:val="00AE2FB8"/>
    <w:rsid w:val="00AE36C2"/>
    <w:rsid w:val="00AE4069"/>
    <w:rsid w:val="00AE4AA2"/>
    <w:rsid w:val="00AE61EF"/>
    <w:rsid w:val="00AE67F9"/>
    <w:rsid w:val="00AE6931"/>
    <w:rsid w:val="00AE700F"/>
    <w:rsid w:val="00AE712F"/>
    <w:rsid w:val="00AE73A1"/>
    <w:rsid w:val="00AE743C"/>
    <w:rsid w:val="00AF1570"/>
    <w:rsid w:val="00AF1E5C"/>
    <w:rsid w:val="00AF1EB5"/>
    <w:rsid w:val="00AF275E"/>
    <w:rsid w:val="00AF2E57"/>
    <w:rsid w:val="00AF2FAC"/>
    <w:rsid w:val="00AF36CC"/>
    <w:rsid w:val="00AF3E88"/>
    <w:rsid w:val="00AF7147"/>
    <w:rsid w:val="00AF7E71"/>
    <w:rsid w:val="00B00BB3"/>
    <w:rsid w:val="00B0123E"/>
    <w:rsid w:val="00B02078"/>
    <w:rsid w:val="00B02923"/>
    <w:rsid w:val="00B0319E"/>
    <w:rsid w:val="00B03292"/>
    <w:rsid w:val="00B0514A"/>
    <w:rsid w:val="00B06BC3"/>
    <w:rsid w:val="00B1109D"/>
    <w:rsid w:val="00B116E4"/>
    <w:rsid w:val="00B125CD"/>
    <w:rsid w:val="00B12854"/>
    <w:rsid w:val="00B12E93"/>
    <w:rsid w:val="00B134D3"/>
    <w:rsid w:val="00B13937"/>
    <w:rsid w:val="00B145F6"/>
    <w:rsid w:val="00B15D91"/>
    <w:rsid w:val="00B16439"/>
    <w:rsid w:val="00B17F6E"/>
    <w:rsid w:val="00B2002B"/>
    <w:rsid w:val="00B20B2A"/>
    <w:rsid w:val="00B21B0F"/>
    <w:rsid w:val="00B225DC"/>
    <w:rsid w:val="00B235D3"/>
    <w:rsid w:val="00B24C5F"/>
    <w:rsid w:val="00B24DF9"/>
    <w:rsid w:val="00B25718"/>
    <w:rsid w:val="00B25847"/>
    <w:rsid w:val="00B26C15"/>
    <w:rsid w:val="00B27875"/>
    <w:rsid w:val="00B278CC"/>
    <w:rsid w:val="00B305B1"/>
    <w:rsid w:val="00B30AB9"/>
    <w:rsid w:val="00B30C86"/>
    <w:rsid w:val="00B30CE3"/>
    <w:rsid w:val="00B31814"/>
    <w:rsid w:val="00B3209F"/>
    <w:rsid w:val="00B336AE"/>
    <w:rsid w:val="00B341AB"/>
    <w:rsid w:val="00B342C5"/>
    <w:rsid w:val="00B34904"/>
    <w:rsid w:val="00B34A40"/>
    <w:rsid w:val="00B34A57"/>
    <w:rsid w:val="00B35DBC"/>
    <w:rsid w:val="00B365C4"/>
    <w:rsid w:val="00B36B10"/>
    <w:rsid w:val="00B406F7"/>
    <w:rsid w:val="00B42A4F"/>
    <w:rsid w:val="00B43D60"/>
    <w:rsid w:val="00B43F6B"/>
    <w:rsid w:val="00B450F4"/>
    <w:rsid w:val="00B4527E"/>
    <w:rsid w:val="00B454DD"/>
    <w:rsid w:val="00B459A8"/>
    <w:rsid w:val="00B45C16"/>
    <w:rsid w:val="00B46643"/>
    <w:rsid w:val="00B52216"/>
    <w:rsid w:val="00B5243B"/>
    <w:rsid w:val="00B529E7"/>
    <w:rsid w:val="00B53592"/>
    <w:rsid w:val="00B54465"/>
    <w:rsid w:val="00B54DA0"/>
    <w:rsid w:val="00B56C41"/>
    <w:rsid w:val="00B56D14"/>
    <w:rsid w:val="00B60159"/>
    <w:rsid w:val="00B60889"/>
    <w:rsid w:val="00B610AB"/>
    <w:rsid w:val="00B616D0"/>
    <w:rsid w:val="00B629D6"/>
    <w:rsid w:val="00B63191"/>
    <w:rsid w:val="00B63A66"/>
    <w:rsid w:val="00B63E5A"/>
    <w:rsid w:val="00B643C5"/>
    <w:rsid w:val="00B64E77"/>
    <w:rsid w:val="00B66153"/>
    <w:rsid w:val="00B66A07"/>
    <w:rsid w:val="00B671F2"/>
    <w:rsid w:val="00B67416"/>
    <w:rsid w:val="00B67667"/>
    <w:rsid w:val="00B70504"/>
    <w:rsid w:val="00B70BD6"/>
    <w:rsid w:val="00B70DF1"/>
    <w:rsid w:val="00B71FE8"/>
    <w:rsid w:val="00B7222E"/>
    <w:rsid w:val="00B72EF5"/>
    <w:rsid w:val="00B748FB"/>
    <w:rsid w:val="00B74E7E"/>
    <w:rsid w:val="00B750DE"/>
    <w:rsid w:val="00B7548A"/>
    <w:rsid w:val="00B756DC"/>
    <w:rsid w:val="00B75A1C"/>
    <w:rsid w:val="00B76089"/>
    <w:rsid w:val="00B76142"/>
    <w:rsid w:val="00B762D0"/>
    <w:rsid w:val="00B77F22"/>
    <w:rsid w:val="00B8098C"/>
    <w:rsid w:val="00B80C02"/>
    <w:rsid w:val="00B8101A"/>
    <w:rsid w:val="00B81C4A"/>
    <w:rsid w:val="00B81C70"/>
    <w:rsid w:val="00B82681"/>
    <w:rsid w:val="00B82930"/>
    <w:rsid w:val="00B849BF"/>
    <w:rsid w:val="00B85545"/>
    <w:rsid w:val="00B85644"/>
    <w:rsid w:val="00B86EDA"/>
    <w:rsid w:val="00B90468"/>
    <w:rsid w:val="00B907F5"/>
    <w:rsid w:val="00B90918"/>
    <w:rsid w:val="00B90982"/>
    <w:rsid w:val="00B90D89"/>
    <w:rsid w:val="00B91AE4"/>
    <w:rsid w:val="00B927BA"/>
    <w:rsid w:val="00B93DD7"/>
    <w:rsid w:val="00B94BB9"/>
    <w:rsid w:val="00B96055"/>
    <w:rsid w:val="00BA0760"/>
    <w:rsid w:val="00BA087D"/>
    <w:rsid w:val="00BA2399"/>
    <w:rsid w:val="00BA2766"/>
    <w:rsid w:val="00BA3048"/>
    <w:rsid w:val="00BA4981"/>
    <w:rsid w:val="00BA4E05"/>
    <w:rsid w:val="00BA5667"/>
    <w:rsid w:val="00BA62B6"/>
    <w:rsid w:val="00BA6831"/>
    <w:rsid w:val="00BA7795"/>
    <w:rsid w:val="00BA7873"/>
    <w:rsid w:val="00BB0821"/>
    <w:rsid w:val="00BB15D7"/>
    <w:rsid w:val="00BB3551"/>
    <w:rsid w:val="00BB4555"/>
    <w:rsid w:val="00BB5CF8"/>
    <w:rsid w:val="00BB69B1"/>
    <w:rsid w:val="00BB6CEF"/>
    <w:rsid w:val="00BB72ED"/>
    <w:rsid w:val="00BC11DE"/>
    <w:rsid w:val="00BC2130"/>
    <w:rsid w:val="00BC2437"/>
    <w:rsid w:val="00BC2707"/>
    <w:rsid w:val="00BC2DE0"/>
    <w:rsid w:val="00BC37AF"/>
    <w:rsid w:val="00BC405B"/>
    <w:rsid w:val="00BC45AC"/>
    <w:rsid w:val="00BC48D0"/>
    <w:rsid w:val="00BC5A74"/>
    <w:rsid w:val="00BC5C3F"/>
    <w:rsid w:val="00BC612F"/>
    <w:rsid w:val="00BC6369"/>
    <w:rsid w:val="00BC67AF"/>
    <w:rsid w:val="00BC68CF"/>
    <w:rsid w:val="00BC7F6C"/>
    <w:rsid w:val="00BD0D74"/>
    <w:rsid w:val="00BD0E99"/>
    <w:rsid w:val="00BD3086"/>
    <w:rsid w:val="00BD3316"/>
    <w:rsid w:val="00BD49B0"/>
    <w:rsid w:val="00BD6A5D"/>
    <w:rsid w:val="00BD717F"/>
    <w:rsid w:val="00BD7266"/>
    <w:rsid w:val="00BD7307"/>
    <w:rsid w:val="00BD79EB"/>
    <w:rsid w:val="00BE04AE"/>
    <w:rsid w:val="00BE2A00"/>
    <w:rsid w:val="00BE35E5"/>
    <w:rsid w:val="00BE5131"/>
    <w:rsid w:val="00BE6A12"/>
    <w:rsid w:val="00BE7489"/>
    <w:rsid w:val="00BF033A"/>
    <w:rsid w:val="00BF039E"/>
    <w:rsid w:val="00BF1711"/>
    <w:rsid w:val="00BF2007"/>
    <w:rsid w:val="00BF2A14"/>
    <w:rsid w:val="00BF4898"/>
    <w:rsid w:val="00BF494F"/>
    <w:rsid w:val="00BF49BE"/>
    <w:rsid w:val="00BF4B1F"/>
    <w:rsid w:val="00BF4CC4"/>
    <w:rsid w:val="00BF67C6"/>
    <w:rsid w:val="00BF68E9"/>
    <w:rsid w:val="00BF6C99"/>
    <w:rsid w:val="00BF79C8"/>
    <w:rsid w:val="00C0027B"/>
    <w:rsid w:val="00C01528"/>
    <w:rsid w:val="00C01A85"/>
    <w:rsid w:val="00C01EA4"/>
    <w:rsid w:val="00C02ECE"/>
    <w:rsid w:val="00C02F5C"/>
    <w:rsid w:val="00C055FD"/>
    <w:rsid w:val="00C0642C"/>
    <w:rsid w:val="00C07171"/>
    <w:rsid w:val="00C07A11"/>
    <w:rsid w:val="00C1041F"/>
    <w:rsid w:val="00C1184F"/>
    <w:rsid w:val="00C1276C"/>
    <w:rsid w:val="00C12E3F"/>
    <w:rsid w:val="00C12FA4"/>
    <w:rsid w:val="00C13147"/>
    <w:rsid w:val="00C13CAA"/>
    <w:rsid w:val="00C145F6"/>
    <w:rsid w:val="00C14A3A"/>
    <w:rsid w:val="00C14B02"/>
    <w:rsid w:val="00C14BF2"/>
    <w:rsid w:val="00C1625B"/>
    <w:rsid w:val="00C171A2"/>
    <w:rsid w:val="00C178EE"/>
    <w:rsid w:val="00C20391"/>
    <w:rsid w:val="00C21C83"/>
    <w:rsid w:val="00C225D7"/>
    <w:rsid w:val="00C23273"/>
    <w:rsid w:val="00C23831"/>
    <w:rsid w:val="00C23A18"/>
    <w:rsid w:val="00C243C4"/>
    <w:rsid w:val="00C24E3B"/>
    <w:rsid w:val="00C257DE"/>
    <w:rsid w:val="00C25F84"/>
    <w:rsid w:val="00C2696E"/>
    <w:rsid w:val="00C26F94"/>
    <w:rsid w:val="00C26FB6"/>
    <w:rsid w:val="00C27332"/>
    <w:rsid w:val="00C30A11"/>
    <w:rsid w:val="00C31038"/>
    <w:rsid w:val="00C35E66"/>
    <w:rsid w:val="00C3645C"/>
    <w:rsid w:val="00C36729"/>
    <w:rsid w:val="00C36873"/>
    <w:rsid w:val="00C409C1"/>
    <w:rsid w:val="00C40FC4"/>
    <w:rsid w:val="00C41624"/>
    <w:rsid w:val="00C41987"/>
    <w:rsid w:val="00C41BA7"/>
    <w:rsid w:val="00C41C2A"/>
    <w:rsid w:val="00C42F82"/>
    <w:rsid w:val="00C43FC0"/>
    <w:rsid w:val="00C45440"/>
    <w:rsid w:val="00C470CC"/>
    <w:rsid w:val="00C4762A"/>
    <w:rsid w:val="00C51114"/>
    <w:rsid w:val="00C5117C"/>
    <w:rsid w:val="00C51865"/>
    <w:rsid w:val="00C51B5C"/>
    <w:rsid w:val="00C5281D"/>
    <w:rsid w:val="00C5282D"/>
    <w:rsid w:val="00C52A37"/>
    <w:rsid w:val="00C52D56"/>
    <w:rsid w:val="00C5370B"/>
    <w:rsid w:val="00C53752"/>
    <w:rsid w:val="00C555FD"/>
    <w:rsid w:val="00C5575D"/>
    <w:rsid w:val="00C5646A"/>
    <w:rsid w:val="00C56BBF"/>
    <w:rsid w:val="00C57227"/>
    <w:rsid w:val="00C60576"/>
    <w:rsid w:val="00C6092B"/>
    <w:rsid w:val="00C6211B"/>
    <w:rsid w:val="00C624B8"/>
    <w:rsid w:val="00C62622"/>
    <w:rsid w:val="00C63073"/>
    <w:rsid w:val="00C6307A"/>
    <w:rsid w:val="00C6365B"/>
    <w:rsid w:val="00C63C68"/>
    <w:rsid w:val="00C645C9"/>
    <w:rsid w:val="00C64EB2"/>
    <w:rsid w:val="00C652C3"/>
    <w:rsid w:val="00C65D62"/>
    <w:rsid w:val="00C65E9F"/>
    <w:rsid w:val="00C65F86"/>
    <w:rsid w:val="00C664CF"/>
    <w:rsid w:val="00C66B68"/>
    <w:rsid w:val="00C66C19"/>
    <w:rsid w:val="00C66DF0"/>
    <w:rsid w:val="00C6790D"/>
    <w:rsid w:val="00C704B9"/>
    <w:rsid w:val="00C7075E"/>
    <w:rsid w:val="00C7112E"/>
    <w:rsid w:val="00C722EA"/>
    <w:rsid w:val="00C72805"/>
    <w:rsid w:val="00C736E7"/>
    <w:rsid w:val="00C74332"/>
    <w:rsid w:val="00C76352"/>
    <w:rsid w:val="00C76428"/>
    <w:rsid w:val="00C76452"/>
    <w:rsid w:val="00C766C0"/>
    <w:rsid w:val="00C770B0"/>
    <w:rsid w:val="00C8143C"/>
    <w:rsid w:val="00C82CB7"/>
    <w:rsid w:val="00C82E2A"/>
    <w:rsid w:val="00C82F4A"/>
    <w:rsid w:val="00C842B1"/>
    <w:rsid w:val="00C84973"/>
    <w:rsid w:val="00C85378"/>
    <w:rsid w:val="00C86063"/>
    <w:rsid w:val="00C901D7"/>
    <w:rsid w:val="00C90D01"/>
    <w:rsid w:val="00C912E5"/>
    <w:rsid w:val="00C919D3"/>
    <w:rsid w:val="00C92111"/>
    <w:rsid w:val="00C93EBD"/>
    <w:rsid w:val="00C93EED"/>
    <w:rsid w:val="00C9465E"/>
    <w:rsid w:val="00C947D4"/>
    <w:rsid w:val="00C955B6"/>
    <w:rsid w:val="00C95FD9"/>
    <w:rsid w:val="00C96D7F"/>
    <w:rsid w:val="00C97B5C"/>
    <w:rsid w:val="00CA389A"/>
    <w:rsid w:val="00CA3F07"/>
    <w:rsid w:val="00CA5FD3"/>
    <w:rsid w:val="00CA619F"/>
    <w:rsid w:val="00CA6EC0"/>
    <w:rsid w:val="00CA7787"/>
    <w:rsid w:val="00CB05C3"/>
    <w:rsid w:val="00CB0E8B"/>
    <w:rsid w:val="00CB18F5"/>
    <w:rsid w:val="00CB1F5E"/>
    <w:rsid w:val="00CB212C"/>
    <w:rsid w:val="00CB27D5"/>
    <w:rsid w:val="00CB316F"/>
    <w:rsid w:val="00CB3196"/>
    <w:rsid w:val="00CB3D32"/>
    <w:rsid w:val="00CB5131"/>
    <w:rsid w:val="00CB516D"/>
    <w:rsid w:val="00CB59FB"/>
    <w:rsid w:val="00CB6ADE"/>
    <w:rsid w:val="00CB757E"/>
    <w:rsid w:val="00CC3098"/>
    <w:rsid w:val="00CC3D16"/>
    <w:rsid w:val="00CC4454"/>
    <w:rsid w:val="00CC468D"/>
    <w:rsid w:val="00CC4FB2"/>
    <w:rsid w:val="00CC5E2E"/>
    <w:rsid w:val="00CC7288"/>
    <w:rsid w:val="00CC76E7"/>
    <w:rsid w:val="00CC7BA8"/>
    <w:rsid w:val="00CC7DCF"/>
    <w:rsid w:val="00CD0764"/>
    <w:rsid w:val="00CD090B"/>
    <w:rsid w:val="00CD1997"/>
    <w:rsid w:val="00CD224D"/>
    <w:rsid w:val="00CD2A42"/>
    <w:rsid w:val="00CD4A92"/>
    <w:rsid w:val="00CD5E75"/>
    <w:rsid w:val="00CD5FDC"/>
    <w:rsid w:val="00CD621E"/>
    <w:rsid w:val="00CD647C"/>
    <w:rsid w:val="00CD6D3F"/>
    <w:rsid w:val="00CD7073"/>
    <w:rsid w:val="00CD7566"/>
    <w:rsid w:val="00CE05F7"/>
    <w:rsid w:val="00CE077A"/>
    <w:rsid w:val="00CE11C8"/>
    <w:rsid w:val="00CE1E17"/>
    <w:rsid w:val="00CE21D8"/>
    <w:rsid w:val="00CE2203"/>
    <w:rsid w:val="00CE4A91"/>
    <w:rsid w:val="00CE6D1A"/>
    <w:rsid w:val="00CE7090"/>
    <w:rsid w:val="00CE776A"/>
    <w:rsid w:val="00CE7DFB"/>
    <w:rsid w:val="00CF0385"/>
    <w:rsid w:val="00CF06B6"/>
    <w:rsid w:val="00CF0B21"/>
    <w:rsid w:val="00CF122D"/>
    <w:rsid w:val="00CF1B96"/>
    <w:rsid w:val="00CF2390"/>
    <w:rsid w:val="00CF2BF0"/>
    <w:rsid w:val="00CF340C"/>
    <w:rsid w:val="00CF37E6"/>
    <w:rsid w:val="00CF3A3A"/>
    <w:rsid w:val="00CF46D6"/>
    <w:rsid w:val="00CF4C39"/>
    <w:rsid w:val="00CF5B8D"/>
    <w:rsid w:val="00CF6327"/>
    <w:rsid w:val="00CF6BC5"/>
    <w:rsid w:val="00D00A4F"/>
    <w:rsid w:val="00D01321"/>
    <w:rsid w:val="00D017CD"/>
    <w:rsid w:val="00D01F53"/>
    <w:rsid w:val="00D022A6"/>
    <w:rsid w:val="00D02BA3"/>
    <w:rsid w:val="00D0326C"/>
    <w:rsid w:val="00D03A14"/>
    <w:rsid w:val="00D05761"/>
    <w:rsid w:val="00D06650"/>
    <w:rsid w:val="00D06C35"/>
    <w:rsid w:val="00D07392"/>
    <w:rsid w:val="00D1073A"/>
    <w:rsid w:val="00D10A4D"/>
    <w:rsid w:val="00D111CF"/>
    <w:rsid w:val="00D137DE"/>
    <w:rsid w:val="00D13A79"/>
    <w:rsid w:val="00D15319"/>
    <w:rsid w:val="00D159F8"/>
    <w:rsid w:val="00D16E2F"/>
    <w:rsid w:val="00D17C8C"/>
    <w:rsid w:val="00D205C1"/>
    <w:rsid w:val="00D220D5"/>
    <w:rsid w:val="00D22D34"/>
    <w:rsid w:val="00D2419C"/>
    <w:rsid w:val="00D24618"/>
    <w:rsid w:val="00D24846"/>
    <w:rsid w:val="00D24CDE"/>
    <w:rsid w:val="00D272AF"/>
    <w:rsid w:val="00D30059"/>
    <w:rsid w:val="00D302B1"/>
    <w:rsid w:val="00D304A8"/>
    <w:rsid w:val="00D3083E"/>
    <w:rsid w:val="00D31CAE"/>
    <w:rsid w:val="00D32963"/>
    <w:rsid w:val="00D330B5"/>
    <w:rsid w:val="00D33620"/>
    <w:rsid w:val="00D3385E"/>
    <w:rsid w:val="00D35DE4"/>
    <w:rsid w:val="00D36691"/>
    <w:rsid w:val="00D37E79"/>
    <w:rsid w:val="00D41801"/>
    <w:rsid w:val="00D42004"/>
    <w:rsid w:val="00D42841"/>
    <w:rsid w:val="00D4374B"/>
    <w:rsid w:val="00D43EDC"/>
    <w:rsid w:val="00D45916"/>
    <w:rsid w:val="00D45F27"/>
    <w:rsid w:val="00D50EB0"/>
    <w:rsid w:val="00D50F0A"/>
    <w:rsid w:val="00D50F8E"/>
    <w:rsid w:val="00D52013"/>
    <w:rsid w:val="00D5225D"/>
    <w:rsid w:val="00D54F13"/>
    <w:rsid w:val="00D55374"/>
    <w:rsid w:val="00D55A2E"/>
    <w:rsid w:val="00D565AE"/>
    <w:rsid w:val="00D56C32"/>
    <w:rsid w:val="00D56E52"/>
    <w:rsid w:val="00D575AB"/>
    <w:rsid w:val="00D60105"/>
    <w:rsid w:val="00D61CA0"/>
    <w:rsid w:val="00D6226E"/>
    <w:rsid w:val="00D6406D"/>
    <w:rsid w:val="00D647CB"/>
    <w:rsid w:val="00D658B2"/>
    <w:rsid w:val="00D65944"/>
    <w:rsid w:val="00D65F18"/>
    <w:rsid w:val="00D66D8F"/>
    <w:rsid w:val="00D6718E"/>
    <w:rsid w:val="00D67BF3"/>
    <w:rsid w:val="00D70378"/>
    <w:rsid w:val="00D7039E"/>
    <w:rsid w:val="00D70BF3"/>
    <w:rsid w:val="00D7131B"/>
    <w:rsid w:val="00D71762"/>
    <w:rsid w:val="00D724B5"/>
    <w:rsid w:val="00D72A2B"/>
    <w:rsid w:val="00D74C05"/>
    <w:rsid w:val="00D75029"/>
    <w:rsid w:val="00D75045"/>
    <w:rsid w:val="00D7641D"/>
    <w:rsid w:val="00D775C5"/>
    <w:rsid w:val="00D77E78"/>
    <w:rsid w:val="00D81D72"/>
    <w:rsid w:val="00D82021"/>
    <w:rsid w:val="00D823DD"/>
    <w:rsid w:val="00D824AA"/>
    <w:rsid w:val="00D83902"/>
    <w:rsid w:val="00D83AA5"/>
    <w:rsid w:val="00D847FB"/>
    <w:rsid w:val="00D84938"/>
    <w:rsid w:val="00D860C9"/>
    <w:rsid w:val="00D860D9"/>
    <w:rsid w:val="00D903F8"/>
    <w:rsid w:val="00D9044F"/>
    <w:rsid w:val="00D90BED"/>
    <w:rsid w:val="00D9158C"/>
    <w:rsid w:val="00D91986"/>
    <w:rsid w:val="00D93078"/>
    <w:rsid w:val="00D9404B"/>
    <w:rsid w:val="00D9546D"/>
    <w:rsid w:val="00D95B32"/>
    <w:rsid w:val="00D96955"/>
    <w:rsid w:val="00D97CC0"/>
    <w:rsid w:val="00DA044B"/>
    <w:rsid w:val="00DA04D9"/>
    <w:rsid w:val="00DA2E28"/>
    <w:rsid w:val="00DA3262"/>
    <w:rsid w:val="00DA3D65"/>
    <w:rsid w:val="00DA5556"/>
    <w:rsid w:val="00DA59BE"/>
    <w:rsid w:val="00DA6DA6"/>
    <w:rsid w:val="00DA753A"/>
    <w:rsid w:val="00DB0401"/>
    <w:rsid w:val="00DB189B"/>
    <w:rsid w:val="00DB254B"/>
    <w:rsid w:val="00DB2A29"/>
    <w:rsid w:val="00DB2A99"/>
    <w:rsid w:val="00DB346F"/>
    <w:rsid w:val="00DB3A3E"/>
    <w:rsid w:val="00DB3BAC"/>
    <w:rsid w:val="00DB4387"/>
    <w:rsid w:val="00DB4D7D"/>
    <w:rsid w:val="00DB55F4"/>
    <w:rsid w:val="00DB6679"/>
    <w:rsid w:val="00DB6F2F"/>
    <w:rsid w:val="00DC09A9"/>
    <w:rsid w:val="00DC0CFC"/>
    <w:rsid w:val="00DC1318"/>
    <w:rsid w:val="00DC1586"/>
    <w:rsid w:val="00DC1A6C"/>
    <w:rsid w:val="00DC2FEC"/>
    <w:rsid w:val="00DC3071"/>
    <w:rsid w:val="00DC328E"/>
    <w:rsid w:val="00DC3734"/>
    <w:rsid w:val="00DC3DA7"/>
    <w:rsid w:val="00DC4358"/>
    <w:rsid w:val="00DC4490"/>
    <w:rsid w:val="00DC51C0"/>
    <w:rsid w:val="00DC6A37"/>
    <w:rsid w:val="00DC70C1"/>
    <w:rsid w:val="00DC7104"/>
    <w:rsid w:val="00DC7BAF"/>
    <w:rsid w:val="00DD22B7"/>
    <w:rsid w:val="00DD23B3"/>
    <w:rsid w:val="00DD3B20"/>
    <w:rsid w:val="00DD3EC1"/>
    <w:rsid w:val="00DD4854"/>
    <w:rsid w:val="00DD488A"/>
    <w:rsid w:val="00DD4D59"/>
    <w:rsid w:val="00DD5708"/>
    <w:rsid w:val="00DD57D7"/>
    <w:rsid w:val="00DD5D8F"/>
    <w:rsid w:val="00DD6373"/>
    <w:rsid w:val="00DD63CA"/>
    <w:rsid w:val="00DD7AD7"/>
    <w:rsid w:val="00DE0DCF"/>
    <w:rsid w:val="00DE141E"/>
    <w:rsid w:val="00DE171A"/>
    <w:rsid w:val="00DE1C55"/>
    <w:rsid w:val="00DE3292"/>
    <w:rsid w:val="00DE354E"/>
    <w:rsid w:val="00DE38C9"/>
    <w:rsid w:val="00DE4543"/>
    <w:rsid w:val="00DE4CAA"/>
    <w:rsid w:val="00DE5AED"/>
    <w:rsid w:val="00DE5DBC"/>
    <w:rsid w:val="00DE63BD"/>
    <w:rsid w:val="00DE63EB"/>
    <w:rsid w:val="00DE6B25"/>
    <w:rsid w:val="00DE74E1"/>
    <w:rsid w:val="00DE7C4A"/>
    <w:rsid w:val="00DE7D4D"/>
    <w:rsid w:val="00DF00BB"/>
    <w:rsid w:val="00DF0269"/>
    <w:rsid w:val="00DF052F"/>
    <w:rsid w:val="00DF1960"/>
    <w:rsid w:val="00DF242F"/>
    <w:rsid w:val="00DF2623"/>
    <w:rsid w:val="00DF35DD"/>
    <w:rsid w:val="00DF4787"/>
    <w:rsid w:val="00DF49CF"/>
    <w:rsid w:val="00DF4BEC"/>
    <w:rsid w:val="00DF5413"/>
    <w:rsid w:val="00DF57AF"/>
    <w:rsid w:val="00DF5F0C"/>
    <w:rsid w:val="00DF6A33"/>
    <w:rsid w:val="00DF6E86"/>
    <w:rsid w:val="00DF753B"/>
    <w:rsid w:val="00DF7D86"/>
    <w:rsid w:val="00E00293"/>
    <w:rsid w:val="00E0129E"/>
    <w:rsid w:val="00E0182E"/>
    <w:rsid w:val="00E01E3B"/>
    <w:rsid w:val="00E03BAD"/>
    <w:rsid w:val="00E03EC3"/>
    <w:rsid w:val="00E047B8"/>
    <w:rsid w:val="00E04DF4"/>
    <w:rsid w:val="00E04E6D"/>
    <w:rsid w:val="00E05965"/>
    <w:rsid w:val="00E05E93"/>
    <w:rsid w:val="00E06335"/>
    <w:rsid w:val="00E06805"/>
    <w:rsid w:val="00E06BAE"/>
    <w:rsid w:val="00E07295"/>
    <w:rsid w:val="00E07528"/>
    <w:rsid w:val="00E0766C"/>
    <w:rsid w:val="00E07A47"/>
    <w:rsid w:val="00E10D73"/>
    <w:rsid w:val="00E10FE1"/>
    <w:rsid w:val="00E11357"/>
    <w:rsid w:val="00E11D35"/>
    <w:rsid w:val="00E11E22"/>
    <w:rsid w:val="00E11F73"/>
    <w:rsid w:val="00E1267A"/>
    <w:rsid w:val="00E1312A"/>
    <w:rsid w:val="00E15F02"/>
    <w:rsid w:val="00E20784"/>
    <w:rsid w:val="00E214AD"/>
    <w:rsid w:val="00E2151C"/>
    <w:rsid w:val="00E21D1A"/>
    <w:rsid w:val="00E22222"/>
    <w:rsid w:val="00E22357"/>
    <w:rsid w:val="00E22673"/>
    <w:rsid w:val="00E22DA9"/>
    <w:rsid w:val="00E23917"/>
    <w:rsid w:val="00E30044"/>
    <w:rsid w:val="00E31E4A"/>
    <w:rsid w:val="00E32411"/>
    <w:rsid w:val="00E3297A"/>
    <w:rsid w:val="00E32AB6"/>
    <w:rsid w:val="00E32E76"/>
    <w:rsid w:val="00E33F1D"/>
    <w:rsid w:val="00E34981"/>
    <w:rsid w:val="00E34F1E"/>
    <w:rsid w:val="00E35993"/>
    <w:rsid w:val="00E36DC5"/>
    <w:rsid w:val="00E409E6"/>
    <w:rsid w:val="00E40CE9"/>
    <w:rsid w:val="00E40EB1"/>
    <w:rsid w:val="00E41161"/>
    <w:rsid w:val="00E41B71"/>
    <w:rsid w:val="00E426E5"/>
    <w:rsid w:val="00E42941"/>
    <w:rsid w:val="00E430A1"/>
    <w:rsid w:val="00E43342"/>
    <w:rsid w:val="00E433BA"/>
    <w:rsid w:val="00E438AF"/>
    <w:rsid w:val="00E43C1F"/>
    <w:rsid w:val="00E4414B"/>
    <w:rsid w:val="00E44271"/>
    <w:rsid w:val="00E448F1"/>
    <w:rsid w:val="00E4522D"/>
    <w:rsid w:val="00E45A92"/>
    <w:rsid w:val="00E46880"/>
    <w:rsid w:val="00E46C96"/>
    <w:rsid w:val="00E47112"/>
    <w:rsid w:val="00E50573"/>
    <w:rsid w:val="00E508C8"/>
    <w:rsid w:val="00E51C98"/>
    <w:rsid w:val="00E52350"/>
    <w:rsid w:val="00E52F7E"/>
    <w:rsid w:val="00E5399D"/>
    <w:rsid w:val="00E5453C"/>
    <w:rsid w:val="00E54DE4"/>
    <w:rsid w:val="00E555F7"/>
    <w:rsid w:val="00E562A9"/>
    <w:rsid w:val="00E5853D"/>
    <w:rsid w:val="00E6014D"/>
    <w:rsid w:val="00E6063B"/>
    <w:rsid w:val="00E61E76"/>
    <w:rsid w:val="00E638C1"/>
    <w:rsid w:val="00E63A81"/>
    <w:rsid w:val="00E6419D"/>
    <w:rsid w:val="00E64383"/>
    <w:rsid w:val="00E6539D"/>
    <w:rsid w:val="00E656D1"/>
    <w:rsid w:val="00E65BAD"/>
    <w:rsid w:val="00E66E93"/>
    <w:rsid w:val="00E67A25"/>
    <w:rsid w:val="00E67E3C"/>
    <w:rsid w:val="00E70F50"/>
    <w:rsid w:val="00E72667"/>
    <w:rsid w:val="00E73A9B"/>
    <w:rsid w:val="00E73AD8"/>
    <w:rsid w:val="00E756C0"/>
    <w:rsid w:val="00E76A55"/>
    <w:rsid w:val="00E772C6"/>
    <w:rsid w:val="00E775CF"/>
    <w:rsid w:val="00E83AB6"/>
    <w:rsid w:val="00E84036"/>
    <w:rsid w:val="00E8478F"/>
    <w:rsid w:val="00E84FE3"/>
    <w:rsid w:val="00E85F72"/>
    <w:rsid w:val="00E86B2E"/>
    <w:rsid w:val="00E86FEB"/>
    <w:rsid w:val="00E87584"/>
    <w:rsid w:val="00E87B94"/>
    <w:rsid w:val="00E901D7"/>
    <w:rsid w:val="00E91D95"/>
    <w:rsid w:val="00E927A0"/>
    <w:rsid w:val="00E9340D"/>
    <w:rsid w:val="00E94737"/>
    <w:rsid w:val="00E9496E"/>
    <w:rsid w:val="00E94D87"/>
    <w:rsid w:val="00E94E99"/>
    <w:rsid w:val="00E95892"/>
    <w:rsid w:val="00E958F8"/>
    <w:rsid w:val="00E95A72"/>
    <w:rsid w:val="00E96BD9"/>
    <w:rsid w:val="00EA01AB"/>
    <w:rsid w:val="00EA0AFA"/>
    <w:rsid w:val="00EA1860"/>
    <w:rsid w:val="00EA1FF3"/>
    <w:rsid w:val="00EA3A68"/>
    <w:rsid w:val="00EA3A95"/>
    <w:rsid w:val="00EA5BED"/>
    <w:rsid w:val="00EA6C4C"/>
    <w:rsid w:val="00EA6E67"/>
    <w:rsid w:val="00EA7310"/>
    <w:rsid w:val="00EA7582"/>
    <w:rsid w:val="00EA7676"/>
    <w:rsid w:val="00EA7900"/>
    <w:rsid w:val="00EB2D1E"/>
    <w:rsid w:val="00EB341E"/>
    <w:rsid w:val="00EB4076"/>
    <w:rsid w:val="00EB493E"/>
    <w:rsid w:val="00EB5E25"/>
    <w:rsid w:val="00EB6575"/>
    <w:rsid w:val="00EC0242"/>
    <w:rsid w:val="00EC05D1"/>
    <w:rsid w:val="00EC0823"/>
    <w:rsid w:val="00EC1731"/>
    <w:rsid w:val="00EC1EF3"/>
    <w:rsid w:val="00EC245C"/>
    <w:rsid w:val="00EC2C1A"/>
    <w:rsid w:val="00EC2E4C"/>
    <w:rsid w:val="00EC3DC4"/>
    <w:rsid w:val="00EC5081"/>
    <w:rsid w:val="00EC61D2"/>
    <w:rsid w:val="00EC658F"/>
    <w:rsid w:val="00EC6952"/>
    <w:rsid w:val="00EC766E"/>
    <w:rsid w:val="00EC788F"/>
    <w:rsid w:val="00EC7A58"/>
    <w:rsid w:val="00ED0F0B"/>
    <w:rsid w:val="00ED1288"/>
    <w:rsid w:val="00ED17E6"/>
    <w:rsid w:val="00ED1F1D"/>
    <w:rsid w:val="00ED264E"/>
    <w:rsid w:val="00ED378D"/>
    <w:rsid w:val="00ED4188"/>
    <w:rsid w:val="00ED5202"/>
    <w:rsid w:val="00ED5C7B"/>
    <w:rsid w:val="00ED642B"/>
    <w:rsid w:val="00ED71AB"/>
    <w:rsid w:val="00ED73C6"/>
    <w:rsid w:val="00ED7C02"/>
    <w:rsid w:val="00EE193A"/>
    <w:rsid w:val="00EE23FF"/>
    <w:rsid w:val="00EE291C"/>
    <w:rsid w:val="00EE3577"/>
    <w:rsid w:val="00EE569E"/>
    <w:rsid w:val="00EE56CB"/>
    <w:rsid w:val="00EE594A"/>
    <w:rsid w:val="00EE5B4A"/>
    <w:rsid w:val="00EE6BC3"/>
    <w:rsid w:val="00EF1093"/>
    <w:rsid w:val="00EF360D"/>
    <w:rsid w:val="00EF5C30"/>
    <w:rsid w:val="00EF61D8"/>
    <w:rsid w:val="00EF628E"/>
    <w:rsid w:val="00EF6B34"/>
    <w:rsid w:val="00EF7525"/>
    <w:rsid w:val="00EF772E"/>
    <w:rsid w:val="00EF7B84"/>
    <w:rsid w:val="00EF7C32"/>
    <w:rsid w:val="00F006B8"/>
    <w:rsid w:val="00F01DB3"/>
    <w:rsid w:val="00F020B8"/>
    <w:rsid w:val="00F035E9"/>
    <w:rsid w:val="00F050E1"/>
    <w:rsid w:val="00F06448"/>
    <w:rsid w:val="00F07064"/>
    <w:rsid w:val="00F0749C"/>
    <w:rsid w:val="00F07B36"/>
    <w:rsid w:val="00F11324"/>
    <w:rsid w:val="00F1154B"/>
    <w:rsid w:val="00F115F5"/>
    <w:rsid w:val="00F11A4A"/>
    <w:rsid w:val="00F12904"/>
    <w:rsid w:val="00F12CA6"/>
    <w:rsid w:val="00F13FE0"/>
    <w:rsid w:val="00F14AFF"/>
    <w:rsid w:val="00F14C1B"/>
    <w:rsid w:val="00F15425"/>
    <w:rsid w:val="00F1614E"/>
    <w:rsid w:val="00F1657E"/>
    <w:rsid w:val="00F16754"/>
    <w:rsid w:val="00F20832"/>
    <w:rsid w:val="00F226CB"/>
    <w:rsid w:val="00F235B3"/>
    <w:rsid w:val="00F23730"/>
    <w:rsid w:val="00F23873"/>
    <w:rsid w:val="00F23EA4"/>
    <w:rsid w:val="00F257B5"/>
    <w:rsid w:val="00F25819"/>
    <w:rsid w:val="00F25947"/>
    <w:rsid w:val="00F27479"/>
    <w:rsid w:val="00F31C08"/>
    <w:rsid w:val="00F31E71"/>
    <w:rsid w:val="00F32723"/>
    <w:rsid w:val="00F327CD"/>
    <w:rsid w:val="00F32D0B"/>
    <w:rsid w:val="00F33152"/>
    <w:rsid w:val="00F33F4C"/>
    <w:rsid w:val="00F34B28"/>
    <w:rsid w:val="00F4079A"/>
    <w:rsid w:val="00F40C32"/>
    <w:rsid w:val="00F4206B"/>
    <w:rsid w:val="00F4214D"/>
    <w:rsid w:val="00F42601"/>
    <w:rsid w:val="00F42F65"/>
    <w:rsid w:val="00F43799"/>
    <w:rsid w:val="00F43E88"/>
    <w:rsid w:val="00F43EBC"/>
    <w:rsid w:val="00F44504"/>
    <w:rsid w:val="00F464C0"/>
    <w:rsid w:val="00F46FBB"/>
    <w:rsid w:val="00F4700F"/>
    <w:rsid w:val="00F475AA"/>
    <w:rsid w:val="00F5037E"/>
    <w:rsid w:val="00F50C61"/>
    <w:rsid w:val="00F50D15"/>
    <w:rsid w:val="00F5200C"/>
    <w:rsid w:val="00F52A51"/>
    <w:rsid w:val="00F52AFA"/>
    <w:rsid w:val="00F531FA"/>
    <w:rsid w:val="00F5379A"/>
    <w:rsid w:val="00F554C2"/>
    <w:rsid w:val="00F5588A"/>
    <w:rsid w:val="00F55CCD"/>
    <w:rsid w:val="00F55FA3"/>
    <w:rsid w:val="00F5643C"/>
    <w:rsid w:val="00F56669"/>
    <w:rsid w:val="00F5678A"/>
    <w:rsid w:val="00F56960"/>
    <w:rsid w:val="00F56E54"/>
    <w:rsid w:val="00F5712C"/>
    <w:rsid w:val="00F5739F"/>
    <w:rsid w:val="00F57405"/>
    <w:rsid w:val="00F576CF"/>
    <w:rsid w:val="00F57825"/>
    <w:rsid w:val="00F578AB"/>
    <w:rsid w:val="00F57CE7"/>
    <w:rsid w:val="00F60251"/>
    <w:rsid w:val="00F607F1"/>
    <w:rsid w:val="00F60E53"/>
    <w:rsid w:val="00F619CC"/>
    <w:rsid w:val="00F620CA"/>
    <w:rsid w:val="00F62299"/>
    <w:rsid w:val="00F62681"/>
    <w:rsid w:val="00F62C72"/>
    <w:rsid w:val="00F62F2E"/>
    <w:rsid w:val="00F632CF"/>
    <w:rsid w:val="00F64063"/>
    <w:rsid w:val="00F64726"/>
    <w:rsid w:val="00F64A41"/>
    <w:rsid w:val="00F64F87"/>
    <w:rsid w:val="00F65A6D"/>
    <w:rsid w:val="00F65BFB"/>
    <w:rsid w:val="00F705D0"/>
    <w:rsid w:val="00F70D65"/>
    <w:rsid w:val="00F72925"/>
    <w:rsid w:val="00F72C28"/>
    <w:rsid w:val="00F731D3"/>
    <w:rsid w:val="00F73409"/>
    <w:rsid w:val="00F7437A"/>
    <w:rsid w:val="00F75577"/>
    <w:rsid w:val="00F770E5"/>
    <w:rsid w:val="00F77651"/>
    <w:rsid w:val="00F80C86"/>
    <w:rsid w:val="00F8113C"/>
    <w:rsid w:val="00F816A1"/>
    <w:rsid w:val="00F82763"/>
    <w:rsid w:val="00F8522B"/>
    <w:rsid w:val="00F85F5A"/>
    <w:rsid w:val="00F863E5"/>
    <w:rsid w:val="00F87C40"/>
    <w:rsid w:val="00F87CF0"/>
    <w:rsid w:val="00F9120F"/>
    <w:rsid w:val="00F912B0"/>
    <w:rsid w:val="00F913C6"/>
    <w:rsid w:val="00F9192E"/>
    <w:rsid w:val="00F91FC5"/>
    <w:rsid w:val="00F92756"/>
    <w:rsid w:val="00F92C58"/>
    <w:rsid w:val="00F92E79"/>
    <w:rsid w:val="00F93035"/>
    <w:rsid w:val="00F93071"/>
    <w:rsid w:val="00F93098"/>
    <w:rsid w:val="00F93211"/>
    <w:rsid w:val="00F93620"/>
    <w:rsid w:val="00F94FE0"/>
    <w:rsid w:val="00F96F39"/>
    <w:rsid w:val="00FA0502"/>
    <w:rsid w:val="00FA08A2"/>
    <w:rsid w:val="00FA09B4"/>
    <w:rsid w:val="00FA0CF5"/>
    <w:rsid w:val="00FA0EDD"/>
    <w:rsid w:val="00FA154A"/>
    <w:rsid w:val="00FA1DB4"/>
    <w:rsid w:val="00FA1E8A"/>
    <w:rsid w:val="00FA2C39"/>
    <w:rsid w:val="00FA2D2A"/>
    <w:rsid w:val="00FA34DA"/>
    <w:rsid w:val="00FA3E3C"/>
    <w:rsid w:val="00FA423C"/>
    <w:rsid w:val="00FA5D11"/>
    <w:rsid w:val="00FA6454"/>
    <w:rsid w:val="00FA664B"/>
    <w:rsid w:val="00FA6E8E"/>
    <w:rsid w:val="00FA7388"/>
    <w:rsid w:val="00FA7903"/>
    <w:rsid w:val="00FB1539"/>
    <w:rsid w:val="00FB16CF"/>
    <w:rsid w:val="00FB1D30"/>
    <w:rsid w:val="00FB26C5"/>
    <w:rsid w:val="00FB2F48"/>
    <w:rsid w:val="00FB339D"/>
    <w:rsid w:val="00FB4966"/>
    <w:rsid w:val="00FB4AA4"/>
    <w:rsid w:val="00FB5706"/>
    <w:rsid w:val="00FB604A"/>
    <w:rsid w:val="00FB654F"/>
    <w:rsid w:val="00FB69C4"/>
    <w:rsid w:val="00FB6E5A"/>
    <w:rsid w:val="00FB6FBA"/>
    <w:rsid w:val="00FB7405"/>
    <w:rsid w:val="00FB7890"/>
    <w:rsid w:val="00FC03D0"/>
    <w:rsid w:val="00FC159D"/>
    <w:rsid w:val="00FC28D4"/>
    <w:rsid w:val="00FC4B1F"/>
    <w:rsid w:val="00FC5061"/>
    <w:rsid w:val="00FC534B"/>
    <w:rsid w:val="00FC5360"/>
    <w:rsid w:val="00FC6519"/>
    <w:rsid w:val="00FC6F92"/>
    <w:rsid w:val="00FC7013"/>
    <w:rsid w:val="00FC72DC"/>
    <w:rsid w:val="00FC780C"/>
    <w:rsid w:val="00FC7F13"/>
    <w:rsid w:val="00FD097B"/>
    <w:rsid w:val="00FD0AA8"/>
    <w:rsid w:val="00FD1E27"/>
    <w:rsid w:val="00FD1E6B"/>
    <w:rsid w:val="00FD298E"/>
    <w:rsid w:val="00FD2D9F"/>
    <w:rsid w:val="00FD3B35"/>
    <w:rsid w:val="00FD3B67"/>
    <w:rsid w:val="00FD447E"/>
    <w:rsid w:val="00FD4D08"/>
    <w:rsid w:val="00FD54C0"/>
    <w:rsid w:val="00FE0A36"/>
    <w:rsid w:val="00FE0D24"/>
    <w:rsid w:val="00FE1571"/>
    <w:rsid w:val="00FE1E6C"/>
    <w:rsid w:val="00FE2863"/>
    <w:rsid w:val="00FE3BF6"/>
    <w:rsid w:val="00FE47BA"/>
    <w:rsid w:val="00FE504E"/>
    <w:rsid w:val="00FE60C0"/>
    <w:rsid w:val="00FE669B"/>
    <w:rsid w:val="00FE71D2"/>
    <w:rsid w:val="00FF019D"/>
    <w:rsid w:val="00FF0F2F"/>
    <w:rsid w:val="00FF1694"/>
    <w:rsid w:val="00FF16F0"/>
    <w:rsid w:val="00FF1F5D"/>
    <w:rsid w:val="00FF2A0E"/>
    <w:rsid w:val="00FF2F6E"/>
    <w:rsid w:val="00FF4665"/>
    <w:rsid w:val="00FF4C3E"/>
    <w:rsid w:val="00FF6895"/>
    <w:rsid w:val="00FF70CE"/>
    <w:rsid w:val="00FF76FE"/>
    <w:rsid w:val="014A50BE"/>
    <w:rsid w:val="022BA0E8"/>
    <w:rsid w:val="048D7DD0"/>
    <w:rsid w:val="05C50F2B"/>
    <w:rsid w:val="0755D175"/>
    <w:rsid w:val="08DBF66D"/>
    <w:rsid w:val="0B7E697F"/>
    <w:rsid w:val="112ADDC3"/>
    <w:rsid w:val="1277544A"/>
    <w:rsid w:val="167FC114"/>
    <w:rsid w:val="17BCE1FA"/>
    <w:rsid w:val="1A889828"/>
    <w:rsid w:val="1D869E77"/>
    <w:rsid w:val="1E670E84"/>
    <w:rsid w:val="217886FA"/>
    <w:rsid w:val="235C951E"/>
    <w:rsid w:val="25556E09"/>
    <w:rsid w:val="283D3CE4"/>
    <w:rsid w:val="2BF6615A"/>
    <w:rsid w:val="2D661F5C"/>
    <w:rsid w:val="2FE9A3EB"/>
    <w:rsid w:val="323DFE0D"/>
    <w:rsid w:val="329997DB"/>
    <w:rsid w:val="3477DA5F"/>
    <w:rsid w:val="34942ED1"/>
    <w:rsid w:val="357B6A22"/>
    <w:rsid w:val="35967B2E"/>
    <w:rsid w:val="35C8D497"/>
    <w:rsid w:val="364737DD"/>
    <w:rsid w:val="37B14782"/>
    <w:rsid w:val="37D9DA2D"/>
    <w:rsid w:val="38254AA7"/>
    <w:rsid w:val="38E305A8"/>
    <w:rsid w:val="3CCFD184"/>
    <w:rsid w:val="3CE03481"/>
    <w:rsid w:val="3CFB3EFC"/>
    <w:rsid w:val="3F360C1B"/>
    <w:rsid w:val="413CC3F2"/>
    <w:rsid w:val="4155D4E8"/>
    <w:rsid w:val="42258E6C"/>
    <w:rsid w:val="425B215B"/>
    <w:rsid w:val="43F76FB6"/>
    <w:rsid w:val="45F4C3E1"/>
    <w:rsid w:val="4656A028"/>
    <w:rsid w:val="48228BC9"/>
    <w:rsid w:val="4AAAE5F0"/>
    <w:rsid w:val="4BECC50F"/>
    <w:rsid w:val="4E4BA197"/>
    <w:rsid w:val="507E00AD"/>
    <w:rsid w:val="51C74E6A"/>
    <w:rsid w:val="51FA56AB"/>
    <w:rsid w:val="5273A1AD"/>
    <w:rsid w:val="561C1DA2"/>
    <w:rsid w:val="565A83D0"/>
    <w:rsid w:val="56810765"/>
    <w:rsid w:val="568EFC7F"/>
    <w:rsid w:val="5AF96158"/>
    <w:rsid w:val="60F3DF7B"/>
    <w:rsid w:val="61356DE4"/>
    <w:rsid w:val="63210BCF"/>
    <w:rsid w:val="64223398"/>
    <w:rsid w:val="644AA0C7"/>
    <w:rsid w:val="67DA36FD"/>
    <w:rsid w:val="6B75B50E"/>
    <w:rsid w:val="6D089AC3"/>
    <w:rsid w:val="6EAE60CF"/>
    <w:rsid w:val="6ED4105B"/>
    <w:rsid w:val="74B116C6"/>
    <w:rsid w:val="7613F057"/>
    <w:rsid w:val="77D0FFB4"/>
    <w:rsid w:val="7BF4DEED"/>
    <w:rsid w:val="7C72E224"/>
    <w:rsid w:val="7E4A694D"/>
    <w:rsid w:val="7EE226B4"/>
    <w:rsid w:val="7FABCB7C"/>
  </w:rsids>
  <m:mathPr>
    <m:mathFont m:val="Cambria Math"/>
    <m:brkBin m:val="before"/>
    <m:brkBinSub m:val="--"/>
    <m:smallFrac m:val="0"/>
    <m:dispDef/>
    <m:lMargin m:val="0"/>
    <m:rMargin m:val="0"/>
    <m:defJc m:val="centerGroup"/>
    <m:wrapIndent m:val="1440"/>
    <m:intLim m:val="subSup"/>
    <m:naryLim m:val="undOvr"/>
  </m:mathPr>
  <w:themeFontLang w:val="es-CL"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5237403"/>
  <w15:docId w15:val="{EA5820E4-F40E-47CA-BF15-5B7CC5F1E9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4"/>
        <w:szCs w:val="24"/>
        <w:lang w:val="es" w:eastAsia="es-CL" w:bidi="ar-SA"/>
      </w:rPr>
    </w:rPrDefault>
    <w:pPrDefault>
      <w:pPr>
        <w:spacing w:before="300" w:after="30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6C15"/>
    <w:pPr>
      <w:spacing w:line="240" w:lineRule="auto"/>
    </w:pPr>
    <w:rPr>
      <w:rFonts w:ascii="Times New Roman" w:hAnsi="Times New Roman"/>
      <w:lang w:val="en-US"/>
    </w:rPr>
  </w:style>
  <w:style w:type="paragraph" w:styleId="Heading1">
    <w:name w:val="heading 1"/>
    <w:basedOn w:val="Normal"/>
    <w:next w:val="Normal"/>
    <w:link w:val="Heading1Char"/>
    <w:uiPriority w:val="9"/>
    <w:qFormat/>
    <w:pPr>
      <w:keepNext/>
      <w:keepLines/>
      <w:spacing w:before="480" w:after="0"/>
      <w:jc w:val="left"/>
      <w:outlineLvl w:val="0"/>
    </w:pPr>
    <w:rPr>
      <w:b/>
      <w:sz w:val="30"/>
      <w:szCs w:val="30"/>
    </w:rPr>
  </w:style>
  <w:style w:type="paragraph" w:styleId="Heading2">
    <w:name w:val="heading 2"/>
    <w:basedOn w:val="Normal"/>
    <w:next w:val="Normal"/>
    <w:link w:val="Heading2Char"/>
    <w:uiPriority w:val="9"/>
    <w:unhideWhenUsed/>
    <w:qFormat/>
    <w:rsid w:val="00ED1288"/>
    <w:pPr>
      <w:keepNext/>
      <w:keepLines/>
      <w:spacing w:before="200" w:after="0"/>
      <w:outlineLvl w:val="1"/>
    </w:pPr>
    <w:rPr>
      <w:b/>
      <w:sz w:val="28"/>
    </w:rPr>
  </w:style>
  <w:style w:type="paragraph" w:styleId="Heading3">
    <w:name w:val="heading 3"/>
    <w:basedOn w:val="Normal"/>
    <w:next w:val="Normal"/>
    <w:link w:val="Heading3Char"/>
    <w:autoRedefine/>
    <w:uiPriority w:val="9"/>
    <w:unhideWhenUsed/>
    <w:qFormat/>
    <w:rsid w:val="007F64F3"/>
    <w:pPr>
      <w:keepNext/>
      <w:keepLines/>
      <w:spacing w:before="200" w:after="0"/>
      <w:outlineLvl w:val="2"/>
    </w:pPr>
    <w:rPr>
      <w:rFonts w:eastAsia="Calibri" w:cs="Calibri"/>
      <w:b/>
      <w:sz w:val="26"/>
      <w:szCs w:val="28"/>
    </w:rPr>
  </w:style>
  <w:style w:type="paragraph" w:styleId="Heading4">
    <w:name w:val="heading 4"/>
    <w:basedOn w:val="Normal"/>
    <w:next w:val="Normal"/>
    <w:uiPriority w:val="9"/>
    <w:semiHidden/>
    <w:unhideWhenUsed/>
    <w:qFormat/>
    <w:pPr>
      <w:keepNext/>
      <w:keepLines/>
      <w:spacing w:before="200" w:after="0"/>
      <w:outlineLvl w:val="3"/>
    </w:pPr>
    <w:rPr>
      <w:rFonts w:ascii="Calibri" w:eastAsia="Calibri" w:hAnsi="Calibri" w:cs="Calibri"/>
      <w:b/>
      <w:color w:val="4F81BD"/>
    </w:rPr>
  </w:style>
  <w:style w:type="paragraph" w:styleId="Heading5">
    <w:name w:val="heading 5"/>
    <w:basedOn w:val="Normal"/>
    <w:next w:val="Normal"/>
    <w:uiPriority w:val="9"/>
    <w:semiHidden/>
    <w:unhideWhenUsed/>
    <w:qFormat/>
    <w:pPr>
      <w:keepNext/>
      <w:keepLines/>
      <w:spacing w:before="200" w:after="0"/>
      <w:outlineLvl w:val="4"/>
    </w:pPr>
    <w:rPr>
      <w:rFonts w:ascii="Calibri" w:eastAsia="Calibri" w:hAnsi="Calibri" w:cs="Calibri"/>
      <w:i/>
      <w:color w:val="4F81BD"/>
    </w:rPr>
  </w:style>
  <w:style w:type="paragraph" w:styleId="Heading6">
    <w:name w:val="heading 6"/>
    <w:basedOn w:val="Normal"/>
    <w:next w:val="Normal"/>
    <w:uiPriority w:val="9"/>
    <w:semiHidden/>
    <w:unhideWhenUsed/>
    <w:qFormat/>
    <w:pPr>
      <w:keepNext/>
      <w:keepLines/>
      <w:spacing w:before="200" w:after="0"/>
      <w:outlineLvl w:val="5"/>
    </w:pPr>
    <w:rPr>
      <w:rFonts w:ascii="Calibri" w:eastAsia="Calibri" w:hAnsi="Calibri" w:cs="Calibri"/>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autoRedefine/>
    <w:uiPriority w:val="10"/>
    <w:qFormat/>
    <w:rsid w:val="003D3B28"/>
    <w:pPr>
      <w:keepNext/>
      <w:keepLines/>
      <w:spacing w:before="480" w:after="240"/>
      <w:jc w:val="center"/>
    </w:pPr>
    <w:rPr>
      <w:rFonts w:eastAsia="Times New Roman" w:cs="Times New Roman"/>
      <w:b/>
      <w:bCs/>
      <w:sz w:val="36"/>
      <w:szCs w:val="36"/>
    </w:rPr>
  </w:style>
  <w:style w:type="paragraph" w:styleId="Subtitle">
    <w:name w:val="Subtitle"/>
    <w:basedOn w:val="Normal"/>
    <w:next w:val="Normal"/>
    <w:uiPriority w:val="11"/>
    <w:qFormat/>
    <w:pPr>
      <w:keepNext/>
      <w:keepLines/>
      <w:spacing w:before="240" w:after="240"/>
      <w:jc w:val="center"/>
    </w:pPr>
    <w:rPr>
      <w:rFonts w:eastAsia="Times New Roman" w:cs="Times New Roman"/>
      <w:b/>
      <w:sz w:val="30"/>
      <w:szCs w:val="30"/>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autoRedefine/>
    <w:uiPriority w:val="37"/>
    <w:unhideWhenUsed/>
    <w:rsid w:val="00EA7310"/>
    <w:pPr>
      <w:spacing w:before="0" w:after="0"/>
      <w:ind w:left="720" w:hanging="720"/>
    </w:pPr>
  </w:style>
  <w:style w:type="paragraph" w:styleId="NoSpacing">
    <w:name w:val="No Spacing"/>
    <w:uiPriority w:val="1"/>
    <w:qFormat/>
    <w:rsid w:val="008A07BB"/>
    <w:pPr>
      <w:spacing w:before="0" w:after="0" w:line="240" w:lineRule="auto"/>
    </w:pPr>
  </w:style>
  <w:style w:type="paragraph" w:styleId="NormalWeb">
    <w:name w:val="Normal (Web)"/>
    <w:basedOn w:val="Normal"/>
    <w:uiPriority w:val="99"/>
    <w:unhideWhenUsed/>
    <w:rsid w:val="00C95FD9"/>
    <w:pPr>
      <w:spacing w:before="100" w:beforeAutospacing="1" w:after="100" w:afterAutospacing="1"/>
      <w:jc w:val="left"/>
    </w:pPr>
    <w:rPr>
      <w:rFonts w:eastAsia="Times New Roman" w:cs="Times New Roman"/>
      <w:lang w:val="es-CL"/>
    </w:rPr>
  </w:style>
  <w:style w:type="character" w:customStyle="1" w:styleId="highlight">
    <w:name w:val="highlight"/>
    <w:basedOn w:val="DefaultParagraphFont"/>
    <w:rsid w:val="00C95FD9"/>
  </w:style>
  <w:style w:type="character" w:customStyle="1" w:styleId="citation">
    <w:name w:val="citation"/>
    <w:basedOn w:val="DefaultParagraphFont"/>
    <w:rsid w:val="00C95FD9"/>
  </w:style>
  <w:style w:type="character" w:customStyle="1" w:styleId="citation-item">
    <w:name w:val="citation-item"/>
    <w:basedOn w:val="DefaultParagraphFont"/>
    <w:rsid w:val="00C95FD9"/>
  </w:style>
  <w:style w:type="paragraph" w:styleId="CommentSubject">
    <w:name w:val="annotation subject"/>
    <w:basedOn w:val="CommentText"/>
    <w:next w:val="CommentText"/>
    <w:link w:val="CommentSubjectChar"/>
    <w:uiPriority w:val="99"/>
    <w:semiHidden/>
    <w:unhideWhenUsed/>
    <w:rsid w:val="00FA6E8E"/>
    <w:rPr>
      <w:b/>
      <w:bCs/>
    </w:rPr>
  </w:style>
  <w:style w:type="character" w:customStyle="1" w:styleId="CommentSubjectChar">
    <w:name w:val="Comment Subject Char"/>
    <w:basedOn w:val="CommentTextChar"/>
    <w:link w:val="CommentSubject"/>
    <w:uiPriority w:val="99"/>
    <w:semiHidden/>
    <w:rsid w:val="00FA6E8E"/>
    <w:rPr>
      <w:b/>
      <w:bCs/>
      <w:sz w:val="20"/>
      <w:szCs w:val="20"/>
    </w:rPr>
  </w:style>
  <w:style w:type="paragraph" w:styleId="Header">
    <w:name w:val="header"/>
    <w:basedOn w:val="Normal"/>
    <w:link w:val="HeaderChar"/>
    <w:uiPriority w:val="99"/>
    <w:unhideWhenUsed/>
    <w:rsid w:val="0099255D"/>
    <w:pPr>
      <w:tabs>
        <w:tab w:val="center" w:pos="4419"/>
        <w:tab w:val="right" w:pos="8838"/>
      </w:tabs>
      <w:spacing w:before="0" w:after="0"/>
    </w:pPr>
  </w:style>
  <w:style w:type="character" w:customStyle="1" w:styleId="HeaderChar">
    <w:name w:val="Header Char"/>
    <w:basedOn w:val="DefaultParagraphFont"/>
    <w:link w:val="Header"/>
    <w:uiPriority w:val="99"/>
    <w:rsid w:val="0099255D"/>
  </w:style>
  <w:style w:type="paragraph" w:styleId="Footer">
    <w:name w:val="footer"/>
    <w:basedOn w:val="Normal"/>
    <w:link w:val="FooterChar"/>
    <w:uiPriority w:val="99"/>
    <w:unhideWhenUsed/>
    <w:rsid w:val="0099255D"/>
    <w:pPr>
      <w:tabs>
        <w:tab w:val="center" w:pos="4419"/>
        <w:tab w:val="right" w:pos="8838"/>
      </w:tabs>
      <w:spacing w:before="0" w:after="0"/>
    </w:pPr>
  </w:style>
  <w:style w:type="character" w:customStyle="1" w:styleId="FooterChar">
    <w:name w:val="Footer Char"/>
    <w:basedOn w:val="DefaultParagraphFont"/>
    <w:link w:val="Footer"/>
    <w:uiPriority w:val="99"/>
    <w:rsid w:val="0099255D"/>
  </w:style>
  <w:style w:type="character" w:customStyle="1" w:styleId="Heading1Char">
    <w:name w:val="Heading 1 Char"/>
    <w:basedOn w:val="DefaultParagraphFont"/>
    <w:link w:val="Heading1"/>
    <w:uiPriority w:val="9"/>
    <w:rsid w:val="00C5370B"/>
    <w:rPr>
      <w:b/>
      <w:sz w:val="30"/>
      <w:szCs w:val="30"/>
    </w:rPr>
  </w:style>
  <w:style w:type="character" w:styleId="Hyperlink">
    <w:name w:val="Hyperlink"/>
    <w:basedOn w:val="DefaultParagraphFont"/>
    <w:uiPriority w:val="99"/>
    <w:unhideWhenUsed/>
    <w:rsid w:val="00D24618"/>
    <w:rPr>
      <w:color w:val="0000FF" w:themeColor="hyperlink"/>
      <w:u w:val="single"/>
    </w:rPr>
  </w:style>
  <w:style w:type="character" w:customStyle="1" w:styleId="UnresolvedMention1">
    <w:name w:val="Unresolved Mention1"/>
    <w:basedOn w:val="DefaultParagraphFont"/>
    <w:uiPriority w:val="99"/>
    <w:semiHidden/>
    <w:unhideWhenUsed/>
    <w:rsid w:val="00D24618"/>
    <w:rPr>
      <w:color w:val="605E5C"/>
      <w:shd w:val="clear" w:color="auto" w:fill="E1DFDD"/>
    </w:rPr>
  </w:style>
  <w:style w:type="table" w:styleId="TableGrid">
    <w:name w:val="Table Grid"/>
    <w:basedOn w:val="TableNormal"/>
    <w:uiPriority w:val="39"/>
    <w:rsid w:val="006B7D7E"/>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5679DD"/>
    <w:pPr>
      <w:spacing w:before="0" w:after="0"/>
    </w:pPr>
    <w:rPr>
      <w:sz w:val="20"/>
      <w:szCs w:val="20"/>
    </w:rPr>
  </w:style>
  <w:style w:type="character" w:customStyle="1" w:styleId="FootnoteTextChar">
    <w:name w:val="Footnote Text Char"/>
    <w:basedOn w:val="DefaultParagraphFont"/>
    <w:link w:val="FootnoteText"/>
    <w:uiPriority w:val="99"/>
    <w:semiHidden/>
    <w:rsid w:val="005679DD"/>
    <w:rPr>
      <w:sz w:val="20"/>
      <w:szCs w:val="20"/>
    </w:rPr>
  </w:style>
  <w:style w:type="character" w:styleId="FootnoteReference">
    <w:name w:val="footnote reference"/>
    <w:basedOn w:val="DefaultParagraphFont"/>
    <w:uiPriority w:val="99"/>
    <w:semiHidden/>
    <w:unhideWhenUsed/>
    <w:rsid w:val="005679DD"/>
    <w:rPr>
      <w:vertAlign w:val="superscript"/>
    </w:rPr>
  </w:style>
  <w:style w:type="paragraph" w:styleId="ListParagraph">
    <w:name w:val="List Paragraph"/>
    <w:basedOn w:val="Normal"/>
    <w:uiPriority w:val="34"/>
    <w:qFormat/>
    <w:rsid w:val="00344519"/>
    <w:pPr>
      <w:ind w:left="720"/>
      <w:contextualSpacing/>
    </w:pPr>
  </w:style>
  <w:style w:type="table" w:styleId="PlainTable2">
    <w:name w:val="Plain Table 2"/>
    <w:basedOn w:val="TableNormal"/>
    <w:uiPriority w:val="4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306593"/>
    <w:rPr>
      <w:color w:val="666666"/>
    </w:rPr>
  </w:style>
  <w:style w:type="character" w:styleId="LineNumber">
    <w:name w:val="line number"/>
    <w:basedOn w:val="DefaultParagraphFont"/>
    <w:uiPriority w:val="99"/>
    <w:semiHidden/>
    <w:unhideWhenUsed/>
    <w:rsid w:val="00F235B3"/>
  </w:style>
  <w:style w:type="paragraph" w:styleId="BalloonText">
    <w:name w:val="Balloon Text"/>
    <w:basedOn w:val="Normal"/>
    <w:link w:val="BalloonTextChar"/>
    <w:uiPriority w:val="99"/>
    <w:semiHidden/>
    <w:unhideWhenUsed/>
    <w:rsid w:val="00334957"/>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4957"/>
    <w:rPr>
      <w:rFonts w:ascii="Segoe UI" w:hAnsi="Segoe UI" w:cs="Segoe UI"/>
      <w:sz w:val="18"/>
      <w:szCs w:val="18"/>
      <w:lang w:val="en-US"/>
    </w:rPr>
  </w:style>
  <w:style w:type="paragraph" w:styleId="Revision">
    <w:name w:val="Revision"/>
    <w:hidden/>
    <w:uiPriority w:val="99"/>
    <w:semiHidden/>
    <w:rsid w:val="004169B7"/>
    <w:pPr>
      <w:spacing w:before="0" w:after="0" w:line="240" w:lineRule="auto"/>
      <w:jc w:val="left"/>
    </w:pPr>
    <w:rPr>
      <w:rFonts w:ascii="Times New Roman" w:hAnsi="Times New Roman"/>
      <w:lang w:val="en-US"/>
    </w:rPr>
  </w:style>
  <w:style w:type="character" w:styleId="Strong">
    <w:name w:val="Strong"/>
    <w:basedOn w:val="DefaultParagraphFont"/>
    <w:uiPriority w:val="22"/>
    <w:qFormat/>
    <w:rsid w:val="00FF4C3E"/>
    <w:rPr>
      <w:b/>
      <w:bCs/>
    </w:rPr>
  </w:style>
  <w:style w:type="character" w:customStyle="1" w:styleId="Heading2Char">
    <w:name w:val="Heading 2 Char"/>
    <w:basedOn w:val="DefaultParagraphFont"/>
    <w:link w:val="Heading2"/>
    <w:uiPriority w:val="9"/>
    <w:rsid w:val="00ED1288"/>
    <w:rPr>
      <w:rFonts w:ascii="Times New Roman" w:hAnsi="Times New Roman"/>
      <w:b/>
      <w:sz w:val="28"/>
      <w:lang w:val="en-US"/>
    </w:rPr>
  </w:style>
  <w:style w:type="character" w:customStyle="1" w:styleId="Heading3Char">
    <w:name w:val="Heading 3 Char"/>
    <w:basedOn w:val="DefaultParagraphFont"/>
    <w:link w:val="Heading3"/>
    <w:uiPriority w:val="9"/>
    <w:rsid w:val="007F64F3"/>
    <w:rPr>
      <w:rFonts w:ascii="Times New Roman" w:eastAsia="Calibri" w:hAnsi="Times New Roman" w:cs="Calibri"/>
      <w:b/>
      <w:sz w:val="26"/>
      <w:szCs w:val="28"/>
      <w:lang w:val="en-US"/>
    </w:rPr>
  </w:style>
  <w:style w:type="character" w:customStyle="1" w:styleId="katex-mathml">
    <w:name w:val="katex-mathml"/>
    <w:basedOn w:val="DefaultParagraphFont"/>
    <w:rsid w:val="00BB6CEF"/>
  </w:style>
  <w:style w:type="character" w:customStyle="1" w:styleId="mord">
    <w:name w:val="mord"/>
    <w:basedOn w:val="DefaultParagraphFont"/>
    <w:rsid w:val="00BB6CEF"/>
  </w:style>
  <w:style w:type="character" w:customStyle="1" w:styleId="vlist-s">
    <w:name w:val="vlist-s"/>
    <w:basedOn w:val="DefaultParagraphFont"/>
    <w:rsid w:val="00BB6C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382260">
      <w:bodyDiv w:val="1"/>
      <w:marLeft w:val="0"/>
      <w:marRight w:val="0"/>
      <w:marTop w:val="0"/>
      <w:marBottom w:val="0"/>
      <w:divBdr>
        <w:top w:val="none" w:sz="0" w:space="0" w:color="auto"/>
        <w:left w:val="none" w:sz="0" w:space="0" w:color="auto"/>
        <w:bottom w:val="none" w:sz="0" w:space="0" w:color="auto"/>
        <w:right w:val="none" w:sz="0" w:space="0" w:color="auto"/>
      </w:divBdr>
      <w:divsChild>
        <w:div w:id="990981103">
          <w:marLeft w:val="0"/>
          <w:marRight w:val="0"/>
          <w:marTop w:val="0"/>
          <w:marBottom w:val="0"/>
          <w:divBdr>
            <w:top w:val="none" w:sz="0" w:space="0" w:color="auto"/>
            <w:left w:val="none" w:sz="0" w:space="0" w:color="auto"/>
            <w:bottom w:val="none" w:sz="0" w:space="0" w:color="auto"/>
            <w:right w:val="none" w:sz="0" w:space="0" w:color="auto"/>
          </w:divBdr>
          <w:divsChild>
            <w:div w:id="1023483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506415">
      <w:bodyDiv w:val="1"/>
      <w:marLeft w:val="0"/>
      <w:marRight w:val="0"/>
      <w:marTop w:val="0"/>
      <w:marBottom w:val="0"/>
      <w:divBdr>
        <w:top w:val="none" w:sz="0" w:space="0" w:color="auto"/>
        <w:left w:val="none" w:sz="0" w:space="0" w:color="auto"/>
        <w:bottom w:val="none" w:sz="0" w:space="0" w:color="auto"/>
        <w:right w:val="none" w:sz="0" w:space="0" w:color="auto"/>
      </w:divBdr>
    </w:div>
    <w:div w:id="75325986">
      <w:bodyDiv w:val="1"/>
      <w:marLeft w:val="0"/>
      <w:marRight w:val="0"/>
      <w:marTop w:val="0"/>
      <w:marBottom w:val="0"/>
      <w:divBdr>
        <w:top w:val="none" w:sz="0" w:space="0" w:color="auto"/>
        <w:left w:val="none" w:sz="0" w:space="0" w:color="auto"/>
        <w:bottom w:val="none" w:sz="0" w:space="0" w:color="auto"/>
        <w:right w:val="none" w:sz="0" w:space="0" w:color="auto"/>
      </w:divBdr>
    </w:div>
    <w:div w:id="75904210">
      <w:bodyDiv w:val="1"/>
      <w:marLeft w:val="0"/>
      <w:marRight w:val="0"/>
      <w:marTop w:val="0"/>
      <w:marBottom w:val="0"/>
      <w:divBdr>
        <w:top w:val="none" w:sz="0" w:space="0" w:color="auto"/>
        <w:left w:val="none" w:sz="0" w:space="0" w:color="auto"/>
        <w:bottom w:val="none" w:sz="0" w:space="0" w:color="auto"/>
        <w:right w:val="none" w:sz="0" w:space="0" w:color="auto"/>
      </w:divBdr>
      <w:divsChild>
        <w:div w:id="1272205588">
          <w:marLeft w:val="0"/>
          <w:marRight w:val="0"/>
          <w:marTop w:val="0"/>
          <w:marBottom w:val="0"/>
          <w:divBdr>
            <w:top w:val="none" w:sz="0" w:space="0" w:color="auto"/>
            <w:left w:val="none" w:sz="0" w:space="0" w:color="auto"/>
            <w:bottom w:val="none" w:sz="0" w:space="0" w:color="auto"/>
            <w:right w:val="none" w:sz="0" w:space="0" w:color="auto"/>
          </w:divBdr>
          <w:divsChild>
            <w:div w:id="1117405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88739">
      <w:bodyDiv w:val="1"/>
      <w:marLeft w:val="0"/>
      <w:marRight w:val="0"/>
      <w:marTop w:val="0"/>
      <w:marBottom w:val="0"/>
      <w:divBdr>
        <w:top w:val="none" w:sz="0" w:space="0" w:color="auto"/>
        <w:left w:val="none" w:sz="0" w:space="0" w:color="auto"/>
        <w:bottom w:val="none" w:sz="0" w:space="0" w:color="auto"/>
        <w:right w:val="none" w:sz="0" w:space="0" w:color="auto"/>
      </w:divBdr>
      <w:divsChild>
        <w:div w:id="38435629">
          <w:marLeft w:val="0"/>
          <w:marRight w:val="0"/>
          <w:marTop w:val="0"/>
          <w:marBottom w:val="0"/>
          <w:divBdr>
            <w:top w:val="none" w:sz="0" w:space="0" w:color="auto"/>
            <w:left w:val="none" w:sz="0" w:space="0" w:color="auto"/>
            <w:bottom w:val="none" w:sz="0" w:space="0" w:color="auto"/>
            <w:right w:val="none" w:sz="0" w:space="0" w:color="auto"/>
          </w:divBdr>
          <w:divsChild>
            <w:div w:id="119111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289095">
      <w:bodyDiv w:val="1"/>
      <w:marLeft w:val="0"/>
      <w:marRight w:val="0"/>
      <w:marTop w:val="0"/>
      <w:marBottom w:val="0"/>
      <w:divBdr>
        <w:top w:val="none" w:sz="0" w:space="0" w:color="auto"/>
        <w:left w:val="none" w:sz="0" w:space="0" w:color="auto"/>
        <w:bottom w:val="none" w:sz="0" w:space="0" w:color="auto"/>
        <w:right w:val="none" w:sz="0" w:space="0" w:color="auto"/>
      </w:divBdr>
    </w:div>
    <w:div w:id="155651905">
      <w:bodyDiv w:val="1"/>
      <w:marLeft w:val="0"/>
      <w:marRight w:val="0"/>
      <w:marTop w:val="0"/>
      <w:marBottom w:val="0"/>
      <w:divBdr>
        <w:top w:val="none" w:sz="0" w:space="0" w:color="auto"/>
        <w:left w:val="none" w:sz="0" w:space="0" w:color="auto"/>
        <w:bottom w:val="none" w:sz="0" w:space="0" w:color="auto"/>
        <w:right w:val="none" w:sz="0" w:space="0" w:color="auto"/>
      </w:divBdr>
    </w:div>
    <w:div w:id="158421564">
      <w:bodyDiv w:val="1"/>
      <w:marLeft w:val="0"/>
      <w:marRight w:val="0"/>
      <w:marTop w:val="0"/>
      <w:marBottom w:val="0"/>
      <w:divBdr>
        <w:top w:val="none" w:sz="0" w:space="0" w:color="auto"/>
        <w:left w:val="none" w:sz="0" w:space="0" w:color="auto"/>
        <w:bottom w:val="none" w:sz="0" w:space="0" w:color="auto"/>
        <w:right w:val="none" w:sz="0" w:space="0" w:color="auto"/>
      </w:divBdr>
      <w:divsChild>
        <w:div w:id="975372635">
          <w:marLeft w:val="0"/>
          <w:marRight w:val="0"/>
          <w:marTop w:val="0"/>
          <w:marBottom w:val="0"/>
          <w:divBdr>
            <w:top w:val="none" w:sz="0" w:space="0" w:color="auto"/>
            <w:left w:val="none" w:sz="0" w:space="0" w:color="auto"/>
            <w:bottom w:val="none" w:sz="0" w:space="0" w:color="auto"/>
            <w:right w:val="none" w:sz="0" w:space="0" w:color="auto"/>
          </w:divBdr>
          <w:divsChild>
            <w:div w:id="447237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34862">
      <w:bodyDiv w:val="1"/>
      <w:marLeft w:val="0"/>
      <w:marRight w:val="0"/>
      <w:marTop w:val="0"/>
      <w:marBottom w:val="0"/>
      <w:divBdr>
        <w:top w:val="none" w:sz="0" w:space="0" w:color="auto"/>
        <w:left w:val="none" w:sz="0" w:space="0" w:color="auto"/>
        <w:bottom w:val="none" w:sz="0" w:space="0" w:color="auto"/>
        <w:right w:val="none" w:sz="0" w:space="0" w:color="auto"/>
      </w:divBdr>
    </w:div>
    <w:div w:id="204560204">
      <w:bodyDiv w:val="1"/>
      <w:marLeft w:val="0"/>
      <w:marRight w:val="0"/>
      <w:marTop w:val="0"/>
      <w:marBottom w:val="0"/>
      <w:divBdr>
        <w:top w:val="none" w:sz="0" w:space="0" w:color="auto"/>
        <w:left w:val="none" w:sz="0" w:space="0" w:color="auto"/>
        <w:bottom w:val="none" w:sz="0" w:space="0" w:color="auto"/>
        <w:right w:val="none" w:sz="0" w:space="0" w:color="auto"/>
      </w:divBdr>
      <w:divsChild>
        <w:div w:id="186791950">
          <w:marLeft w:val="0"/>
          <w:marRight w:val="0"/>
          <w:marTop w:val="0"/>
          <w:marBottom w:val="0"/>
          <w:divBdr>
            <w:top w:val="none" w:sz="0" w:space="0" w:color="auto"/>
            <w:left w:val="none" w:sz="0" w:space="0" w:color="auto"/>
            <w:bottom w:val="none" w:sz="0" w:space="0" w:color="auto"/>
            <w:right w:val="none" w:sz="0" w:space="0" w:color="auto"/>
          </w:divBdr>
          <w:divsChild>
            <w:div w:id="14833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5548089">
      <w:bodyDiv w:val="1"/>
      <w:marLeft w:val="0"/>
      <w:marRight w:val="0"/>
      <w:marTop w:val="0"/>
      <w:marBottom w:val="0"/>
      <w:divBdr>
        <w:top w:val="none" w:sz="0" w:space="0" w:color="auto"/>
        <w:left w:val="none" w:sz="0" w:space="0" w:color="auto"/>
        <w:bottom w:val="none" w:sz="0" w:space="0" w:color="auto"/>
        <w:right w:val="none" w:sz="0" w:space="0" w:color="auto"/>
      </w:divBdr>
    </w:div>
    <w:div w:id="253975250">
      <w:bodyDiv w:val="1"/>
      <w:marLeft w:val="0"/>
      <w:marRight w:val="0"/>
      <w:marTop w:val="0"/>
      <w:marBottom w:val="0"/>
      <w:divBdr>
        <w:top w:val="none" w:sz="0" w:space="0" w:color="auto"/>
        <w:left w:val="none" w:sz="0" w:space="0" w:color="auto"/>
        <w:bottom w:val="none" w:sz="0" w:space="0" w:color="auto"/>
        <w:right w:val="none" w:sz="0" w:space="0" w:color="auto"/>
      </w:divBdr>
    </w:div>
    <w:div w:id="256253864">
      <w:bodyDiv w:val="1"/>
      <w:marLeft w:val="0"/>
      <w:marRight w:val="0"/>
      <w:marTop w:val="0"/>
      <w:marBottom w:val="0"/>
      <w:divBdr>
        <w:top w:val="none" w:sz="0" w:space="0" w:color="auto"/>
        <w:left w:val="none" w:sz="0" w:space="0" w:color="auto"/>
        <w:bottom w:val="none" w:sz="0" w:space="0" w:color="auto"/>
        <w:right w:val="none" w:sz="0" w:space="0" w:color="auto"/>
      </w:divBdr>
      <w:divsChild>
        <w:div w:id="1982925154">
          <w:marLeft w:val="0"/>
          <w:marRight w:val="0"/>
          <w:marTop w:val="0"/>
          <w:marBottom w:val="0"/>
          <w:divBdr>
            <w:top w:val="none" w:sz="0" w:space="0" w:color="auto"/>
            <w:left w:val="none" w:sz="0" w:space="0" w:color="auto"/>
            <w:bottom w:val="none" w:sz="0" w:space="0" w:color="auto"/>
            <w:right w:val="none" w:sz="0" w:space="0" w:color="auto"/>
          </w:divBdr>
          <w:divsChild>
            <w:div w:id="1232278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630135">
      <w:bodyDiv w:val="1"/>
      <w:marLeft w:val="0"/>
      <w:marRight w:val="0"/>
      <w:marTop w:val="0"/>
      <w:marBottom w:val="0"/>
      <w:divBdr>
        <w:top w:val="none" w:sz="0" w:space="0" w:color="auto"/>
        <w:left w:val="none" w:sz="0" w:space="0" w:color="auto"/>
        <w:bottom w:val="none" w:sz="0" w:space="0" w:color="auto"/>
        <w:right w:val="none" w:sz="0" w:space="0" w:color="auto"/>
      </w:divBdr>
    </w:div>
    <w:div w:id="518159929">
      <w:bodyDiv w:val="1"/>
      <w:marLeft w:val="0"/>
      <w:marRight w:val="0"/>
      <w:marTop w:val="0"/>
      <w:marBottom w:val="0"/>
      <w:divBdr>
        <w:top w:val="none" w:sz="0" w:space="0" w:color="auto"/>
        <w:left w:val="none" w:sz="0" w:space="0" w:color="auto"/>
        <w:bottom w:val="none" w:sz="0" w:space="0" w:color="auto"/>
        <w:right w:val="none" w:sz="0" w:space="0" w:color="auto"/>
      </w:divBdr>
      <w:divsChild>
        <w:div w:id="1536117659">
          <w:marLeft w:val="0"/>
          <w:marRight w:val="0"/>
          <w:marTop w:val="0"/>
          <w:marBottom w:val="0"/>
          <w:divBdr>
            <w:top w:val="none" w:sz="0" w:space="0" w:color="auto"/>
            <w:left w:val="none" w:sz="0" w:space="0" w:color="auto"/>
            <w:bottom w:val="none" w:sz="0" w:space="0" w:color="auto"/>
            <w:right w:val="none" w:sz="0" w:space="0" w:color="auto"/>
          </w:divBdr>
          <w:divsChild>
            <w:div w:id="262340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356603">
      <w:bodyDiv w:val="1"/>
      <w:marLeft w:val="0"/>
      <w:marRight w:val="0"/>
      <w:marTop w:val="0"/>
      <w:marBottom w:val="0"/>
      <w:divBdr>
        <w:top w:val="none" w:sz="0" w:space="0" w:color="auto"/>
        <w:left w:val="none" w:sz="0" w:space="0" w:color="auto"/>
        <w:bottom w:val="none" w:sz="0" w:space="0" w:color="auto"/>
        <w:right w:val="none" w:sz="0" w:space="0" w:color="auto"/>
      </w:divBdr>
    </w:div>
    <w:div w:id="583760205">
      <w:bodyDiv w:val="1"/>
      <w:marLeft w:val="0"/>
      <w:marRight w:val="0"/>
      <w:marTop w:val="0"/>
      <w:marBottom w:val="0"/>
      <w:divBdr>
        <w:top w:val="none" w:sz="0" w:space="0" w:color="auto"/>
        <w:left w:val="none" w:sz="0" w:space="0" w:color="auto"/>
        <w:bottom w:val="none" w:sz="0" w:space="0" w:color="auto"/>
        <w:right w:val="none" w:sz="0" w:space="0" w:color="auto"/>
      </w:divBdr>
    </w:div>
    <w:div w:id="586308955">
      <w:bodyDiv w:val="1"/>
      <w:marLeft w:val="0"/>
      <w:marRight w:val="0"/>
      <w:marTop w:val="0"/>
      <w:marBottom w:val="0"/>
      <w:divBdr>
        <w:top w:val="none" w:sz="0" w:space="0" w:color="auto"/>
        <w:left w:val="none" w:sz="0" w:space="0" w:color="auto"/>
        <w:bottom w:val="none" w:sz="0" w:space="0" w:color="auto"/>
        <w:right w:val="none" w:sz="0" w:space="0" w:color="auto"/>
      </w:divBdr>
    </w:div>
    <w:div w:id="589777215">
      <w:bodyDiv w:val="1"/>
      <w:marLeft w:val="0"/>
      <w:marRight w:val="0"/>
      <w:marTop w:val="0"/>
      <w:marBottom w:val="0"/>
      <w:divBdr>
        <w:top w:val="none" w:sz="0" w:space="0" w:color="auto"/>
        <w:left w:val="none" w:sz="0" w:space="0" w:color="auto"/>
        <w:bottom w:val="none" w:sz="0" w:space="0" w:color="auto"/>
        <w:right w:val="none" w:sz="0" w:space="0" w:color="auto"/>
      </w:divBdr>
      <w:divsChild>
        <w:div w:id="984044731">
          <w:marLeft w:val="0"/>
          <w:marRight w:val="0"/>
          <w:marTop w:val="0"/>
          <w:marBottom w:val="0"/>
          <w:divBdr>
            <w:top w:val="none" w:sz="0" w:space="0" w:color="auto"/>
            <w:left w:val="none" w:sz="0" w:space="0" w:color="auto"/>
            <w:bottom w:val="none" w:sz="0" w:space="0" w:color="auto"/>
            <w:right w:val="none" w:sz="0" w:space="0" w:color="auto"/>
          </w:divBdr>
          <w:divsChild>
            <w:div w:id="132597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648713">
      <w:bodyDiv w:val="1"/>
      <w:marLeft w:val="0"/>
      <w:marRight w:val="0"/>
      <w:marTop w:val="0"/>
      <w:marBottom w:val="0"/>
      <w:divBdr>
        <w:top w:val="none" w:sz="0" w:space="0" w:color="auto"/>
        <w:left w:val="none" w:sz="0" w:space="0" w:color="auto"/>
        <w:bottom w:val="none" w:sz="0" w:space="0" w:color="auto"/>
        <w:right w:val="none" w:sz="0" w:space="0" w:color="auto"/>
      </w:divBdr>
    </w:div>
    <w:div w:id="681277199">
      <w:bodyDiv w:val="1"/>
      <w:marLeft w:val="0"/>
      <w:marRight w:val="0"/>
      <w:marTop w:val="0"/>
      <w:marBottom w:val="0"/>
      <w:divBdr>
        <w:top w:val="none" w:sz="0" w:space="0" w:color="auto"/>
        <w:left w:val="none" w:sz="0" w:space="0" w:color="auto"/>
        <w:bottom w:val="none" w:sz="0" w:space="0" w:color="auto"/>
        <w:right w:val="none" w:sz="0" w:space="0" w:color="auto"/>
      </w:divBdr>
    </w:div>
    <w:div w:id="719477999">
      <w:bodyDiv w:val="1"/>
      <w:marLeft w:val="0"/>
      <w:marRight w:val="0"/>
      <w:marTop w:val="0"/>
      <w:marBottom w:val="0"/>
      <w:divBdr>
        <w:top w:val="none" w:sz="0" w:space="0" w:color="auto"/>
        <w:left w:val="none" w:sz="0" w:space="0" w:color="auto"/>
        <w:bottom w:val="none" w:sz="0" w:space="0" w:color="auto"/>
        <w:right w:val="none" w:sz="0" w:space="0" w:color="auto"/>
      </w:divBdr>
      <w:divsChild>
        <w:div w:id="235365067">
          <w:marLeft w:val="0"/>
          <w:marRight w:val="0"/>
          <w:marTop w:val="0"/>
          <w:marBottom w:val="0"/>
          <w:divBdr>
            <w:top w:val="none" w:sz="0" w:space="0" w:color="auto"/>
            <w:left w:val="none" w:sz="0" w:space="0" w:color="auto"/>
            <w:bottom w:val="none" w:sz="0" w:space="0" w:color="auto"/>
            <w:right w:val="none" w:sz="0" w:space="0" w:color="auto"/>
          </w:divBdr>
          <w:divsChild>
            <w:div w:id="289746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175953">
      <w:bodyDiv w:val="1"/>
      <w:marLeft w:val="0"/>
      <w:marRight w:val="0"/>
      <w:marTop w:val="0"/>
      <w:marBottom w:val="0"/>
      <w:divBdr>
        <w:top w:val="none" w:sz="0" w:space="0" w:color="auto"/>
        <w:left w:val="none" w:sz="0" w:space="0" w:color="auto"/>
        <w:bottom w:val="none" w:sz="0" w:space="0" w:color="auto"/>
        <w:right w:val="none" w:sz="0" w:space="0" w:color="auto"/>
      </w:divBdr>
    </w:div>
    <w:div w:id="774058482">
      <w:bodyDiv w:val="1"/>
      <w:marLeft w:val="0"/>
      <w:marRight w:val="0"/>
      <w:marTop w:val="0"/>
      <w:marBottom w:val="0"/>
      <w:divBdr>
        <w:top w:val="none" w:sz="0" w:space="0" w:color="auto"/>
        <w:left w:val="none" w:sz="0" w:space="0" w:color="auto"/>
        <w:bottom w:val="none" w:sz="0" w:space="0" w:color="auto"/>
        <w:right w:val="none" w:sz="0" w:space="0" w:color="auto"/>
      </w:divBdr>
      <w:divsChild>
        <w:div w:id="877162415">
          <w:marLeft w:val="0"/>
          <w:marRight w:val="0"/>
          <w:marTop w:val="0"/>
          <w:marBottom w:val="0"/>
          <w:divBdr>
            <w:top w:val="none" w:sz="0" w:space="0" w:color="auto"/>
            <w:left w:val="none" w:sz="0" w:space="0" w:color="auto"/>
            <w:bottom w:val="none" w:sz="0" w:space="0" w:color="auto"/>
            <w:right w:val="none" w:sz="0" w:space="0" w:color="auto"/>
          </w:divBdr>
          <w:divsChild>
            <w:div w:id="116145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8497529">
      <w:bodyDiv w:val="1"/>
      <w:marLeft w:val="0"/>
      <w:marRight w:val="0"/>
      <w:marTop w:val="0"/>
      <w:marBottom w:val="0"/>
      <w:divBdr>
        <w:top w:val="none" w:sz="0" w:space="0" w:color="auto"/>
        <w:left w:val="none" w:sz="0" w:space="0" w:color="auto"/>
        <w:bottom w:val="none" w:sz="0" w:space="0" w:color="auto"/>
        <w:right w:val="none" w:sz="0" w:space="0" w:color="auto"/>
      </w:divBdr>
    </w:div>
    <w:div w:id="894043088">
      <w:bodyDiv w:val="1"/>
      <w:marLeft w:val="0"/>
      <w:marRight w:val="0"/>
      <w:marTop w:val="0"/>
      <w:marBottom w:val="0"/>
      <w:divBdr>
        <w:top w:val="none" w:sz="0" w:space="0" w:color="auto"/>
        <w:left w:val="none" w:sz="0" w:space="0" w:color="auto"/>
        <w:bottom w:val="none" w:sz="0" w:space="0" w:color="auto"/>
        <w:right w:val="none" w:sz="0" w:space="0" w:color="auto"/>
      </w:divBdr>
      <w:divsChild>
        <w:div w:id="1638145331">
          <w:marLeft w:val="0"/>
          <w:marRight w:val="0"/>
          <w:marTop w:val="0"/>
          <w:marBottom w:val="0"/>
          <w:divBdr>
            <w:top w:val="none" w:sz="0" w:space="0" w:color="auto"/>
            <w:left w:val="none" w:sz="0" w:space="0" w:color="auto"/>
            <w:bottom w:val="none" w:sz="0" w:space="0" w:color="auto"/>
            <w:right w:val="none" w:sz="0" w:space="0" w:color="auto"/>
          </w:divBdr>
          <w:divsChild>
            <w:div w:id="1182204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1639976">
      <w:bodyDiv w:val="1"/>
      <w:marLeft w:val="0"/>
      <w:marRight w:val="0"/>
      <w:marTop w:val="0"/>
      <w:marBottom w:val="0"/>
      <w:divBdr>
        <w:top w:val="none" w:sz="0" w:space="0" w:color="auto"/>
        <w:left w:val="none" w:sz="0" w:space="0" w:color="auto"/>
        <w:bottom w:val="none" w:sz="0" w:space="0" w:color="auto"/>
        <w:right w:val="none" w:sz="0" w:space="0" w:color="auto"/>
      </w:divBdr>
      <w:divsChild>
        <w:div w:id="529026131">
          <w:marLeft w:val="0"/>
          <w:marRight w:val="0"/>
          <w:marTop w:val="0"/>
          <w:marBottom w:val="0"/>
          <w:divBdr>
            <w:top w:val="none" w:sz="0" w:space="0" w:color="auto"/>
            <w:left w:val="none" w:sz="0" w:space="0" w:color="auto"/>
            <w:bottom w:val="none" w:sz="0" w:space="0" w:color="auto"/>
            <w:right w:val="none" w:sz="0" w:space="0" w:color="auto"/>
          </w:divBdr>
          <w:divsChild>
            <w:div w:id="1457523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2729827">
      <w:bodyDiv w:val="1"/>
      <w:marLeft w:val="0"/>
      <w:marRight w:val="0"/>
      <w:marTop w:val="0"/>
      <w:marBottom w:val="0"/>
      <w:divBdr>
        <w:top w:val="none" w:sz="0" w:space="0" w:color="auto"/>
        <w:left w:val="none" w:sz="0" w:space="0" w:color="auto"/>
        <w:bottom w:val="none" w:sz="0" w:space="0" w:color="auto"/>
        <w:right w:val="none" w:sz="0" w:space="0" w:color="auto"/>
      </w:divBdr>
    </w:div>
    <w:div w:id="1009719391">
      <w:bodyDiv w:val="1"/>
      <w:marLeft w:val="0"/>
      <w:marRight w:val="0"/>
      <w:marTop w:val="0"/>
      <w:marBottom w:val="0"/>
      <w:divBdr>
        <w:top w:val="none" w:sz="0" w:space="0" w:color="auto"/>
        <w:left w:val="none" w:sz="0" w:space="0" w:color="auto"/>
        <w:bottom w:val="none" w:sz="0" w:space="0" w:color="auto"/>
        <w:right w:val="none" w:sz="0" w:space="0" w:color="auto"/>
      </w:divBdr>
      <w:divsChild>
        <w:div w:id="525144494">
          <w:marLeft w:val="0"/>
          <w:marRight w:val="0"/>
          <w:marTop w:val="0"/>
          <w:marBottom w:val="0"/>
          <w:divBdr>
            <w:top w:val="none" w:sz="0" w:space="0" w:color="auto"/>
            <w:left w:val="none" w:sz="0" w:space="0" w:color="auto"/>
            <w:bottom w:val="none" w:sz="0" w:space="0" w:color="auto"/>
            <w:right w:val="none" w:sz="0" w:space="0" w:color="auto"/>
          </w:divBdr>
          <w:divsChild>
            <w:div w:id="288977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0906833">
      <w:bodyDiv w:val="1"/>
      <w:marLeft w:val="0"/>
      <w:marRight w:val="0"/>
      <w:marTop w:val="0"/>
      <w:marBottom w:val="0"/>
      <w:divBdr>
        <w:top w:val="none" w:sz="0" w:space="0" w:color="auto"/>
        <w:left w:val="none" w:sz="0" w:space="0" w:color="auto"/>
        <w:bottom w:val="none" w:sz="0" w:space="0" w:color="auto"/>
        <w:right w:val="none" w:sz="0" w:space="0" w:color="auto"/>
      </w:divBdr>
      <w:divsChild>
        <w:div w:id="220674804">
          <w:marLeft w:val="0"/>
          <w:marRight w:val="0"/>
          <w:marTop w:val="0"/>
          <w:marBottom w:val="0"/>
          <w:divBdr>
            <w:top w:val="none" w:sz="0" w:space="0" w:color="auto"/>
            <w:left w:val="none" w:sz="0" w:space="0" w:color="auto"/>
            <w:bottom w:val="none" w:sz="0" w:space="0" w:color="auto"/>
            <w:right w:val="none" w:sz="0" w:space="0" w:color="auto"/>
          </w:divBdr>
          <w:divsChild>
            <w:div w:id="1233782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5782437">
      <w:bodyDiv w:val="1"/>
      <w:marLeft w:val="0"/>
      <w:marRight w:val="0"/>
      <w:marTop w:val="0"/>
      <w:marBottom w:val="0"/>
      <w:divBdr>
        <w:top w:val="none" w:sz="0" w:space="0" w:color="auto"/>
        <w:left w:val="none" w:sz="0" w:space="0" w:color="auto"/>
        <w:bottom w:val="none" w:sz="0" w:space="0" w:color="auto"/>
        <w:right w:val="none" w:sz="0" w:space="0" w:color="auto"/>
      </w:divBdr>
    </w:div>
    <w:div w:id="1080299514">
      <w:bodyDiv w:val="1"/>
      <w:marLeft w:val="0"/>
      <w:marRight w:val="0"/>
      <w:marTop w:val="0"/>
      <w:marBottom w:val="0"/>
      <w:divBdr>
        <w:top w:val="none" w:sz="0" w:space="0" w:color="auto"/>
        <w:left w:val="none" w:sz="0" w:space="0" w:color="auto"/>
        <w:bottom w:val="none" w:sz="0" w:space="0" w:color="auto"/>
        <w:right w:val="none" w:sz="0" w:space="0" w:color="auto"/>
      </w:divBdr>
    </w:div>
    <w:div w:id="1081681880">
      <w:bodyDiv w:val="1"/>
      <w:marLeft w:val="0"/>
      <w:marRight w:val="0"/>
      <w:marTop w:val="0"/>
      <w:marBottom w:val="0"/>
      <w:divBdr>
        <w:top w:val="none" w:sz="0" w:space="0" w:color="auto"/>
        <w:left w:val="none" w:sz="0" w:space="0" w:color="auto"/>
        <w:bottom w:val="none" w:sz="0" w:space="0" w:color="auto"/>
        <w:right w:val="none" w:sz="0" w:space="0" w:color="auto"/>
      </w:divBdr>
    </w:div>
    <w:div w:id="1087072135">
      <w:bodyDiv w:val="1"/>
      <w:marLeft w:val="0"/>
      <w:marRight w:val="0"/>
      <w:marTop w:val="0"/>
      <w:marBottom w:val="0"/>
      <w:divBdr>
        <w:top w:val="none" w:sz="0" w:space="0" w:color="auto"/>
        <w:left w:val="none" w:sz="0" w:space="0" w:color="auto"/>
        <w:bottom w:val="none" w:sz="0" w:space="0" w:color="auto"/>
        <w:right w:val="none" w:sz="0" w:space="0" w:color="auto"/>
      </w:divBdr>
      <w:divsChild>
        <w:div w:id="1023288227">
          <w:marLeft w:val="0"/>
          <w:marRight w:val="0"/>
          <w:marTop w:val="0"/>
          <w:marBottom w:val="0"/>
          <w:divBdr>
            <w:top w:val="none" w:sz="0" w:space="0" w:color="auto"/>
            <w:left w:val="none" w:sz="0" w:space="0" w:color="auto"/>
            <w:bottom w:val="none" w:sz="0" w:space="0" w:color="auto"/>
            <w:right w:val="none" w:sz="0" w:space="0" w:color="auto"/>
          </w:divBdr>
          <w:divsChild>
            <w:div w:id="30023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233334">
      <w:bodyDiv w:val="1"/>
      <w:marLeft w:val="0"/>
      <w:marRight w:val="0"/>
      <w:marTop w:val="0"/>
      <w:marBottom w:val="0"/>
      <w:divBdr>
        <w:top w:val="none" w:sz="0" w:space="0" w:color="auto"/>
        <w:left w:val="none" w:sz="0" w:space="0" w:color="auto"/>
        <w:bottom w:val="none" w:sz="0" w:space="0" w:color="auto"/>
        <w:right w:val="none" w:sz="0" w:space="0" w:color="auto"/>
      </w:divBdr>
    </w:div>
    <w:div w:id="1095125639">
      <w:bodyDiv w:val="1"/>
      <w:marLeft w:val="0"/>
      <w:marRight w:val="0"/>
      <w:marTop w:val="0"/>
      <w:marBottom w:val="0"/>
      <w:divBdr>
        <w:top w:val="none" w:sz="0" w:space="0" w:color="auto"/>
        <w:left w:val="none" w:sz="0" w:space="0" w:color="auto"/>
        <w:bottom w:val="none" w:sz="0" w:space="0" w:color="auto"/>
        <w:right w:val="none" w:sz="0" w:space="0" w:color="auto"/>
      </w:divBdr>
      <w:divsChild>
        <w:div w:id="1057247136">
          <w:marLeft w:val="0"/>
          <w:marRight w:val="0"/>
          <w:marTop w:val="0"/>
          <w:marBottom w:val="0"/>
          <w:divBdr>
            <w:top w:val="none" w:sz="0" w:space="0" w:color="auto"/>
            <w:left w:val="none" w:sz="0" w:space="0" w:color="auto"/>
            <w:bottom w:val="none" w:sz="0" w:space="0" w:color="auto"/>
            <w:right w:val="none" w:sz="0" w:space="0" w:color="auto"/>
          </w:divBdr>
          <w:divsChild>
            <w:div w:id="1144857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285030">
      <w:bodyDiv w:val="1"/>
      <w:marLeft w:val="0"/>
      <w:marRight w:val="0"/>
      <w:marTop w:val="0"/>
      <w:marBottom w:val="0"/>
      <w:divBdr>
        <w:top w:val="none" w:sz="0" w:space="0" w:color="auto"/>
        <w:left w:val="none" w:sz="0" w:space="0" w:color="auto"/>
        <w:bottom w:val="none" w:sz="0" w:space="0" w:color="auto"/>
        <w:right w:val="none" w:sz="0" w:space="0" w:color="auto"/>
      </w:divBdr>
    </w:div>
    <w:div w:id="1200357576">
      <w:bodyDiv w:val="1"/>
      <w:marLeft w:val="0"/>
      <w:marRight w:val="0"/>
      <w:marTop w:val="0"/>
      <w:marBottom w:val="0"/>
      <w:divBdr>
        <w:top w:val="none" w:sz="0" w:space="0" w:color="auto"/>
        <w:left w:val="none" w:sz="0" w:space="0" w:color="auto"/>
        <w:bottom w:val="none" w:sz="0" w:space="0" w:color="auto"/>
        <w:right w:val="none" w:sz="0" w:space="0" w:color="auto"/>
      </w:divBdr>
      <w:divsChild>
        <w:div w:id="1167938551">
          <w:marLeft w:val="0"/>
          <w:marRight w:val="0"/>
          <w:marTop w:val="0"/>
          <w:marBottom w:val="0"/>
          <w:divBdr>
            <w:top w:val="none" w:sz="0" w:space="0" w:color="auto"/>
            <w:left w:val="none" w:sz="0" w:space="0" w:color="auto"/>
            <w:bottom w:val="none" w:sz="0" w:space="0" w:color="auto"/>
            <w:right w:val="none" w:sz="0" w:space="0" w:color="auto"/>
          </w:divBdr>
          <w:divsChild>
            <w:div w:id="622031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1820180">
      <w:bodyDiv w:val="1"/>
      <w:marLeft w:val="0"/>
      <w:marRight w:val="0"/>
      <w:marTop w:val="0"/>
      <w:marBottom w:val="0"/>
      <w:divBdr>
        <w:top w:val="none" w:sz="0" w:space="0" w:color="auto"/>
        <w:left w:val="none" w:sz="0" w:space="0" w:color="auto"/>
        <w:bottom w:val="none" w:sz="0" w:space="0" w:color="auto"/>
        <w:right w:val="none" w:sz="0" w:space="0" w:color="auto"/>
      </w:divBdr>
    </w:div>
    <w:div w:id="1338537210">
      <w:bodyDiv w:val="1"/>
      <w:marLeft w:val="0"/>
      <w:marRight w:val="0"/>
      <w:marTop w:val="0"/>
      <w:marBottom w:val="0"/>
      <w:divBdr>
        <w:top w:val="none" w:sz="0" w:space="0" w:color="auto"/>
        <w:left w:val="none" w:sz="0" w:space="0" w:color="auto"/>
        <w:bottom w:val="none" w:sz="0" w:space="0" w:color="auto"/>
        <w:right w:val="none" w:sz="0" w:space="0" w:color="auto"/>
      </w:divBdr>
      <w:divsChild>
        <w:div w:id="1026298316">
          <w:marLeft w:val="0"/>
          <w:marRight w:val="0"/>
          <w:marTop w:val="0"/>
          <w:marBottom w:val="0"/>
          <w:divBdr>
            <w:top w:val="none" w:sz="0" w:space="0" w:color="auto"/>
            <w:left w:val="none" w:sz="0" w:space="0" w:color="auto"/>
            <w:bottom w:val="none" w:sz="0" w:space="0" w:color="auto"/>
            <w:right w:val="none" w:sz="0" w:space="0" w:color="auto"/>
          </w:divBdr>
          <w:divsChild>
            <w:div w:id="189877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921415">
      <w:bodyDiv w:val="1"/>
      <w:marLeft w:val="0"/>
      <w:marRight w:val="0"/>
      <w:marTop w:val="0"/>
      <w:marBottom w:val="0"/>
      <w:divBdr>
        <w:top w:val="none" w:sz="0" w:space="0" w:color="auto"/>
        <w:left w:val="none" w:sz="0" w:space="0" w:color="auto"/>
        <w:bottom w:val="none" w:sz="0" w:space="0" w:color="auto"/>
        <w:right w:val="none" w:sz="0" w:space="0" w:color="auto"/>
      </w:divBdr>
    </w:div>
    <w:div w:id="1379932042">
      <w:bodyDiv w:val="1"/>
      <w:marLeft w:val="0"/>
      <w:marRight w:val="0"/>
      <w:marTop w:val="0"/>
      <w:marBottom w:val="0"/>
      <w:divBdr>
        <w:top w:val="none" w:sz="0" w:space="0" w:color="auto"/>
        <w:left w:val="none" w:sz="0" w:space="0" w:color="auto"/>
        <w:bottom w:val="none" w:sz="0" w:space="0" w:color="auto"/>
        <w:right w:val="none" w:sz="0" w:space="0" w:color="auto"/>
      </w:divBdr>
      <w:divsChild>
        <w:div w:id="742339750">
          <w:marLeft w:val="0"/>
          <w:marRight w:val="0"/>
          <w:marTop w:val="0"/>
          <w:marBottom w:val="0"/>
          <w:divBdr>
            <w:top w:val="none" w:sz="0" w:space="0" w:color="auto"/>
            <w:left w:val="none" w:sz="0" w:space="0" w:color="auto"/>
            <w:bottom w:val="none" w:sz="0" w:space="0" w:color="auto"/>
            <w:right w:val="none" w:sz="0" w:space="0" w:color="auto"/>
          </w:divBdr>
          <w:divsChild>
            <w:div w:id="166485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788884">
      <w:bodyDiv w:val="1"/>
      <w:marLeft w:val="0"/>
      <w:marRight w:val="0"/>
      <w:marTop w:val="0"/>
      <w:marBottom w:val="0"/>
      <w:divBdr>
        <w:top w:val="none" w:sz="0" w:space="0" w:color="auto"/>
        <w:left w:val="none" w:sz="0" w:space="0" w:color="auto"/>
        <w:bottom w:val="none" w:sz="0" w:space="0" w:color="auto"/>
        <w:right w:val="none" w:sz="0" w:space="0" w:color="auto"/>
      </w:divBdr>
    </w:div>
    <w:div w:id="1422528797">
      <w:bodyDiv w:val="1"/>
      <w:marLeft w:val="0"/>
      <w:marRight w:val="0"/>
      <w:marTop w:val="0"/>
      <w:marBottom w:val="0"/>
      <w:divBdr>
        <w:top w:val="none" w:sz="0" w:space="0" w:color="auto"/>
        <w:left w:val="none" w:sz="0" w:space="0" w:color="auto"/>
        <w:bottom w:val="none" w:sz="0" w:space="0" w:color="auto"/>
        <w:right w:val="none" w:sz="0" w:space="0" w:color="auto"/>
      </w:divBdr>
    </w:div>
    <w:div w:id="1429885570">
      <w:bodyDiv w:val="1"/>
      <w:marLeft w:val="0"/>
      <w:marRight w:val="0"/>
      <w:marTop w:val="0"/>
      <w:marBottom w:val="0"/>
      <w:divBdr>
        <w:top w:val="none" w:sz="0" w:space="0" w:color="auto"/>
        <w:left w:val="none" w:sz="0" w:space="0" w:color="auto"/>
        <w:bottom w:val="none" w:sz="0" w:space="0" w:color="auto"/>
        <w:right w:val="none" w:sz="0" w:space="0" w:color="auto"/>
      </w:divBdr>
      <w:divsChild>
        <w:div w:id="1351761456">
          <w:marLeft w:val="0"/>
          <w:marRight w:val="0"/>
          <w:marTop w:val="0"/>
          <w:marBottom w:val="0"/>
          <w:divBdr>
            <w:top w:val="none" w:sz="0" w:space="0" w:color="auto"/>
            <w:left w:val="none" w:sz="0" w:space="0" w:color="auto"/>
            <w:bottom w:val="none" w:sz="0" w:space="0" w:color="auto"/>
            <w:right w:val="none" w:sz="0" w:space="0" w:color="auto"/>
          </w:divBdr>
          <w:divsChild>
            <w:div w:id="102112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1514515">
      <w:bodyDiv w:val="1"/>
      <w:marLeft w:val="0"/>
      <w:marRight w:val="0"/>
      <w:marTop w:val="0"/>
      <w:marBottom w:val="0"/>
      <w:divBdr>
        <w:top w:val="none" w:sz="0" w:space="0" w:color="auto"/>
        <w:left w:val="none" w:sz="0" w:space="0" w:color="auto"/>
        <w:bottom w:val="none" w:sz="0" w:space="0" w:color="auto"/>
        <w:right w:val="none" w:sz="0" w:space="0" w:color="auto"/>
      </w:divBdr>
      <w:divsChild>
        <w:div w:id="2046978321">
          <w:marLeft w:val="0"/>
          <w:marRight w:val="0"/>
          <w:marTop w:val="0"/>
          <w:marBottom w:val="0"/>
          <w:divBdr>
            <w:top w:val="none" w:sz="0" w:space="0" w:color="auto"/>
            <w:left w:val="none" w:sz="0" w:space="0" w:color="auto"/>
            <w:bottom w:val="none" w:sz="0" w:space="0" w:color="auto"/>
            <w:right w:val="none" w:sz="0" w:space="0" w:color="auto"/>
          </w:divBdr>
          <w:divsChild>
            <w:div w:id="514736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150653">
      <w:bodyDiv w:val="1"/>
      <w:marLeft w:val="0"/>
      <w:marRight w:val="0"/>
      <w:marTop w:val="0"/>
      <w:marBottom w:val="0"/>
      <w:divBdr>
        <w:top w:val="none" w:sz="0" w:space="0" w:color="auto"/>
        <w:left w:val="none" w:sz="0" w:space="0" w:color="auto"/>
        <w:bottom w:val="none" w:sz="0" w:space="0" w:color="auto"/>
        <w:right w:val="none" w:sz="0" w:space="0" w:color="auto"/>
      </w:divBdr>
    </w:div>
    <w:div w:id="1524171788">
      <w:bodyDiv w:val="1"/>
      <w:marLeft w:val="0"/>
      <w:marRight w:val="0"/>
      <w:marTop w:val="0"/>
      <w:marBottom w:val="0"/>
      <w:divBdr>
        <w:top w:val="none" w:sz="0" w:space="0" w:color="auto"/>
        <w:left w:val="none" w:sz="0" w:space="0" w:color="auto"/>
        <w:bottom w:val="none" w:sz="0" w:space="0" w:color="auto"/>
        <w:right w:val="none" w:sz="0" w:space="0" w:color="auto"/>
      </w:divBdr>
    </w:div>
    <w:div w:id="1546022374">
      <w:bodyDiv w:val="1"/>
      <w:marLeft w:val="0"/>
      <w:marRight w:val="0"/>
      <w:marTop w:val="0"/>
      <w:marBottom w:val="0"/>
      <w:divBdr>
        <w:top w:val="none" w:sz="0" w:space="0" w:color="auto"/>
        <w:left w:val="none" w:sz="0" w:space="0" w:color="auto"/>
        <w:bottom w:val="none" w:sz="0" w:space="0" w:color="auto"/>
        <w:right w:val="none" w:sz="0" w:space="0" w:color="auto"/>
      </w:divBdr>
    </w:div>
    <w:div w:id="1564752336">
      <w:bodyDiv w:val="1"/>
      <w:marLeft w:val="0"/>
      <w:marRight w:val="0"/>
      <w:marTop w:val="0"/>
      <w:marBottom w:val="0"/>
      <w:divBdr>
        <w:top w:val="none" w:sz="0" w:space="0" w:color="auto"/>
        <w:left w:val="none" w:sz="0" w:space="0" w:color="auto"/>
        <w:bottom w:val="none" w:sz="0" w:space="0" w:color="auto"/>
        <w:right w:val="none" w:sz="0" w:space="0" w:color="auto"/>
      </w:divBdr>
      <w:divsChild>
        <w:div w:id="886378172">
          <w:marLeft w:val="0"/>
          <w:marRight w:val="0"/>
          <w:marTop w:val="0"/>
          <w:marBottom w:val="0"/>
          <w:divBdr>
            <w:top w:val="none" w:sz="0" w:space="0" w:color="auto"/>
            <w:left w:val="none" w:sz="0" w:space="0" w:color="auto"/>
            <w:bottom w:val="none" w:sz="0" w:space="0" w:color="auto"/>
            <w:right w:val="none" w:sz="0" w:space="0" w:color="auto"/>
          </w:divBdr>
          <w:divsChild>
            <w:div w:id="1716854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2567106">
      <w:bodyDiv w:val="1"/>
      <w:marLeft w:val="0"/>
      <w:marRight w:val="0"/>
      <w:marTop w:val="0"/>
      <w:marBottom w:val="0"/>
      <w:divBdr>
        <w:top w:val="none" w:sz="0" w:space="0" w:color="auto"/>
        <w:left w:val="none" w:sz="0" w:space="0" w:color="auto"/>
        <w:bottom w:val="none" w:sz="0" w:space="0" w:color="auto"/>
        <w:right w:val="none" w:sz="0" w:space="0" w:color="auto"/>
      </w:divBdr>
    </w:div>
    <w:div w:id="1604726805">
      <w:bodyDiv w:val="1"/>
      <w:marLeft w:val="0"/>
      <w:marRight w:val="0"/>
      <w:marTop w:val="0"/>
      <w:marBottom w:val="0"/>
      <w:divBdr>
        <w:top w:val="none" w:sz="0" w:space="0" w:color="auto"/>
        <w:left w:val="none" w:sz="0" w:space="0" w:color="auto"/>
        <w:bottom w:val="none" w:sz="0" w:space="0" w:color="auto"/>
        <w:right w:val="none" w:sz="0" w:space="0" w:color="auto"/>
      </w:divBdr>
    </w:div>
    <w:div w:id="1614635352">
      <w:bodyDiv w:val="1"/>
      <w:marLeft w:val="0"/>
      <w:marRight w:val="0"/>
      <w:marTop w:val="0"/>
      <w:marBottom w:val="0"/>
      <w:divBdr>
        <w:top w:val="none" w:sz="0" w:space="0" w:color="auto"/>
        <w:left w:val="none" w:sz="0" w:space="0" w:color="auto"/>
        <w:bottom w:val="none" w:sz="0" w:space="0" w:color="auto"/>
        <w:right w:val="none" w:sz="0" w:space="0" w:color="auto"/>
      </w:divBdr>
    </w:div>
    <w:div w:id="1625698612">
      <w:bodyDiv w:val="1"/>
      <w:marLeft w:val="0"/>
      <w:marRight w:val="0"/>
      <w:marTop w:val="0"/>
      <w:marBottom w:val="0"/>
      <w:divBdr>
        <w:top w:val="none" w:sz="0" w:space="0" w:color="auto"/>
        <w:left w:val="none" w:sz="0" w:space="0" w:color="auto"/>
        <w:bottom w:val="none" w:sz="0" w:space="0" w:color="auto"/>
        <w:right w:val="none" w:sz="0" w:space="0" w:color="auto"/>
      </w:divBdr>
      <w:divsChild>
        <w:div w:id="2045861033">
          <w:marLeft w:val="0"/>
          <w:marRight w:val="0"/>
          <w:marTop w:val="0"/>
          <w:marBottom w:val="0"/>
          <w:divBdr>
            <w:top w:val="none" w:sz="0" w:space="0" w:color="auto"/>
            <w:left w:val="none" w:sz="0" w:space="0" w:color="auto"/>
            <w:bottom w:val="none" w:sz="0" w:space="0" w:color="auto"/>
            <w:right w:val="none" w:sz="0" w:space="0" w:color="auto"/>
          </w:divBdr>
          <w:divsChild>
            <w:div w:id="405300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725250">
      <w:bodyDiv w:val="1"/>
      <w:marLeft w:val="0"/>
      <w:marRight w:val="0"/>
      <w:marTop w:val="0"/>
      <w:marBottom w:val="0"/>
      <w:divBdr>
        <w:top w:val="none" w:sz="0" w:space="0" w:color="auto"/>
        <w:left w:val="none" w:sz="0" w:space="0" w:color="auto"/>
        <w:bottom w:val="none" w:sz="0" w:space="0" w:color="auto"/>
        <w:right w:val="none" w:sz="0" w:space="0" w:color="auto"/>
      </w:divBdr>
    </w:div>
    <w:div w:id="1656181150">
      <w:bodyDiv w:val="1"/>
      <w:marLeft w:val="0"/>
      <w:marRight w:val="0"/>
      <w:marTop w:val="0"/>
      <w:marBottom w:val="0"/>
      <w:divBdr>
        <w:top w:val="none" w:sz="0" w:space="0" w:color="auto"/>
        <w:left w:val="none" w:sz="0" w:space="0" w:color="auto"/>
        <w:bottom w:val="none" w:sz="0" w:space="0" w:color="auto"/>
        <w:right w:val="none" w:sz="0" w:space="0" w:color="auto"/>
      </w:divBdr>
    </w:div>
    <w:div w:id="1706982054">
      <w:bodyDiv w:val="1"/>
      <w:marLeft w:val="0"/>
      <w:marRight w:val="0"/>
      <w:marTop w:val="0"/>
      <w:marBottom w:val="0"/>
      <w:divBdr>
        <w:top w:val="none" w:sz="0" w:space="0" w:color="auto"/>
        <w:left w:val="none" w:sz="0" w:space="0" w:color="auto"/>
        <w:bottom w:val="none" w:sz="0" w:space="0" w:color="auto"/>
        <w:right w:val="none" w:sz="0" w:space="0" w:color="auto"/>
      </w:divBdr>
      <w:divsChild>
        <w:div w:id="457339508">
          <w:marLeft w:val="0"/>
          <w:marRight w:val="0"/>
          <w:marTop w:val="0"/>
          <w:marBottom w:val="0"/>
          <w:divBdr>
            <w:top w:val="none" w:sz="0" w:space="0" w:color="auto"/>
            <w:left w:val="none" w:sz="0" w:space="0" w:color="auto"/>
            <w:bottom w:val="none" w:sz="0" w:space="0" w:color="auto"/>
            <w:right w:val="none" w:sz="0" w:space="0" w:color="auto"/>
          </w:divBdr>
          <w:divsChild>
            <w:div w:id="1966035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9866463">
      <w:bodyDiv w:val="1"/>
      <w:marLeft w:val="0"/>
      <w:marRight w:val="0"/>
      <w:marTop w:val="0"/>
      <w:marBottom w:val="0"/>
      <w:divBdr>
        <w:top w:val="none" w:sz="0" w:space="0" w:color="auto"/>
        <w:left w:val="none" w:sz="0" w:space="0" w:color="auto"/>
        <w:bottom w:val="none" w:sz="0" w:space="0" w:color="auto"/>
        <w:right w:val="none" w:sz="0" w:space="0" w:color="auto"/>
      </w:divBdr>
    </w:div>
    <w:div w:id="1793286431">
      <w:bodyDiv w:val="1"/>
      <w:marLeft w:val="0"/>
      <w:marRight w:val="0"/>
      <w:marTop w:val="0"/>
      <w:marBottom w:val="0"/>
      <w:divBdr>
        <w:top w:val="none" w:sz="0" w:space="0" w:color="auto"/>
        <w:left w:val="none" w:sz="0" w:space="0" w:color="auto"/>
        <w:bottom w:val="none" w:sz="0" w:space="0" w:color="auto"/>
        <w:right w:val="none" w:sz="0" w:space="0" w:color="auto"/>
      </w:divBdr>
      <w:divsChild>
        <w:div w:id="68814998">
          <w:marLeft w:val="0"/>
          <w:marRight w:val="0"/>
          <w:marTop w:val="0"/>
          <w:marBottom w:val="0"/>
          <w:divBdr>
            <w:top w:val="none" w:sz="0" w:space="0" w:color="auto"/>
            <w:left w:val="none" w:sz="0" w:space="0" w:color="auto"/>
            <w:bottom w:val="none" w:sz="0" w:space="0" w:color="auto"/>
            <w:right w:val="none" w:sz="0" w:space="0" w:color="auto"/>
          </w:divBdr>
          <w:divsChild>
            <w:div w:id="1565141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898006">
      <w:bodyDiv w:val="1"/>
      <w:marLeft w:val="0"/>
      <w:marRight w:val="0"/>
      <w:marTop w:val="0"/>
      <w:marBottom w:val="0"/>
      <w:divBdr>
        <w:top w:val="none" w:sz="0" w:space="0" w:color="auto"/>
        <w:left w:val="none" w:sz="0" w:space="0" w:color="auto"/>
        <w:bottom w:val="none" w:sz="0" w:space="0" w:color="auto"/>
        <w:right w:val="none" w:sz="0" w:space="0" w:color="auto"/>
      </w:divBdr>
      <w:divsChild>
        <w:div w:id="616644402">
          <w:marLeft w:val="0"/>
          <w:marRight w:val="0"/>
          <w:marTop w:val="0"/>
          <w:marBottom w:val="0"/>
          <w:divBdr>
            <w:top w:val="none" w:sz="0" w:space="0" w:color="auto"/>
            <w:left w:val="none" w:sz="0" w:space="0" w:color="auto"/>
            <w:bottom w:val="none" w:sz="0" w:space="0" w:color="auto"/>
            <w:right w:val="none" w:sz="0" w:space="0" w:color="auto"/>
          </w:divBdr>
          <w:divsChild>
            <w:div w:id="1444690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5190471">
      <w:bodyDiv w:val="1"/>
      <w:marLeft w:val="0"/>
      <w:marRight w:val="0"/>
      <w:marTop w:val="0"/>
      <w:marBottom w:val="0"/>
      <w:divBdr>
        <w:top w:val="none" w:sz="0" w:space="0" w:color="auto"/>
        <w:left w:val="none" w:sz="0" w:space="0" w:color="auto"/>
        <w:bottom w:val="none" w:sz="0" w:space="0" w:color="auto"/>
        <w:right w:val="none" w:sz="0" w:space="0" w:color="auto"/>
      </w:divBdr>
      <w:divsChild>
        <w:div w:id="1547987331">
          <w:marLeft w:val="0"/>
          <w:marRight w:val="0"/>
          <w:marTop w:val="0"/>
          <w:marBottom w:val="0"/>
          <w:divBdr>
            <w:top w:val="none" w:sz="0" w:space="0" w:color="auto"/>
            <w:left w:val="none" w:sz="0" w:space="0" w:color="auto"/>
            <w:bottom w:val="none" w:sz="0" w:space="0" w:color="auto"/>
            <w:right w:val="none" w:sz="0" w:space="0" w:color="auto"/>
          </w:divBdr>
          <w:divsChild>
            <w:div w:id="14701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276097">
      <w:bodyDiv w:val="1"/>
      <w:marLeft w:val="0"/>
      <w:marRight w:val="0"/>
      <w:marTop w:val="0"/>
      <w:marBottom w:val="0"/>
      <w:divBdr>
        <w:top w:val="none" w:sz="0" w:space="0" w:color="auto"/>
        <w:left w:val="none" w:sz="0" w:space="0" w:color="auto"/>
        <w:bottom w:val="none" w:sz="0" w:space="0" w:color="auto"/>
        <w:right w:val="none" w:sz="0" w:space="0" w:color="auto"/>
      </w:divBdr>
    </w:div>
    <w:div w:id="1961569563">
      <w:bodyDiv w:val="1"/>
      <w:marLeft w:val="0"/>
      <w:marRight w:val="0"/>
      <w:marTop w:val="0"/>
      <w:marBottom w:val="0"/>
      <w:divBdr>
        <w:top w:val="none" w:sz="0" w:space="0" w:color="auto"/>
        <w:left w:val="none" w:sz="0" w:space="0" w:color="auto"/>
        <w:bottom w:val="none" w:sz="0" w:space="0" w:color="auto"/>
        <w:right w:val="none" w:sz="0" w:space="0" w:color="auto"/>
      </w:divBdr>
    </w:div>
    <w:div w:id="1966422145">
      <w:bodyDiv w:val="1"/>
      <w:marLeft w:val="0"/>
      <w:marRight w:val="0"/>
      <w:marTop w:val="0"/>
      <w:marBottom w:val="0"/>
      <w:divBdr>
        <w:top w:val="none" w:sz="0" w:space="0" w:color="auto"/>
        <w:left w:val="none" w:sz="0" w:space="0" w:color="auto"/>
        <w:bottom w:val="none" w:sz="0" w:space="0" w:color="auto"/>
        <w:right w:val="none" w:sz="0" w:space="0" w:color="auto"/>
      </w:divBdr>
    </w:div>
    <w:div w:id="1983263842">
      <w:bodyDiv w:val="1"/>
      <w:marLeft w:val="0"/>
      <w:marRight w:val="0"/>
      <w:marTop w:val="0"/>
      <w:marBottom w:val="0"/>
      <w:divBdr>
        <w:top w:val="none" w:sz="0" w:space="0" w:color="auto"/>
        <w:left w:val="none" w:sz="0" w:space="0" w:color="auto"/>
        <w:bottom w:val="none" w:sz="0" w:space="0" w:color="auto"/>
        <w:right w:val="none" w:sz="0" w:space="0" w:color="auto"/>
      </w:divBdr>
      <w:divsChild>
        <w:div w:id="465315339">
          <w:marLeft w:val="0"/>
          <w:marRight w:val="0"/>
          <w:marTop w:val="0"/>
          <w:marBottom w:val="0"/>
          <w:divBdr>
            <w:top w:val="none" w:sz="0" w:space="0" w:color="auto"/>
            <w:left w:val="none" w:sz="0" w:space="0" w:color="auto"/>
            <w:bottom w:val="none" w:sz="0" w:space="0" w:color="auto"/>
            <w:right w:val="none" w:sz="0" w:space="0" w:color="auto"/>
          </w:divBdr>
          <w:divsChild>
            <w:div w:id="481241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7525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file:///C:\Users\Julio\OneDrive%20-%20Universidad%20Cat&#243;lica%20de%20Chile\papers\refgroup-social\output\images\figure1.png"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C2CB52-7222-4515-B4D3-C7AC03B2F8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64</TotalTime>
  <Pages>24</Pages>
  <Words>66315</Words>
  <Characters>396565</Characters>
  <Application>Microsoft Office Word</Application>
  <DocSecurity>0</DocSecurity>
  <Lines>7775</Lines>
  <Paragraphs>1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turra, Julio</dc:creator>
  <cp:keywords/>
  <cp:lastModifiedBy>Julio César Iturra Sanhueza</cp:lastModifiedBy>
  <cp:revision>1492</cp:revision>
  <cp:lastPrinted>2024-11-13T22:41:00Z</cp:lastPrinted>
  <dcterms:created xsi:type="dcterms:W3CDTF">2024-12-09T12:55:00Z</dcterms:created>
  <dcterms:modified xsi:type="dcterms:W3CDTF">2025-07-03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CmjSda5H"/&gt;&lt;style id="http://www.zotero.org/styles/apa-no-doi-no-issu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GrammarlyDocumentId">
    <vt:lpwstr>498d0a34-3269-475b-966d-bec54eea73dc</vt:lpwstr>
  </property>
</Properties>
</file>